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5442FA" w14:textId="422C183F" w:rsidR="00E2322F" w:rsidRPr="008001D3" w:rsidRDefault="00E2322F" w:rsidP="00097888">
      <w:pPr>
        <w:spacing w:line="480" w:lineRule="auto"/>
        <w:jc w:val="both"/>
        <w:rPr>
          <w:rFonts w:ascii="Times New Roman" w:eastAsia="Times New Roman" w:hAnsi="Times New Roman" w:cs="Times New Roman"/>
          <w:b/>
          <w:bCs/>
        </w:rPr>
      </w:pPr>
      <w:r w:rsidRPr="008001D3">
        <w:rPr>
          <w:rFonts w:ascii="Times New Roman" w:eastAsia="Times New Roman" w:hAnsi="Times New Roman" w:cs="Times New Roman"/>
          <w:b/>
          <w:bCs/>
        </w:rPr>
        <w:t>TITLE:</w:t>
      </w:r>
      <w:r w:rsidRPr="008001D3">
        <w:rPr>
          <w:rFonts w:ascii="Times New Roman" w:eastAsia="Times New Roman" w:hAnsi="Times New Roman" w:cs="Times New Roman"/>
        </w:rPr>
        <w:t xml:space="preserve"> </w:t>
      </w:r>
      <w:bookmarkStart w:id="0" w:name="_Hlk499715350"/>
      <w:bookmarkStart w:id="1" w:name="_GoBack"/>
      <w:r w:rsidR="00693896" w:rsidRPr="008001D3">
        <w:rPr>
          <w:rFonts w:ascii="Times New Roman" w:eastAsia="Times New Roman" w:hAnsi="Times New Roman" w:cs="Times New Roman"/>
          <w:b/>
        </w:rPr>
        <w:t>The yin and</w:t>
      </w:r>
      <w:r w:rsidR="008602FE" w:rsidRPr="008001D3">
        <w:rPr>
          <w:rFonts w:ascii="Times New Roman" w:eastAsia="Times New Roman" w:hAnsi="Times New Roman" w:cs="Times New Roman"/>
          <w:b/>
        </w:rPr>
        <w:t xml:space="preserve"> </w:t>
      </w:r>
      <w:r w:rsidR="00C03A80" w:rsidRPr="008001D3">
        <w:rPr>
          <w:rFonts w:ascii="Times New Roman" w:eastAsia="Times New Roman" w:hAnsi="Times New Roman" w:cs="Times New Roman"/>
          <w:b/>
        </w:rPr>
        <w:t xml:space="preserve">yang of </w:t>
      </w:r>
      <w:r w:rsidR="00B86E51">
        <w:rPr>
          <w:rFonts w:ascii="Times New Roman" w:eastAsia="Times New Roman" w:hAnsi="Times New Roman" w:cs="Times New Roman"/>
          <w:b/>
        </w:rPr>
        <w:t xml:space="preserve">solubilization and stabilization for </w:t>
      </w:r>
      <w:r w:rsidR="00316CAD" w:rsidRPr="00472835">
        <w:rPr>
          <w:rFonts w:ascii="Times New Roman" w:eastAsia="Times New Roman" w:hAnsi="Times New Roman" w:cs="Times New Roman"/>
          <w:b/>
        </w:rPr>
        <w:t>wild-type and full-length</w:t>
      </w:r>
      <w:r w:rsidR="00FE290F" w:rsidRPr="00472835">
        <w:rPr>
          <w:rFonts w:ascii="Times New Roman" w:eastAsia="Times New Roman" w:hAnsi="Times New Roman" w:cs="Times New Roman"/>
          <w:b/>
        </w:rPr>
        <w:t xml:space="preserve"> </w:t>
      </w:r>
      <w:r w:rsidR="00C03A80" w:rsidRPr="00472835">
        <w:rPr>
          <w:rFonts w:ascii="Times New Roman" w:eastAsia="Times New Roman" w:hAnsi="Times New Roman" w:cs="Times New Roman"/>
          <w:b/>
          <w:bCs/>
        </w:rPr>
        <w:t>membrane protein</w:t>
      </w:r>
      <w:bookmarkEnd w:id="0"/>
      <w:r w:rsidRPr="00472835">
        <w:rPr>
          <w:rFonts w:ascii="Times New Roman" w:eastAsia="Times New Roman" w:hAnsi="Times New Roman" w:cs="Times New Roman"/>
          <w:b/>
          <w:bCs/>
        </w:rPr>
        <w:t>.</w:t>
      </w:r>
    </w:p>
    <w:bookmarkEnd w:id="1"/>
    <w:p w14:paraId="56EC7794" w14:textId="63CFA329" w:rsidR="00E2322F" w:rsidRPr="008001D3" w:rsidRDefault="00E2322F" w:rsidP="00097888">
      <w:pPr>
        <w:rPr>
          <w:rFonts w:ascii="Times New Roman" w:eastAsia="Times New Roman" w:hAnsi="Times New Roman" w:cs="Times New Roman"/>
          <w:b/>
          <w:bCs/>
        </w:rPr>
      </w:pPr>
      <w:r w:rsidRPr="008001D3">
        <w:rPr>
          <w:rFonts w:ascii="Times New Roman" w:eastAsia="Times New Roman" w:hAnsi="Times New Roman" w:cs="Times New Roman"/>
          <w:b/>
          <w:bCs/>
        </w:rPr>
        <w:t>AUTHORS</w:t>
      </w:r>
      <w:r w:rsidRPr="008001D3">
        <w:rPr>
          <w:rFonts w:ascii="Times New Roman" w:eastAsia="Times New Roman" w:hAnsi="Times New Roman" w:cs="Times New Roman"/>
        </w:rPr>
        <w:t>:</w:t>
      </w:r>
      <w:r w:rsidRPr="008001D3">
        <w:rPr>
          <w:rFonts w:ascii="Times New Roman" w:eastAsia="Times New Roman" w:hAnsi="Times New Roman" w:cs="Times New Roman"/>
          <w:b/>
          <w:bCs/>
        </w:rPr>
        <w:t xml:space="preserve"> </w:t>
      </w:r>
    </w:p>
    <w:p w14:paraId="464F4746" w14:textId="7FF30F81" w:rsidR="00E2322F" w:rsidRPr="008001D3" w:rsidRDefault="00E2322F" w:rsidP="00097888">
      <w:pPr>
        <w:pStyle w:val="z-TopofForm"/>
        <w:spacing w:before="2" w:after="2"/>
        <w:jc w:val="left"/>
        <w:rPr>
          <w:rFonts w:ascii="Times New Roman" w:hAnsi="Times New Roman" w:cs="Times New Roman"/>
          <w:color w:val="000000" w:themeColor="text1"/>
          <w:sz w:val="20"/>
          <w:szCs w:val="20"/>
          <w:lang w:val="fr-FR"/>
        </w:rPr>
      </w:pPr>
      <w:r w:rsidRPr="008001D3">
        <w:rPr>
          <w:rFonts w:ascii="Times New Roman" w:hAnsi="Times New Roman" w:cs="Times New Roman"/>
          <w:color w:val="000000" w:themeColor="text1"/>
          <w:sz w:val="20"/>
          <w:szCs w:val="20"/>
          <w:lang w:val="fr-FR"/>
        </w:rPr>
        <w:t>Haut du formulaire</w:t>
      </w:r>
    </w:p>
    <w:p w14:paraId="28A9912B" w14:textId="5437A0E6" w:rsidR="000B1BA3" w:rsidRPr="008001D3" w:rsidRDefault="00C03A80" w:rsidP="000B1BA3">
      <w:pPr>
        <w:spacing w:line="360" w:lineRule="auto"/>
        <w:jc w:val="both"/>
        <w:rPr>
          <w:rFonts w:ascii="Times New Roman" w:hAnsi="Times New Roman" w:cs="Times New Roman"/>
          <w:color w:val="000000" w:themeColor="text1"/>
          <w:sz w:val="20"/>
          <w:szCs w:val="20"/>
        </w:rPr>
      </w:pPr>
      <w:r w:rsidRPr="008001D3">
        <w:rPr>
          <w:rFonts w:ascii="Times New Roman" w:hAnsi="Times New Roman" w:cs="Times New Roman"/>
          <w:color w:val="000000" w:themeColor="text1"/>
          <w:sz w:val="20"/>
          <w:szCs w:val="20"/>
        </w:rPr>
        <w:t>David</w:t>
      </w:r>
      <w:r w:rsidR="000B1BA3" w:rsidRPr="008001D3">
        <w:rPr>
          <w:rFonts w:ascii="Times New Roman" w:hAnsi="Times New Roman" w:cs="Times New Roman"/>
          <w:color w:val="000000" w:themeColor="text1"/>
          <w:sz w:val="20"/>
          <w:szCs w:val="20"/>
        </w:rPr>
        <w:t xml:space="preserve"> </w:t>
      </w:r>
      <w:r w:rsidRPr="008001D3">
        <w:rPr>
          <w:rFonts w:ascii="Times New Roman" w:hAnsi="Times New Roman" w:cs="Times New Roman"/>
          <w:color w:val="000000" w:themeColor="text1"/>
          <w:sz w:val="20"/>
          <w:szCs w:val="20"/>
        </w:rPr>
        <w:t>HARDY</w:t>
      </w:r>
      <w:r w:rsidR="000B1BA3" w:rsidRPr="008001D3">
        <w:rPr>
          <w:rFonts w:ascii="Times New Roman" w:hAnsi="Times New Roman" w:cs="Times New Roman"/>
          <w:color w:val="000000" w:themeColor="text1"/>
          <w:sz w:val="20"/>
          <w:szCs w:val="20"/>
          <w:vertAlign w:val="superscript"/>
        </w:rPr>
        <w:t>1</w:t>
      </w:r>
      <w:r w:rsidRPr="008001D3">
        <w:rPr>
          <w:rFonts w:ascii="Times New Roman" w:hAnsi="Times New Roman" w:cs="Times New Roman"/>
          <w:color w:val="000000" w:themeColor="text1"/>
          <w:sz w:val="20"/>
          <w:szCs w:val="20"/>
          <w:vertAlign w:val="superscript"/>
        </w:rPr>
        <w:t>, 2</w:t>
      </w:r>
      <w:r w:rsidR="000B1BA3" w:rsidRPr="008001D3">
        <w:rPr>
          <w:rFonts w:ascii="Times New Roman" w:hAnsi="Times New Roman" w:cs="Times New Roman"/>
          <w:color w:val="000000" w:themeColor="text1"/>
          <w:sz w:val="20"/>
          <w:szCs w:val="20"/>
        </w:rPr>
        <w:t xml:space="preserve">, </w:t>
      </w:r>
      <w:r w:rsidR="005F0EE9" w:rsidRPr="008001D3">
        <w:rPr>
          <w:rFonts w:ascii="Times New Roman" w:hAnsi="Times New Roman" w:cs="Times New Roman"/>
          <w:color w:val="000000" w:themeColor="text1"/>
          <w:sz w:val="20"/>
          <w:szCs w:val="20"/>
        </w:rPr>
        <w:t xml:space="preserve">Elodie </w:t>
      </w:r>
      <w:r w:rsidR="000D53C6" w:rsidRPr="008001D3">
        <w:rPr>
          <w:rFonts w:ascii="Times New Roman" w:hAnsi="Times New Roman" w:cs="Times New Roman"/>
          <w:color w:val="000000" w:themeColor="text1"/>
          <w:sz w:val="20"/>
          <w:szCs w:val="20"/>
        </w:rPr>
        <w:t>DESUZINGES MANDON</w:t>
      </w:r>
      <w:r w:rsidR="005F0EE9" w:rsidRPr="008001D3">
        <w:rPr>
          <w:rFonts w:ascii="Times New Roman" w:hAnsi="Times New Roman" w:cs="Times New Roman"/>
          <w:color w:val="000000" w:themeColor="text1"/>
          <w:sz w:val="20"/>
          <w:szCs w:val="20"/>
          <w:vertAlign w:val="superscript"/>
        </w:rPr>
        <w:t>1</w:t>
      </w:r>
      <w:r w:rsidR="005F0EE9" w:rsidRPr="008001D3">
        <w:rPr>
          <w:rFonts w:ascii="Times New Roman" w:hAnsi="Times New Roman" w:cs="Times New Roman"/>
          <w:color w:val="000000" w:themeColor="text1"/>
          <w:sz w:val="20"/>
          <w:szCs w:val="20"/>
        </w:rPr>
        <w:t xml:space="preserve">, </w:t>
      </w:r>
      <w:r w:rsidRPr="008001D3">
        <w:rPr>
          <w:rStyle w:val="peopet1peu1allowtextselection"/>
          <w:rFonts w:ascii="Times New Roman" w:hAnsi="Times New Roman" w:cs="Times New Roman"/>
          <w:color w:val="000000" w:themeColor="text1"/>
          <w:sz w:val="20"/>
          <w:szCs w:val="20"/>
        </w:rPr>
        <w:t>Alice</w:t>
      </w:r>
      <w:r w:rsidR="000B1BA3" w:rsidRPr="008001D3">
        <w:rPr>
          <w:rStyle w:val="peopet1peu1allowtextselection"/>
          <w:rFonts w:ascii="Times New Roman" w:hAnsi="Times New Roman" w:cs="Times New Roman"/>
          <w:color w:val="000000" w:themeColor="text1"/>
          <w:sz w:val="20"/>
          <w:szCs w:val="20"/>
        </w:rPr>
        <w:t xml:space="preserve"> </w:t>
      </w:r>
      <w:r w:rsidRPr="008001D3">
        <w:rPr>
          <w:rStyle w:val="peopet1peu1allowtextselection"/>
          <w:rFonts w:ascii="Times New Roman" w:hAnsi="Times New Roman" w:cs="Times New Roman"/>
          <w:color w:val="000000" w:themeColor="text1"/>
          <w:sz w:val="20"/>
          <w:szCs w:val="20"/>
        </w:rPr>
        <w:t>ROTHNIE</w:t>
      </w:r>
      <w:r w:rsidRPr="008001D3">
        <w:rPr>
          <w:rFonts w:ascii="Times New Roman" w:hAnsi="Times New Roman" w:cs="Times New Roman"/>
          <w:color w:val="000000" w:themeColor="text1"/>
          <w:sz w:val="20"/>
          <w:szCs w:val="20"/>
          <w:vertAlign w:val="superscript"/>
        </w:rPr>
        <w:t>2</w:t>
      </w:r>
      <w:r w:rsidRPr="008001D3">
        <w:rPr>
          <w:rFonts w:ascii="Times New Roman" w:hAnsi="Times New Roman" w:cs="Times New Roman"/>
          <w:color w:val="000000" w:themeColor="text1"/>
          <w:sz w:val="20"/>
          <w:szCs w:val="20"/>
        </w:rPr>
        <w:t xml:space="preserve"> </w:t>
      </w:r>
      <w:r w:rsidR="000B1BA3" w:rsidRPr="008001D3">
        <w:rPr>
          <w:rStyle w:val="peopet1peu1allowtextselection"/>
          <w:rFonts w:ascii="Times New Roman" w:hAnsi="Times New Roman" w:cs="Times New Roman"/>
          <w:color w:val="000000" w:themeColor="text1"/>
          <w:sz w:val="20"/>
          <w:szCs w:val="20"/>
        </w:rPr>
        <w:t>&amp; Anass JAWHARI</w:t>
      </w:r>
      <w:r w:rsidR="000B1BA3" w:rsidRPr="008001D3">
        <w:rPr>
          <w:rFonts w:ascii="Times New Roman" w:hAnsi="Times New Roman" w:cs="Times New Roman"/>
          <w:color w:val="000000" w:themeColor="text1"/>
          <w:sz w:val="20"/>
          <w:szCs w:val="20"/>
          <w:vertAlign w:val="superscript"/>
        </w:rPr>
        <w:t>1¶</w:t>
      </w:r>
    </w:p>
    <w:p w14:paraId="7420FC61" w14:textId="13BE1177" w:rsidR="00C03A80" w:rsidRPr="008001D3" w:rsidRDefault="00C03A80" w:rsidP="000B1BA3">
      <w:pPr>
        <w:spacing w:line="360" w:lineRule="auto"/>
        <w:jc w:val="both"/>
        <w:rPr>
          <w:rStyle w:val="peopet1peu1allowtextselection"/>
          <w:rFonts w:ascii="Times New Roman" w:hAnsi="Times New Roman" w:cs="Times New Roman"/>
          <w:color w:val="000000" w:themeColor="text1"/>
          <w:sz w:val="22"/>
          <w:szCs w:val="22"/>
          <w:vertAlign w:val="superscript"/>
        </w:rPr>
      </w:pPr>
    </w:p>
    <w:p w14:paraId="0C32E8E1" w14:textId="77777777" w:rsidR="000B1BA3" w:rsidRPr="00543DAA" w:rsidRDefault="000B1BA3" w:rsidP="000B1BA3">
      <w:pPr>
        <w:jc w:val="both"/>
        <w:rPr>
          <w:rFonts w:ascii="Times New Roman" w:hAnsi="Times New Roman" w:cs="Times New Roman"/>
          <w:color w:val="000000" w:themeColor="text1"/>
          <w:sz w:val="20"/>
          <w:szCs w:val="20"/>
        </w:rPr>
      </w:pPr>
      <w:r w:rsidRPr="00543DAA">
        <w:rPr>
          <w:rFonts w:ascii="Times New Roman" w:hAnsi="Times New Roman" w:cs="Times New Roman"/>
          <w:color w:val="000000" w:themeColor="text1"/>
          <w:sz w:val="20"/>
          <w:szCs w:val="20"/>
          <w:vertAlign w:val="superscript"/>
        </w:rPr>
        <w:t xml:space="preserve">1 </w:t>
      </w:r>
      <w:r w:rsidRPr="00543DAA">
        <w:rPr>
          <w:rFonts w:ascii="Times New Roman" w:hAnsi="Times New Roman" w:cs="Times New Roman"/>
          <w:color w:val="000000" w:themeColor="text1"/>
          <w:sz w:val="20"/>
          <w:szCs w:val="20"/>
        </w:rPr>
        <w:t>CALIXAR, 60 avenue Rockefeller 69008, Lyon, France</w:t>
      </w:r>
    </w:p>
    <w:p w14:paraId="20B9F856" w14:textId="25F1182B" w:rsidR="00E2322F" w:rsidRPr="00543DAA" w:rsidRDefault="000B1BA3" w:rsidP="00C03A80">
      <w:pPr>
        <w:jc w:val="both"/>
        <w:rPr>
          <w:rFonts w:ascii="Times New Roman" w:hAnsi="Times New Roman" w:cs="Times New Roman"/>
          <w:color w:val="000000" w:themeColor="text1"/>
          <w:sz w:val="20"/>
          <w:szCs w:val="20"/>
        </w:rPr>
      </w:pPr>
      <w:r w:rsidRPr="00543DAA">
        <w:rPr>
          <w:rFonts w:ascii="Times New Roman" w:hAnsi="Times New Roman" w:cs="Times New Roman"/>
          <w:color w:val="000000" w:themeColor="text1"/>
          <w:sz w:val="20"/>
          <w:szCs w:val="20"/>
          <w:vertAlign w:val="superscript"/>
        </w:rPr>
        <w:t>2</w:t>
      </w:r>
      <w:r w:rsidR="00C03A80" w:rsidRPr="00543DAA">
        <w:rPr>
          <w:rFonts w:ascii="Times New Roman" w:hAnsi="Times New Roman" w:cs="Times New Roman"/>
          <w:color w:val="000000" w:themeColor="text1"/>
          <w:sz w:val="20"/>
          <w:szCs w:val="20"/>
          <w:vertAlign w:val="superscript"/>
        </w:rPr>
        <w:t xml:space="preserve"> </w:t>
      </w:r>
      <w:r w:rsidR="00C03A80" w:rsidRPr="00543DAA">
        <w:rPr>
          <w:rFonts w:ascii="Times New Roman" w:hAnsi="Times New Roman" w:cs="Times New Roman"/>
          <w:sz w:val="20"/>
          <w:szCs w:val="20"/>
        </w:rPr>
        <w:t>Life &amp; Health Sciences, Aston University, Birmingham B4 7ET, U.K</w:t>
      </w:r>
    </w:p>
    <w:p w14:paraId="487CDBDD" w14:textId="262949B9" w:rsidR="00E2322F" w:rsidRPr="00543DAA" w:rsidRDefault="00E2322F" w:rsidP="00097888">
      <w:pPr>
        <w:jc w:val="both"/>
        <w:rPr>
          <w:rFonts w:ascii="Times New Roman" w:eastAsia="Times New Roman" w:hAnsi="Times New Roman" w:cs="Times New Roman"/>
          <w:b/>
          <w:bCs/>
          <w:i/>
          <w:iCs/>
          <w:sz w:val="20"/>
          <w:szCs w:val="20"/>
        </w:rPr>
      </w:pPr>
      <w:r w:rsidRPr="00543DAA">
        <w:rPr>
          <w:rFonts w:ascii="Times New Roman" w:eastAsia="Times New Roman" w:hAnsi="Times New Roman" w:cs="Times New Roman"/>
          <w:b/>
          <w:bCs/>
          <w:sz w:val="20"/>
          <w:szCs w:val="20"/>
          <w:vertAlign w:val="superscript"/>
        </w:rPr>
        <w:t>¶</w:t>
      </w:r>
      <w:r w:rsidR="00C03A80" w:rsidRPr="00543DAA">
        <w:rPr>
          <w:rFonts w:ascii="Times New Roman" w:eastAsia="Times New Roman" w:hAnsi="Times New Roman" w:cs="Times New Roman"/>
          <w:b/>
          <w:bCs/>
          <w:sz w:val="20"/>
          <w:szCs w:val="20"/>
        </w:rPr>
        <w:t>Corresponding author</w:t>
      </w:r>
      <w:r w:rsidRPr="00543DAA">
        <w:rPr>
          <w:rFonts w:ascii="Times New Roman" w:eastAsia="Times New Roman" w:hAnsi="Times New Roman" w:cs="Times New Roman"/>
          <w:b/>
          <w:bCs/>
          <w:sz w:val="20"/>
          <w:szCs w:val="20"/>
        </w:rPr>
        <w:t xml:space="preserve">: </w:t>
      </w:r>
      <w:r w:rsidRPr="00543DAA">
        <w:rPr>
          <w:rFonts w:ascii="Times New Roman" w:eastAsia="Times New Roman" w:hAnsi="Times New Roman" w:cs="Times New Roman"/>
          <w:b/>
          <w:bCs/>
          <w:i/>
          <w:iCs/>
          <w:sz w:val="20"/>
          <w:szCs w:val="20"/>
        </w:rPr>
        <w:t xml:space="preserve"> </w:t>
      </w:r>
      <w:hyperlink r:id="rId8" w:history="1">
        <w:r w:rsidRPr="00543DAA">
          <w:rPr>
            <w:rStyle w:val="Hyperlink"/>
            <w:rFonts w:ascii="Times New Roman" w:eastAsia="Times New Roman" w:hAnsi="Times New Roman" w:cs="Times New Roman"/>
            <w:color w:val="auto"/>
            <w:sz w:val="20"/>
            <w:szCs w:val="20"/>
          </w:rPr>
          <w:t>ajawhari@calixar.com</w:t>
        </w:r>
      </w:hyperlink>
    </w:p>
    <w:p w14:paraId="790B9B6D" w14:textId="77777777" w:rsidR="00E2322F" w:rsidRPr="00543DAA" w:rsidRDefault="00E2322F" w:rsidP="00097888">
      <w:pPr>
        <w:pStyle w:val="z-BottomofForm"/>
        <w:spacing w:before="2" w:after="2"/>
        <w:rPr>
          <w:rFonts w:ascii="Times New Roman" w:eastAsia="Times New Roman" w:hAnsi="Times New Roman" w:cs="Times New Roman"/>
          <w:sz w:val="20"/>
          <w:szCs w:val="20"/>
        </w:rPr>
      </w:pPr>
      <w:r w:rsidRPr="00543DAA">
        <w:rPr>
          <w:rFonts w:ascii="Times New Roman" w:eastAsia="Times New Roman" w:hAnsi="Times New Roman" w:cs="Times New Roman"/>
          <w:sz w:val="20"/>
          <w:szCs w:val="20"/>
        </w:rPr>
        <w:t>Bas du formulaire</w:t>
      </w:r>
    </w:p>
    <w:p w14:paraId="1A485308" w14:textId="77777777" w:rsidR="008B2CAC" w:rsidRPr="00543DAA" w:rsidRDefault="008B2CAC" w:rsidP="00097888">
      <w:pPr>
        <w:pBdr>
          <w:top w:val="single" w:sz="6" w:space="1" w:color="auto"/>
        </w:pBdr>
        <w:spacing w:beforeLines="1" w:before="2" w:afterLines="1" w:after="2"/>
        <w:rPr>
          <w:rFonts w:ascii="Times New Roman" w:eastAsia="Times New Roman" w:hAnsi="Times New Roman" w:cs="Times New Roman"/>
          <w:i/>
          <w:iCs/>
          <w:sz w:val="20"/>
          <w:szCs w:val="20"/>
        </w:rPr>
      </w:pPr>
      <w:r w:rsidRPr="00543DAA">
        <w:rPr>
          <w:rFonts w:ascii="Times New Roman" w:eastAsia="Times New Roman" w:hAnsi="Times New Roman" w:cs="Times New Roman"/>
          <w:i/>
          <w:iCs/>
          <w:vanish/>
          <w:sz w:val="20"/>
          <w:szCs w:val="20"/>
        </w:rPr>
        <w:t>Bottom of Form</w:t>
      </w:r>
    </w:p>
    <w:p w14:paraId="77A39482" w14:textId="1539C3FE" w:rsidR="00094056" w:rsidRPr="00543DAA" w:rsidRDefault="00094056" w:rsidP="00097888">
      <w:pPr>
        <w:spacing w:line="360" w:lineRule="auto"/>
        <w:jc w:val="both"/>
        <w:rPr>
          <w:rFonts w:ascii="Times New Roman" w:eastAsia="Times New Roman" w:hAnsi="Times New Roman" w:cs="Times New Roman"/>
          <w:sz w:val="20"/>
          <w:szCs w:val="20"/>
        </w:rPr>
      </w:pPr>
      <w:r w:rsidRPr="00543DAA">
        <w:rPr>
          <w:rFonts w:ascii="Times New Roman" w:eastAsia="Times New Roman" w:hAnsi="Times New Roman" w:cs="Times New Roman"/>
          <w:b/>
          <w:bCs/>
          <w:sz w:val="20"/>
          <w:szCs w:val="20"/>
        </w:rPr>
        <w:t xml:space="preserve">Keywords: </w:t>
      </w:r>
      <w:r w:rsidR="00145081" w:rsidRPr="00145081">
        <w:rPr>
          <w:rFonts w:ascii="Times New Roman" w:eastAsia="Times New Roman" w:hAnsi="Times New Roman" w:cs="Times New Roman"/>
          <w:sz w:val="20"/>
          <w:szCs w:val="20"/>
        </w:rPr>
        <w:t>Membrane proteins, detergent, surfactant</w:t>
      </w:r>
      <w:r w:rsidR="00145081">
        <w:rPr>
          <w:rFonts w:ascii="Times New Roman" w:eastAsia="Times New Roman" w:hAnsi="Times New Roman" w:cs="Times New Roman"/>
          <w:sz w:val="20"/>
          <w:szCs w:val="20"/>
        </w:rPr>
        <w:t>, solubilization, stabilization.</w:t>
      </w:r>
    </w:p>
    <w:p w14:paraId="598530E4" w14:textId="2F5D942E" w:rsidR="005935D2" w:rsidRPr="00543DAA" w:rsidRDefault="00094056" w:rsidP="00097888">
      <w:pPr>
        <w:spacing w:line="360" w:lineRule="auto"/>
        <w:jc w:val="both"/>
        <w:rPr>
          <w:rFonts w:ascii="Times New Roman" w:eastAsia="Times New Roman" w:hAnsi="Times New Roman" w:cs="Times New Roman"/>
          <w:sz w:val="20"/>
          <w:szCs w:val="20"/>
        </w:rPr>
      </w:pPr>
      <w:r w:rsidRPr="00543DAA">
        <w:rPr>
          <w:rFonts w:ascii="Times New Roman" w:eastAsia="Times New Roman" w:hAnsi="Times New Roman" w:cs="Times New Roman"/>
          <w:b/>
          <w:bCs/>
          <w:sz w:val="20"/>
          <w:szCs w:val="20"/>
        </w:rPr>
        <w:t>Running title:</w:t>
      </w:r>
      <w:r w:rsidRPr="00543DAA">
        <w:rPr>
          <w:rFonts w:ascii="Times New Roman" w:eastAsia="Times New Roman" w:hAnsi="Times New Roman" w:cs="Times New Roman"/>
          <w:sz w:val="20"/>
          <w:szCs w:val="20"/>
        </w:rPr>
        <w:t xml:space="preserve"> </w:t>
      </w:r>
      <w:r w:rsidR="00C03A80" w:rsidRPr="00543DAA">
        <w:rPr>
          <w:rFonts w:ascii="Times New Roman" w:eastAsia="Times New Roman" w:hAnsi="Times New Roman" w:cs="Times New Roman"/>
          <w:sz w:val="20"/>
          <w:szCs w:val="20"/>
        </w:rPr>
        <w:t>solubilization and stabilization of membrane proteins</w:t>
      </w:r>
      <w:r w:rsidR="00A56CDA" w:rsidRPr="00543DAA">
        <w:rPr>
          <w:rFonts w:ascii="Times New Roman" w:eastAsia="Times New Roman" w:hAnsi="Times New Roman" w:cs="Times New Roman"/>
          <w:sz w:val="20"/>
          <w:szCs w:val="20"/>
        </w:rPr>
        <w:t>.</w:t>
      </w:r>
    </w:p>
    <w:p w14:paraId="4C323EEE" w14:textId="20BEDBF6" w:rsidR="008414CB" w:rsidRDefault="008414CB" w:rsidP="00097888">
      <w:pPr>
        <w:spacing w:line="360" w:lineRule="auto"/>
        <w:jc w:val="both"/>
        <w:rPr>
          <w:rFonts w:ascii="Times New Roman" w:eastAsia="Times New Roman" w:hAnsi="Times New Roman" w:cs="Times New Roman"/>
          <w:b/>
          <w:bCs/>
        </w:rPr>
      </w:pPr>
    </w:p>
    <w:p w14:paraId="4BA12D38" w14:textId="5DA277D2" w:rsidR="00DB1689" w:rsidRPr="00EB73D0" w:rsidRDefault="00B37ADB" w:rsidP="00DB1689">
      <w:pPr>
        <w:spacing w:line="360" w:lineRule="auto"/>
        <w:jc w:val="both"/>
        <w:rPr>
          <w:rFonts w:ascii="Times New Roman" w:eastAsia="Times New Roman" w:hAnsi="Times New Roman" w:cs="Times New Roman"/>
        </w:rPr>
      </w:pPr>
      <w:r>
        <w:rPr>
          <w:rFonts w:ascii="Times New Roman" w:eastAsia="Times New Roman" w:hAnsi="Times New Roman" w:cs="Times New Roman"/>
        </w:rPr>
        <w:t>M</w:t>
      </w:r>
      <w:r w:rsidR="00DB1689">
        <w:rPr>
          <w:rFonts w:ascii="Times New Roman" w:eastAsia="Times New Roman" w:hAnsi="Times New Roman" w:cs="Times New Roman"/>
        </w:rPr>
        <w:t>embrane proteins (MP) are stable in their native lipid environment. To enable structur</w:t>
      </w:r>
      <w:r w:rsidR="0057251D">
        <w:rPr>
          <w:rFonts w:ascii="Times New Roman" w:eastAsia="Times New Roman" w:hAnsi="Times New Roman" w:cs="Times New Roman"/>
        </w:rPr>
        <w:t>al</w:t>
      </w:r>
      <w:r w:rsidR="00DB1689">
        <w:rPr>
          <w:rFonts w:ascii="Times New Roman" w:eastAsia="Times New Roman" w:hAnsi="Times New Roman" w:cs="Times New Roman"/>
        </w:rPr>
        <w:t xml:space="preserve"> and functional investigations, MP need to be extracted from the membrane. This is a critical step that represent</w:t>
      </w:r>
      <w:r w:rsidR="0057251D">
        <w:rPr>
          <w:rFonts w:ascii="Times New Roman" w:eastAsia="Times New Roman" w:hAnsi="Times New Roman" w:cs="Times New Roman"/>
        </w:rPr>
        <w:t>s</w:t>
      </w:r>
      <w:r w:rsidR="00DB1689">
        <w:rPr>
          <w:rFonts w:ascii="Times New Roman" w:eastAsia="Times New Roman" w:hAnsi="Times New Roman" w:cs="Times New Roman"/>
        </w:rPr>
        <w:t xml:space="preserve"> the main obstacle for MP biochemistry</w:t>
      </w:r>
      <w:r w:rsidR="008019D2">
        <w:rPr>
          <w:rFonts w:ascii="Times New Roman" w:eastAsia="Times New Roman" w:hAnsi="Times New Roman" w:cs="Times New Roman"/>
        </w:rPr>
        <w:t xml:space="preserve"> and structural biology</w:t>
      </w:r>
      <w:r w:rsidR="00DB1689">
        <w:rPr>
          <w:rFonts w:ascii="Times New Roman" w:eastAsia="Times New Roman" w:hAnsi="Times New Roman" w:cs="Times New Roman"/>
        </w:rPr>
        <w:t xml:space="preserve">. </w:t>
      </w:r>
      <w:r w:rsidR="00DB1689" w:rsidRPr="00EB73D0">
        <w:rPr>
          <w:rFonts w:ascii="Times New Roman" w:eastAsia="Times New Roman" w:hAnsi="Times New Roman" w:cs="Times New Roman"/>
        </w:rPr>
        <w:t xml:space="preserve">General guidelines and rules for membrane protein solubilization remain difficult to establish. This review aims to provide </w:t>
      </w:r>
      <w:r w:rsidR="00DB1689" w:rsidRPr="00EB73D0">
        <w:rPr>
          <w:rFonts w:ascii="Times New Roman" w:hAnsi="Times New Roman" w:cs="Times New Roman"/>
        </w:rPr>
        <w:t xml:space="preserve">the reader with a comprehensive overview of the general concepts of </w:t>
      </w:r>
      <w:bookmarkStart w:id="2" w:name="_Hlk499716056"/>
      <w:r w:rsidR="00DB1689">
        <w:rPr>
          <w:rFonts w:ascii="Times New Roman" w:eastAsia="Times New Roman" w:hAnsi="Times New Roman" w:cs="Times New Roman"/>
        </w:rPr>
        <w:t>MP</w:t>
      </w:r>
      <w:r w:rsidR="00DB1689" w:rsidRPr="00EB73D0">
        <w:rPr>
          <w:rFonts w:ascii="Times New Roman" w:eastAsia="Times New Roman" w:hAnsi="Times New Roman" w:cs="Times New Roman"/>
        </w:rPr>
        <w:t xml:space="preserve"> </w:t>
      </w:r>
      <w:r w:rsidR="008019D2">
        <w:rPr>
          <w:rFonts w:ascii="Times New Roman" w:eastAsia="Times New Roman" w:hAnsi="Times New Roman" w:cs="Times New Roman"/>
        </w:rPr>
        <w:t>solubilization and stabilization</w:t>
      </w:r>
      <w:r w:rsidR="00DB1689" w:rsidRPr="00EB73D0">
        <w:rPr>
          <w:rFonts w:ascii="Times New Roman" w:hAnsi="Times New Roman" w:cs="Times New Roman"/>
        </w:rPr>
        <w:t xml:space="preserve"> </w:t>
      </w:r>
      <w:bookmarkEnd w:id="2"/>
      <w:r w:rsidR="00DB1689" w:rsidRPr="00EB73D0">
        <w:rPr>
          <w:rFonts w:ascii="Times New Roman" w:hAnsi="Times New Roman" w:cs="Times New Roman"/>
        </w:rPr>
        <w:t xml:space="preserve">as well as recent advances </w:t>
      </w:r>
      <w:r w:rsidR="00B86E51">
        <w:rPr>
          <w:rFonts w:ascii="Times New Roman" w:hAnsi="Times New Roman" w:cs="Times New Roman"/>
        </w:rPr>
        <w:t>in</w:t>
      </w:r>
      <w:r w:rsidR="00B86E51" w:rsidRPr="00EB73D0">
        <w:rPr>
          <w:rFonts w:ascii="Times New Roman" w:hAnsi="Times New Roman" w:cs="Times New Roman"/>
        </w:rPr>
        <w:t xml:space="preserve"> </w:t>
      </w:r>
      <w:r w:rsidR="00DB1689" w:rsidRPr="00EB73D0">
        <w:rPr>
          <w:rFonts w:ascii="Times New Roman" w:hAnsi="Times New Roman" w:cs="Times New Roman"/>
        </w:rPr>
        <w:t>detergents innovation.  Understanding</w:t>
      </w:r>
      <w:r w:rsidR="00DB1689" w:rsidRPr="00EB73D0">
        <w:rPr>
          <w:rFonts w:ascii="Times New Roman" w:eastAsia="Times New Roman" w:hAnsi="Times New Roman" w:cs="Times New Roman"/>
        </w:rPr>
        <w:t xml:space="preserve"> how solubilization and stabilization are intimately linked is key to facilitate MP isolation toward fundamental </w:t>
      </w:r>
      <w:r w:rsidR="00DB1689">
        <w:rPr>
          <w:rFonts w:ascii="Times New Roman" w:eastAsia="Times New Roman" w:hAnsi="Times New Roman" w:cs="Times New Roman"/>
        </w:rPr>
        <w:t xml:space="preserve">structural and </w:t>
      </w:r>
      <w:r w:rsidR="00DB1689" w:rsidRPr="00EB73D0">
        <w:rPr>
          <w:rFonts w:ascii="Times New Roman" w:eastAsia="Times New Roman" w:hAnsi="Times New Roman" w:cs="Times New Roman"/>
        </w:rPr>
        <w:t xml:space="preserve">functional research as well as drug discovery applications. How to manage the tour de force of destabilizing </w:t>
      </w:r>
      <w:r w:rsidR="0057251D">
        <w:rPr>
          <w:rFonts w:ascii="Times New Roman" w:eastAsia="Times New Roman" w:hAnsi="Times New Roman" w:cs="Times New Roman"/>
        </w:rPr>
        <w:t xml:space="preserve">the </w:t>
      </w:r>
      <w:r w:rsidR="00DB1689" w:rsidRPr="00EB73D0">
        <w:rPr>
          <w:rFonts w:ascii="Times New Roman" w:eastAsia="Times New Roman" w:hAnsi="Times New Roman" w:cs="Times New Roman"/>
        </w:rPr>
        <w:t xml:space="preserve">lipid bilayer and stabilizing MP </w:t>
      </w:r>
      <w:r w:rsidR="0057251D">
        <w:rPr>
          <w:rFonts w:ascii="Times New Roman" w:eastAsia="Times New Roman" w:hAnsi="Times New Roman" w:cs="Times New Roman"/>
        </w:rPr>
        <w:t>at</w:t>
      </w:r>
      <w:r w:rsidR="0057251D" w:rsidRPr="00EB73D0">
        <w:rPr>
          <w:rFonts w:ascii="Times New Roman" w:eastAsia="Times New Roman" w:hAnsi="Times New Roman" w:cs="Times New Roman"/>
        </w:rPr>
        <w:t xml:space="preserve"> </w:t>
      </w:r>
      <w:r w:rsidR="00DB1689" w:rsidRPr="00EB73D0">
        <w:rPr>
          <w:rFonts w:ascii="Times New Roman" w:eastAsia="Times New Roman" w:hAnsi="Times New Roman" w:cs="Times New Roman"/>
        </w:rPr>
        <w:t xml:space="preserve">the same time is </w:t>
      </w:r>
      <w:r w:rsidR="0057251D">
        <w:rPr>
          <w:rFonts w:ascii="Times New Roman" w:eastAsia="Times New Roman" w:hAnsi="Times New Roman" w:cs="Times New Roman"/>
        </w:rPr>
        <w:t xml:space="preserve">the </w:t>
      </w:r>
      <w:r w:rsidR="008019D2">
        <w:rPr>
          <w:rFonts w:ascii="Times New Roman" w:eastAsia="Times New Roman" w:hAnsi="Times New Roman" w:cs="Times New Roman"/>
        </w:rPr>
        <w:t xml:space="preserve">holy grail of </w:t>
      </w:r>
      <w:r w:rsidR="00A657AD">
        <w:rPr>
          <w:rFonts w:ascii="Times New Roman" w:eastAsia="Times New Roman" w:hAnsi="Times New Roman" w:cs="Times New Roman"/>
        </w:rPr>
        <w:t xml:space="preserve">successful </w:t>
      </w:r>
      <w:r w:rsidR="008019D2">
        <w:rPr>
          <w:rFonts w:ascii="Times New Roman" w:eastAsia="Times New Roman" w:hAnsi="Times New Roman" w:cs="Times New Roman"/>
        </w:rPr>
        <w:t>isolation</w:t>
      </w:r>
      <w:r w:rsidR="00A657AD">
        <w:rPr>
          <w:rFonts w:ascii="Times New Roman" w:eastAsia="Times New Roman" w:hAnsi="Times New Roman" w:cs="Times New Roman"/>
        </w:rPr>
        <w:t xml:space="preserve"> </w:t>
      </w:r>
      <w:r w:rsidR="00577820">
        <w:rPr>
          <w:rFonts w:ascii="Times New Roman" w:eastAsia="Times New Roman" w:hAnsi="Times New Roman" w:cs="Times New Roman"/>
        </w:rPr>
        <w:t xml:space="preserve">and investigation </w:t>
      </w:r>
      <w:r w:rsidR="00A657AD">
        <w:rPr>
          <w:rFonts w:ascii="Times New Roman" w:eastAsia="Times New Roman" w:hAnsi="Times New Roman" w:cs="Times New Roman"/>
        </w:rPr>
        <w:t xml:space="preserve">of such </w:t>
      </w:r>
      <w:r w:rsidR="0057251D">
        <w:rPr>
          <w:rFonts w:ascii="Times New Roman" w:eastAsia="Times New Roman" w:hAnsi="Times New Roman" w:cs="Times New Roman"/>
        </w:rPr>
        <w:t xml:space="preserve">a </w:t>
      </w:r>
      <w:r w:rsidR="00DB1689">
        <w:rPr>
          <w:rFonts w:ascii="Times New Roman" w:eastAsia="Times New Roman" w:hAnsi="Times New Roman" w:cs="Times New Roman"/>
        </w:rPr>
        <w:t xml:space="preserve">delicate </w:t>
      </w:r>
      <w:r w:rsidR="00577820">
        <w:rPr>
          <w:rFonts w:ascii="Times New Roman" w:eastAsia="Times New Roman" w:hAnsi="Times New Roman" w:cs="Times New Roman"/>
        </w:rPr>
        <w:t xml:space="preserve">and fascinating </w:t>
      </w:r>
      <w:r w:rsidR="00DB1689">
        <w:rPr>
          <w:rFonts w:ascii="Times New Roman" w:eastAsia="Times New Roman" w:hAnsi="Times New Roman" w:cs="Times New Roman"/>
        </w:rPr>
        <w:t xml:space="preserve">class of proteins. </w:t>
      </w:r>
    </w:p>
    <w:p w14:paraId="31BF5745" w14:textId="3630AFB9" w:rsidR="007A7F5F" w:rsidRDefault="007A7F5F" w:rsidP="00097888">
      <w:pPr>
        <w:spacing w:line="360" w:lineRule="auto"/>
        <w:jc w:val="both"/>
        <w:rPr>
          <w:rFonts w:ascii="Times New Roman" w:eastAsia="Times New Roman" w:hAnsi="Times New Roman" w:cs="Times New Roman"/>
        </w:rPr>
      </w:pPr>
    </w:p>
    <w:p w14:paraId="67858144" w14:textId="77777777" w:rsidR="00DB1689" w:rsidRDefault="00DB1689">
      <w:pPr>
        <w:rPr>
          <w:rFonts w:ascii="Times New Roman" w:eastAsia="Times New Roman" w:hAnsi="Times New Roman" w:cs="Times New Roman"/>
          <w:b/>
        </w:rPr>
      </w:pPr>
      <w:r>
        <w:rPr>
          <w:rFonts w:ascii="Times New Roman" w:eastAsia="Times New Roman" w:hAnsi="Times New Roman" w:cs="Times New Roman"/>
          <w:b/>
        </w:rPr>
        <w:br w:type="page"/>
      </w:r>
    </w:p>
    <w:p w14:paraId="41EBFF3D" w14:textId="20A134A7" w:rsidR="004A0459" w:rsidRPr="00472835" w:rsidRDefault="004A0459" w:rsidP="004A0459">
      <w:pPr>
        <w:spacing w:line="360" w:lineRule="auto"/>
        <w:jc w:val="both"/>
        <w:rPr>
          <w:rFonts w:ascii="Times New Roman" w:eastAsia="Times New Roman" w:hAnsi="Times New Roman" w:cs="Times New Roman"/>
          <w:b/>
        </w:rPr>
      </w:pPr>
      <w:r w:rsidRPr="00472835">
        <w:rPr>
          <w:rFonts w:ascii="Times New Roman" w:eastAsia="Times New Roman" w:hAnsi="Times New Roman" w:cs="Times New Roman"/>
          <w:b/>
        </w:rPr>
        <w:lastRenderedPageBreak/>
        <w:t>Highlights</w:t>
      </w:r>
    </w:p>
    <w:p w14:paraId="1C1169B5" w14:textId="02D861D6" w:rsidR="00D17034" w:rsidRPr="00472835" w:rsidRDefault="00D17034" w:rsidP="00D17034">
      <w:pPr>
        <w:pStyle w:val="ListParagraph"/>
        <w:numPr>
          <w:ilvl w:val="0"/>
          <w:numId w:val="18"/>
        </w:numPr>
        <w:spacing w:line="360" w:lineRule="auto"/>
        <w:rPr>
          <w:rFonts w:ascii="Times New Roman" w:eastAsia="Times New Roman" w:hAnsi="Times New Roman" w:cs="Times New Roman"/>
          <w:sz w:val="24"/>
          <w:szCs w:val="24"/>
        </w:rPr>
      </w:pPr>
      <w:r w:rsidRPr="00472835">
        <w:rPr>
          <w:rFonts w:ascii="Times New Roman" w:eastAsia="Times New Roman" w:hAnsi="Times New Roman" w:cs="Times New Roman"/>
          <w:sz w:val="24"/>
          <w:szCs w:val="24"/>
        </w:rPr>
        <w:t>What parameters control stabilized membrane protein production?</w:t>
      </w:r>
    </w:p>
    <w:p w14:paraId="76B5290F" w14:textId="5BBD10B4" w:rsidR="00B86E51" w:rsidRPr="00472835" w:rsidRDefault="00B86E51" w:rsidP="00D17034">
      <w:pPr>
        <w:pStyle w:val="ListParagraph"/>
        <w:numPr>
          <w:ilvl w:val="0"/>
          <w:numId w:val="18"/>
        </w:numPr>
        <w:spacing w:line="360" w:lineRule="auto"/>
        <w:rPr>
          <w:rFonts w:ascii="Times New Roman" w:eastAsia="Times New Roman" w:hAnsi="Times New Roman" w:cs="Times New Roman"/>
          <w:sz w:val="24"/>
          <w:szCs w:val="24"/>
        </w:rPr>
      </w:pPr>
      <w:r w:rsidRPr="00472835">
        <w:rPr>
          <w:rFonts w:ascii="Times New Roman" w:eastAsia="Times New Roman" w:hAnsi="Times New Roman" w:cs="Times New Roman"/>
          <w:sz w:val="24"/>
          <w:szCs w:val="24"/>
        </w:rPr>
        <w:t xml:space="preserve">Study of membrane protein structure/function requires their solubilization from </w:t>
      </w:r>
      <w:r w:rsidR="00C15AEF" w:rsidRPr="00472835">
        <w:rPr>
          <w:rFonts w:ascii="Times New Roman" w:eastAsia="Times New Roman" w:hAnsi="Times New Roman" w:cs="Times New Roman"/>
          <w:sz w:val="24"/>
          <w:szCs w:val="24"/>
        </w:rPr>
        <w:t xml:space="preserve">the </w:t>
      </w:r>
      <w:r w:rsidRPr="00472835">
        <w:rPr>
          <w:rFonts w:ascii="Times New Roman" w:eastAsia="Times New Roman" w:hAnsi="Times New Roman" w:cs="Times New Roman"/>
          <w:sz w:val="24"/>
          <w:szCs w:val="24"/>
        </w:rPr>
        <w:t>membrane</w:t>
      </w:r>
      <w:r w:rsidR="00B50C0C" w:rsidRPr="00472835">
        <w:rPr>
          <w:rFonts w:ascii="Times New Roman" w:eastAsia="Times New Roman" w:hAnsi="Times New Roman" w:cs="Times New Roman"/>
          <w:sz w:val="24"/>
          <w:szCs w:val="24"/>
        </w:rPr>
        <w:t xml:space="preserve">. What are the detergent solubilization solutions </w:t>
      </w:r>
      <w:r w:rsidR="00D17034" w:rsidRPr="00472835">
        <w:rPr>
          <w:rFonts w:ascii="Times New Roman" w:eastAsia="Times New Roman" w:hAnsi="Times New Roman" w:cs="Times New Roman"/>
          <w:sz w:val="24"/>
          <w:szCs w:val="24"/>
        </w:rPr>
        <w:t>and alternatives to detergents</w:t>
      </w:r>
      <w:r w:rsidR="00B50C0C" w:rsidRPr="00472835">
        <w:rPr>
          <w:rFonts w:ascii="Times New Roman" w:eastAsia="Times New Roman" w:hAnsi="Times New Roman" w:cs="Times New Roman"/>
          <w:sz w:val="24"/>
          <w:szCs w:val="24"/>
        </w:rPr>
        <w:t>?</w:t>
      </w:r>
    </w:p>
    <w:p w14:paraId="49DA78DE" w14:textId="2F6FFF89" w:rsidR="00B86E51" w:rsidRPr="00472835" w:rsidRDefault="00B86E51" w:rsidP="00D17034">
      <w:pPr>
        <w:pStyle w:val="ListParagraph"/>
        <w:numPr>
          <w:ilvl w:val="0"/>
          <w:numId w:val="18"/>
        </w:numPr>
        <w:spacing w:line="360" w:lineRule="auto"/>
        <w:rPr>
          <w:rFonts w:ascii="Times New Roman" w:eastAsia="Times New Roman" w:hAnsi="Times New Roman" w:cs="Times New Roman"/>
          <w:sz w:val="24"/>
          <w:szCs w:val="24"/>
        </w:rPr>
      </w:pPr>
      <w:r w:rsidRPr="00472835">
        <w:rPr>
          <w:rFonts w:ascii="Times New Roman" w:eastAsia="Times New Roman" w:hAnsi="Times New Roman" w:cs="Times New Roman"/>
          <w:sz w:val="24"/>
          <w:szCs w:val="24"/>
        </w:rPr>
        <w:t>Solubilization tends to be de-stabilizing for the protein</w:t>
      </w:r>
      <w:r w:rsidR="00B50C0C" w:rsidRPr="00472835">
        <w:rPr>
          <w:rFonts w:ascii="Times New Roman" w:eastAsia="Times New Roman" w:hAnsi="Times New Roman" w:cs="Times New Roman"/>
          <w:sz w:val="24"/>
          <w:szCs w:val="24"/>
        </w:rPr>
        <w:t xml:space="preserve">. What are the methods that allow to screen for </w:t>
      </w:r>
      <w:r w:rsidR="00D17034" w:rsidRPr="00472835">
        <w:rPr>
          <w:rFonts w:ascii="Times New Roman" w:eastAsia="Times New Roman" w:hAnsi="Times New Roman" w:cs="Times New Roman"/>
          <w:sz w:val="24"/>
          <w:szCs w:val="24"/>
        </w:rPr>
        <w:t xml:space="preserve">good </w:t>
      </w:r>
      <w:r w:rsidR="00B50C0C" w:rsidRPr="00472835">
        <w:rPr>
          <w:rFonts w:ascii="Times New Roman" w:eastAsia="Times New Roman" w:hAnsi="Times New Roman" w:cs="Times New Roman"/>
          <w:sz w:val="24"/>
          <w:szCs w:val="24"/>
        </w:rPr>
        <w:t xml:space="preserve">solubilization and stabilization </w:t>
      </w:r>
      <w:r w:rsidR="00D17034" w:rsidRPr="00472835">
        <w:rPr>
          <w:rFonts w:ascii="Times New Roman" w:eastAsia="Times New Roman" w:hAnsi="Times New Roman" w:cs="Times New Roman"/>
          <w:sz w:val="24"/>
          <w:szCs w:val="24"/>
        </w:rPr>
        <w:t>conditions</w:t>
      </w:r>
      <w:r w:rsidR="00B50C0C" w:rsidRPr="00472835">
        <w:rPr>
          <w:rFonts w:ascii="Times New Roman" w:eastAsia="Times New Roman" w:hAnsi="Times New Roman" w:cs="Times New Roman"/>
          <w:sz w:val="24"/>
          <w:szCs w:val="24"/>
        </w:rPr>
        <w:t xml:space="preserve">? </w:t>
      </w:r>
    </w:p>
    <w:p w14:paraId="5D5BB6B6" w14:textId="4D55C38B" w:rsidR="00B86E51" w:rsidRPr="00472835" w:rsidRDefault="0016234D" w:rsidP="00D17034">
      <w:pPr>
        <w:pStyle w:val="ListParagraph"/>
        <w:numPr>
          <w:ilvl w:val="0"/>
          <w:numId w:val="18"/>
        </w:numPr>
        <w:spacing w:line="360" w:lineRule="auto"/>
        <w:rPr>
          <w:rFonts w:ascii="Times New Roman" w:eastAsia="Times New Roman" w:hAnsi="Times New Roman" w:cs="Times New Roman"/>
          <w:sz w:val="24"/>
          <w:szCs w:val="24"/>
        </w:rPr>
      </w:pPr>
      <w:r w:rsidRPr="00472835">
        <w:rPr>
          <w:rFonts w:ascii="Times New Roman" w:eastAsia="Times New Roman" w:hAnsi="Times New Roman" w:cs="Times New Roman"/>
          <w:sz w:val="24"/>
          <w:szCs w:val="24"/>
        </w:rPr>
        <w:t>Tools for stabilizing solubilized wild-type, full-length membrane proteins are discussed</w:t>
      </w:r>
      <w:r w:rsidR="00B50C0C" w:rsidRPr="00472835">
        <w:rPr>
          <w:rFonts w:ascii="Times New Roman" w:eastAsia="Times New Roman" w:hAnsi="Times New Roman" w:cs="Times New Roman"/>
          <w:sz w:val="24"/>
          <w:szCs w:val="24"/>
        </w:rPr>
        <w:t xml:space="preserve">. </w:t>
      </w:r>
      <w:r w:rsidR="00D17034" w:rsidRPr="00472835">
        <w:rPr>
          <w:rFonts w:ascii="Times New Roman" w:eastAsia="Times New Roman" w:hAnsi="Times New Roman" w:cs="Times New Roman"/>
          <w:sz w:val="24"/>
          <w:szCs w:val="24"/>
        </w:rPr>
        <w:t xml:space="preserve">How to evaluate the </w:t>
      </w:r>
      <w:r w:rsidR="00623D80" w:rsidRPr="00472835">
        <w:rPr>
          <w:rFonts w:ascii="Times New Roman" w:eastAsia="Times New Roman" w:hAnsi="Times New Roman" w:cs="Times New Roman"/>
          <w:sz w:val="24"/>
          <w:szCs w:val="24"/>
        </w:rPr>
        <w:t xml:space="preserve">protein </w:t>
      </w:r>
      <w:r w:rsidR="00D17034" w:rsidRPr="00472835">
        <w:rPr>
          <w:rFonts w:ascii="Times New Roman" w:eastAsia="Times New Roman" w:hAnsi="Times New Roman" w:cs="Times New Roman"/>
          <w:sz w:val="24"/>
          <w:szCs w:val="24"/>
        </w:rPr>
        <w:t>quality?</w:t>
      </w:r>
    </w:p>
    <w:p w14:paraId="25C2E84C" w14:textId="104B8912" w:rsidR="00D17034" w:rsidRPr="00472835" w:rsidRDefault="00D17034" w:rsidP="00D17034">
      <w:pPr>
        <w:pStyle w:val="ListParagraph"/>
        <w:numPr>
          <w:ilvl w:val="0"/>
          <w:numId w:val="18"/>
        </w:numPr>
        <w:spacing w:line="360" w:lineRule="auto"/>
        <w:rPr>
          <w:rFonts w:ascii="Times New Roman" w:eastAsia="Times New Roman" w:hAnsi="Times New Roman" w:cs="Times New Roman"/>
          <w:sz w:val="24"/>
          <w:szCs w:val="24"/>
        </w:rPr>
      </w:pPr>
      <w:r w:rsidRPr="00472835">
        <w:rPr>
          <w:rFonts w:ascii="Times New Roman" w:eastAsia="Times New Roman" w:hAnsi="Times New Roman" w:cs="Times New Roman"/>
          <w:sz w:val="24"/>
          <w:szCs w:val="24"/>
        </w:rPr>
        <w:t>How to stabilize already solubilized membrane proteins?</w:t>
      </w:r>
    </w:p>
    <w:p w14:paraId="0F736C8B" w14:textId="25CCCB19" w:rsidR="00D17034" w:rsidRPr="00472835" w:rsidRDefault="00D17034" w:rsidP="00D17034">
      <w:pPr>
        <w:pStyle w:val="ListParagraph"/>
        <w:numPr>
          <w:ilvl w:val="0"/>
          <w:numId w:val="18"/>
        </w:numPr>
        <w:spacing w:line="360" w:lineRule="auto"/>
        <w:rPr>
          <w:rFonts w:ascii="Times New Roman" w:eastAsia="Times New Roman" w:hAnsi="Times New Roman" w:cs="Times New Roman"/>
          <w:sz w:val="24"/>
          <w:szCs w:val="24"/>
        </w:rPr>
      </w:pPr>
      <w:r w:rsidRPr="00472835">
        <w:rPr>
          <w:rFonts w:ascii="Times New Roman" w:eastAsia="Times New Roman" w:hAnsi="Times New Roman" w:cs="Times New Roman"/>
          <w:sz w:val="24"/>
          <w:szCs w:val="24"/>
        </w:rPr>
        <w:t xml:space="preserve">Endogenous vs recombinant </w:t>
      </w:r>
      <w:r w:rsidR="00581652" w:rsidRPr="00472835">
        <w:rPr>
          <w:rFonts w:ascii="Times New Roman" w:eastAsia="Times New Roman" w:hAnsi="Times New Roman" w:cs="Times New Roman"/>
          <w:sz w:val="24"/>
          <w:szCs w:val="24"/>
        </w:rPr>
        <w:t xml:space="preserve">membrane proteins </w:t>
      </w:r>
      <w:r w:rsidRPr="00472835">
        <w:rPr>
          <w:rFonts w:ascii="Times New Roman" w:eastAsia="Times New Roman" w:hAnsi="Times New Roman" w:cs="Times New Roman"/>
          <w:sz w:val="24"/>
          <w:szCs w:val="24"/>
        </w:rPr>
        <w:t>expression</w:t>
      </w:r>
      <w:r w:rsidR="00623D80" w:rsidRPr="00472835">
        <w:rPr>
          <w:rFonts w:ascii="Times New Roman" w:eastAsia="Times New Roman" w:hAnsi="Times New Roman" w:cs="Times New Roman"/>
          <w:sz w:val="24"/>
          <w:szCs w:val="24"/>
        </w:rPr>
        <w:t xml:space="preserve"> of </w:t>
      </w:r>
      <w:r w:rsidR="00FA56C9" w:rsidRPr="00472835">
        <w:rPr>
          <w:rFonts w:ascii="Times New Roman" w:eastAsia="Times New Roman" w:hAnsi="Times New Roman" w:cs="Times New Roman"/>
          <w:sz w:val="24"/>
          <w:szCs w:val="24"/>
        </w:rPr>
        <w:t xml:space="preserve">is </w:t>
      </w:r>
      <w:r w:rsidRPr="00472835">
        <w:rPr>
          <w:rFonts w:ascii="Times New Roman" w:eastAsia="Times New Roman" w:hAnsi="Times New Roman" w:cs="Times New Roman"/>
          <w:sz w:val="24"/>
          <w:szCs w:val="24"/>
        </w:rPr>
        <w:t xml:space="preserve">discussed </w:t>
      </w:r>
    </w:p>
    <w:p w14:paraId="3CBFD586" w14:textId="77777777" w:rsidR="00B86E51" w:rsidRDefault="00B86E51" w:rsidP="004A0459">
      <w:pPr>
        <w:spacing w:line="360" w:lineRule="auto"/>
        <w:jc w:val="both"/>
        <w:rPr>
          <w:rFonts w:ascii="Times New Roman" w:eastAsia="Times New Roman" w:hAnsi="Times New Roman" w:cs="Times New Roman"/>
        </w:rPr>
      </w:pPr>
    </w:p>
    <w:p w14:paraId="5A2CCF30" w14:textId="665860C6" w:rsidR="00595520" w:rsidRPr="00595520" w:rsidRDefault="00595520" w:rsidP="00097888">
      <w:pPr>
        <w:spacing w:line="360" w:lineRule="auto"/>
        <w:jc w:val="both"/>
        <w:rPr>
          <w:rFonts w:ascii="Times New Roman" w:eastAsia="Times New Roman" w:hAnsi="Times New Roman" w:cs="Times New Roman"/>
          <w:b/>
        </w:rPr>
      </w:pPr>
      <w:r w:rsidRPr="00595520">
        <w:rPr>
          <w:rFonts w:ascii="Times New Roman" w:eastAsia="Times New Roman" w:hAnsi="Times New Roman" w:cs="Times New Roman"/>
          <w:b/>
        </w:rPr>
        <w:t>Introduction</w:t>
      </w:r>
    </w:p>
    <w:p w14:paraId="47A20843" w14:textId="5C0B3349" w:rsidR="00595520" w:rsidRPr="00EB73D0" w:rsidRDefault="00595520" w:rsidP="00595520">
      <w:pPr>
        <w:spacing w:line="360" w:lineRule="auto"/>
        <w:jc w:val="both"/>
        <w:rPr>
          <w:rFonts w:ascii="Times New Roman" w:eastAsia="Times New Roman" w:hAnsi="Times New Roman" w:cs="Times New Roman"/>
        </w:rPr>
      </w:pPr>
      <w:bookmarkStart w:id="3" w:name="_Hlk499715880"/>
      <w:r w:rsidRPr="00EB73D0">
        <w:rPr>
          <w:rFonts w:ascii="Times New Roman" w:eastAsia="Times New Roman" w:hAnsi="Times New Roman" w:cs="Times New Roman"/>
        </w:rPr>
        <w:t>Membrane proteins (MP) represent 20-30% of human proteins. They are crucial for cellular physiology as they are directly involved in</w:t>
      </w:r>
      <w:r w:rsidR="00104EE7">
        <w:rPr>
          <w:rFonts w:ascii="Times New Roman" w:eastAsia="Times New Roman" w:hAnsi="Times New Roman" w:cs="Times New Roman"/>
        </w:rPr>
        <w:t xml:space="preserve"> </w:t>
      </w:r>
      <w:r w:rsidR="000D772F">
        <w:rPr>
          <w:rFonts w:ascii="Times New Roman" w:eastAsia="Times New Roman" w:hAnsi="Times New Roman" w:cs="Times New Roman"/>
        </w:rPr>
        <w:t>a</w:t>
      </w:r>
      <w:r w:rsidR="000D772F" w:rsidRPr="00EB73D0">
        <w:rPr>
          <w:rFonts w:ascii="Times New Roman" w:eastAsia="Times New Roman" w:hAnsi="Times New Roman" w:cs="Times New Roman"/>
        </w:rPr>
        <w:t xml:space="preserve"> large spectrum of cellular processes</w:t>
      </w:r>
      <w:r w:rsidRPr="00EB73D0">
        <w:rPr>
          <w:rFonts w:ascii="Times New Roman" w:eastAsia="Times New Roman" w:hAnsi="Times New Roman" w:cs="Times New Roman"/>
        </w:rPr>
        <w:t xml:space="preserve"> </w:t>
      </w:r>
      <w:r w:rsidRPr="00EB73D0">
        <w:rPr>
          <w:rFonts w:ascii="Times New Roman" w:hAnsi="Times New Roman" w:cs="Times New Roman"/>
        </w:rPr>
        <w:t>including cell adhesion, cell-cell communication, signal transduction and transport.</w:t>
      </w:r>
      <w:r w:rsidRPr="00EB73D0">
        <w:rPr>
          <w:rFonts w:ascii="Times New Roman" w:eastAsia="Times New Roman" w:hAnsi="Times New Roman" w:cs="Times New Roman"/>
        </w:rPr>
        <w:t xml:space="preserve"> This may explain why they represent 70% of therapeutic targets</w:t>
      </w:r>
      <w:r w:rsidR="00692BD7">
        <w:rPr>
          <w:rFonts w:ascii="Times New Roman" w:eastAsia="Times New Roman" w:hAnsi="Times New Roman" w:cs="Times New Roman"/>
        </w:rPr>
        <w:t xml:space="preserve"> </w:t>
      </w:r>
      <w:r w:rsidR="00F52723">
        <w:rPr>
          <w:rFonts w:ascii="Times New Roman" w:eastAsia="Times New Roman" w:hAnsi="Times New Roman" w:cs="Times New Roman"/>
        </w:rPr>
        <w:fldChar w:fldCharType="begin"/>
      </w:r>
      <w:r w:rsidR="00692BD7">
        <w:rPr>
          <w:rFonts w:ascii="Times New Roman" w:eastAsia="Times New Roman" w:hAnsi="Times New Roman" w:cs="Times New Roman"/>
        </w:rPr>
        <w:instrText xml:space="preserve"> ADDIN EN.CITE &lt;EndNote&gt;&lt;Cite&gt;&lt;Author&gt;Overington&lt;/Author&gt;&lt;Year&gt;2006&lt;/Year&gt;&lt;RecNum&gt;2974&lt;/RecNum&gt;&lt;DisplayText&gt;[1]&lt;/DisplayText&gt;&lt;record&gt;&lt;rec-number&gt;2974&lt;/rec-number&gt;&lt;foreign-keys&gt;&lt;key app="EN" db-id="esx9v9fwmtzfxeexp2qpz2wt9seazt095rww" timestamp="1510666111"&gt;2974&lt;/key&gt;&lt;/foreign-keys&gt;&lt;ref-type name="Journal Article"&gt;17&lt;/ref-type&gt;&lt;contributors&gt;&lt;authors&gt;&lt;author&gt;Overington, J. P.&lt;/author&gt;&lt;author&gt;Al-Lazikani, B.&lt;/author&gt;&lt;author&gt;Hopkins, A. L.&lt;/author&gt;&lt;/authors&gt;&lt;/contributors&gt;&lt;auth-address&gt;Inpharmatica Ltd., 1 New Oxford Street, London, WC1A 1NU, UK. j.overington@inpharmatica.co.uk&lt;/auth-address&gt;&lt;titles&gt;&lt;title&gt;How many drug targets are there?&lt;/title&gt;&lt;secondary-title&gt;Nat Rev Drug Discov&lt;/secondary-title&gt;&lt;/titles&gt;&lt;periodical&gt;&lt;full-title&gt;Nat Rev Drug Discov&lt;/full-title&gt;&lt;/periodical&gt;&lt;pages&gt;993-6&lt;/pages&gt;&lt;volume&gt;5&lt;/volume&gt;&lt;number&gt;12&lt;/number&gt;&lt;edition&gt;2006/12/02&lt;/edition&gt;&lt;keywords&gt;&lt;keyword&gt;Drug Approval&lt;/keyword&gt;&lt;keyword&gt;Drug Delivery Systems/*trends&lt;/keyword&gt;&lt;keyword&gt;*Drug Design&lt;/keyword&gt;&lt;keyword&gt;Drugs, Investigational/*therapeutic use&lt;/keyword&gt;&lt;keyword&gt;*Genome, Human&lt;/keyword&gt;&lt;keyword&gt;Humans&lt;/keyword&gt;&lt;keyword&gt;Technology, Pharmaceutical&lt;/keyword&gt;&lt;/keywords&gt;&lt;dates&gt;&lt;year&gt;2006&lt;/year&gt;&lt;pub-dates&gt;&lt;date&gt;Dec&lt;/date&gt;&lt;/pub-dates&gt;&lt;/dates&gt;&lt;isbn&gt;1474-1776 (Print)&amp;#xD;1474-1776 (Linking)&lt;/isbn&gt;&lt;accession-num&gt;17139284&lt;/accession-num&gt;&lt;urls&gt;&lt;related-urls&gt;&lt;url&gt;https://www.ncbi.nlm.nih.gov/pubmed/17139284&lt;/url&gt;&lt;/related-urls&gt;&lt;/urls&gt;&lt;electronic-resource-num&gt;10.1038/nrd2199&lt;/electronic-resource-num&gt;&lt;/record&gt;&lt;/Cite&gt;&lt;/EndNote&gt;</w:instrText>
      </w:r>
      <w:r w:rsidR="00F52723">
        <w:rPr>
          <w:rFonts w:ascii="Times New Roman" w:eastAsia="Times New Roman" w:hAnsi="Times New Roman" w:cs="Times New Roman"/>
        </w:rPr>
        <w:fldChar w:fldCharType="separate"/>
      </w:r>
      <w:r w:rsidR="00692BD7">
        <w:rPr>
          <w:rFonts w:ascii="Times New Roman" w:eastAsia="Times New Roman" w:hAnsi="Times New Roman" w:cs="Times New Roman"/>
          <w:noProof/>
        </w:rPr>
        <w:t>[1]</w:t>
      </w:r>
      <w:r w:rsidR="00F52723">
        <w:rPr>
          <w:rFonts w:ascii="Times New Roman" w:eastAsia="Times New Roman" w:hAnsi="Times New Roman" w:cs="Times New Roman"/>
        </w:rPr>
        <w:fldChar w:fldCharType="end"/>
      </w:r>
      <w:r w:rsidRPr="00EB73D0">
        <w:rPr>
          <w:rFonts w:ascii="Times New Roman" w:eastAsia="Times New Roman" w:hAnsi="Times New Roman" w:cs="Times New Roman"/>
        </w:rPr>
        <w:t xml:space="preserve">. </w:t>
      </w:r>
      <w:r w:rsidRPr="00EB73D0">
        <w:rPr>
          <w:rFonts w:ascii="Times New Roman" w:hAnsi="Times New Roman" w:cs="Times New Roman"/>
        </w:rPr>
        <w:t xml:space="preserve">Many of the difficulties associated with </w:t>
      </w:r>
      <w:r>
        <w:rPr>
          <w:rFonts w:ascii="Times New Roman" w:hAnsi="Times New Roman" w:cs="Times New Roman"/>
        </w:rPr>
        <w:t>MP</w:t>
      </w:r>
      <w:r w:rsidRPr="00EB73D0">
        <w:rPr>
          <w:rFonts w:ascii="Times New Roman" w:hAnsi="Times New Roman" w:cs="Times New Roman"/>
        </w:rPr>
        <w:t xml:space="preserve"> structure, function and drug discovery have stemmed from the need to solubilize them from the membrane bilayer with detergents.</w:t>
      </w:r>
      <w:r>
        <w:rPr>
          <w:rFonts w:ascii="Times New Roman" w:hAnsi="Times New Roman" w:cs="Times New Roman"/>
        </w:rPr>
        <w:t xml:space="preserve"> </w:t>
      </w:r>
      <w:r>
        <w:rPr>
          <w:rFonts w:ascii="Times New Roman" w:eastAsia="Times New Roman" w:hAnsi="Times New Roman" w:cs="Times New Roman"/>
        </w:rPr>
        <w:t xml:space="preserve">Thus, it is essential to develop tools </w:t>
      </w:r>
      <w:r w:rsidR="00104EE7">
        <w:rPr>
          <w:rFonts w:ascii="Times New Roman" w:eastAsia="Times New Roman" w:hAnsi="Times New Roman" w:cs="Times New Roman"/>
        </w:rPr>
        <w:t xml:space="preserve">for </w:t>
      </w:r>
      <w:r>
        <w:rPr>
          <w:rFonts w:ascii="Times New Roman" w:eastAsia="Times New Roman" w:hAnsi="Times New Roman" w:cs="Times New Roman"/>
        </w:rPr>
        <w:t xml:space="preserve">membrane protein solubilization and stabilization to unlock structure function </w:t>
      </w:r>
      <w:r w:rsidR="00104EE7">
        <w:rPr>
          <w:rFonts w:ascii="Times New Roman" w:eastAsia="Times New Roman" w:hAnsi="Times New Roman" w:cs="Times New Roman"/>
        </w:rPr>
        <w:t xml:space="preserve">details </w:t>
      </w:r>
      <w:r>
        <w:rPr>
          <w:rFonts w:ascii="Times New Roman" w:eastAsia="Times New Roman" w:hAnsi="Times New Roman" w:cs="Times New Roman"/>
        </w:rPr>
        <w:t>as well as drug discovery.</w:t>
      </w:r>
      <w:r w:rsidR="006070C0">
        <w:rPr>
          <w:rFonts w:ascii="Times New Roman" w:eastAsia="Times New Roman" w:hAnsi="Times New Roman" w:cs="Times New Roman"/>
        </w:rPr>
        <w:t xml:space="preserve"> </w:t>
      </w:r>
    </w:p>
    <w:bookmarkEnd w:id="3"/>
    <w:p w14:paraId="0C121765" w14:textId="7FE76534" w:rsidR="00595520" w:rsidRDefault="00595520" w:rsidP="00097888">
      <w:pPr>
        <w:spacing w:line="360" w:lineRule="auto"/>
        <w:jc w:val="both"/>
        <w:rPr>
          <w:rFonts w:ascii="Times New Roman" w:eastAsia="Times New Roman" w:hAnsi="Times New Roman" w:cs="Times New Roman"/>
        </w:rPr>
      </w:pPr>
    </w:p>
    <w:p w14:paraId="7D66B983" w14:textId="22070FE1" w:rsidR="00506D00" w:rsidRPr="002D25A7" w:rsidRDefault="00506D00" w:rsidP="00506D00">
      <w:pPr>
        <w:spacing w:line="360" w:lineRule="auto"/>
        <w:jc w:val="both"/>
        <w:rPr>
          <w:rFonts w:ascii="Times New Roman" w:eastAsia="Times New Roman" w:hAnsi="Times New Roman" w:cs="Times New Roman"/>
          <w:b/>
        </w:rPr>
      </w:pPr>
      <w:bookmarkStart w:id="4" w:name="_Hlk499716164"/>
      <w:r>
        <w:rPr>
          <w:rFonts w:ascii="Times New Roman" w:eastAsia="Times New Roman" w:hAnsi="Times New Roman" w:cs="Times New Roman"/>
          <w:b/>
        </w:rPr>
        <w:t>What</w:t>
      </w:r>
      <w:r w:rsidR="0013676A">
        <w:rPr>
          <w:rFonts w:ascii="Times New Roman" w:eastAsia="Times New Roman" w:hAnsi="Times New Roman" w:cs="Times New Roman"/>
          <w:b/>
        </w:rPr>
        <w:t xml:space="preserve"> </w:t>
      </w:r>
      <w:r>
        <w:rPr>
          <w:rFonts w:ascii="Times New Roman" w:eastAsia="Times New Roman" w:hAnsi="Times New Roman" w:cs="Times New Roman"/>
          <w:b/>
        </w:rPr>
        <w:t xml:space="preserve">parameters control </w:t>
      </w:r>
      <w:r w:rsidRPr="002D25A7">
        <w:rPr>
          <w:rFonts w:ascii="Times New Roman" w:eastAsia="Times New Roman" w:hAnsi="Times New Roman" w:cs="Times New Roman"/>
          <w:b/>
        </w:rPr>
        <w:t>stabilize</w:t>
      </w:r>
      <w:r>
        <w:rPr>
          <w:rFonts w:ascii="Times New Roman" w:eastAsia="Times New Roman" w:hAnsi="Times New Roman" w:cs="Times New Roman"/>
          <w:b/>
        </w:rPr>
        <w:t>d</w:t>
      </w:r>
      <w:r w:rsidRPr="002D25A7">
        <w:rPr>
          <w:rFonts w:ascii="Times New Roman" w:eastAsia="Times New Roman" w:hAnsi="Times New Roman" w:cs="Times New Roman"/>
          <w:b/>
        </w:rPr>
        <w:t xml:space="preserve"> membrane proteins</w:t>
      </w:r>
      <w:r>
        <w:rPr>
          <w:rFonts w:ascii="Times New Roman" w:eastAsia="Times New Roman" w:hAnsi="Times New Roman" w:cs="Times New Roman"/>
          <w:b/>
        </w:rPr>
        <w:t xml:space="preserve"> production</w:t>
      </w:r>
      <w:bookmarkEnd w:id="4"/>
      <w:r w:rsidRPr="002D25A7">
        <w:rPr>
          <w:rFonts w:ascii="Times New Roman" w:eastAsia="Times New Roman" w:hAnsi="Times New Roman" w:cs="Times New Roman"/>
          <w:b/>
        </w:rPr>
        <w:t>?</w:t>
      </w:r>
    </w:p>
    <w:p w14:paraId="42A311A6" w14:textId="6EBC5CB1" w:rsidR="00DE5EAC" w:rsidRPr="00472835" w:rsidRDefault="00506D00" w:rsidP="003B2BAB">
      <w:pPr>
        <w:spacing w:line="360" w:lineRule="auto"/>
        <w:jc w:val="both"/>
        <w:rPr>
          <w:rFonts w:ascii="Times New Roman" w:hAnsi="Times New Roman" w:cs="Times New Roman"/>
          <w:color w:val="000000" w:themeColor="text1"/>
        </w:rPr>
      </w:pPr>
      <w:r>
        <w:rPr>
          <w:rFonts w:ascii="Times New Roman" w:eastAsia="Times New Roman" w:hAnsi="Times New Roman" w:cs="Times New Roman"/>
        </w:rPr>
        <w:t xml:space="preserve">There is not only one parameter to consider for successful MP production. </w:t>
      </w:r>
      <w:r w:rsidRPr="00604D5F">
        <w:rPr>
          <w:rFonts w:ascii="Times New Roman" w:eastAsia="Times New Roman" w:hAnsi="Times New Roman" w:cs="Times New Roman"/>
        </w:rPr>
        <w:t>MP production</w:t>
      </w:r>
      <w:r>
        <w:rPr>
          <w:rFonts w:ascii="Times New Roman" w:eastAsia="Times New Roman" w:hAnsi="Times New Roman" w:cs="Times New Roman"/>
        </w:rPr>
        <w:t xml:space="preserve"> work flow can be improved, at the </w:t>
      </w:r>
      <w:r w:rsidRPr="002F6322">
        <w:rPr>
          <w:rFonts w:ascii="Times New Roman" w:eastAsia="Times New Roman" w:hAnsi="Times New Roman" w:cs="Times New Roman"/>
        </w:rPr>
        <w:t xml:space="preserve">expression, solubilization, purification and formulation steps </w:t>
      </w:r>
      <w:r w:rsidRPr="00594884">
        <w:rPr>
          <w:rFonts w:ascii="Times New Roman" w:eastAsia="Times New Roman" w:hAnsi="Times New Roman" w:cs="Times New Roman"/>
          <w:b/>
        </w:rPr>
        <w:t xml:space="preserve">(Figure </w:t>
      </w:r>
      <w:r w:rsidR="00594884" w:rsidRPr="00594884">
        <w:rPr>
          <w:rFonts w:ascii="Times New Roman" w:eastAsia="Times New Roman" w:hAnsi="Times New Roman" w:cs="Times New Roman"/>
          <w:b/>
        </w:rPr>
        <w:t>1</w:t>
      </w:r>
      <w:r w:rsidRPr="00594884">
        <w:rPr>
          <w:rFonts w:ascii="Times New Roman" w:eastAsia="Times New Roman" w:hAnsi="Times New Roman" w:cs="Times New Roman"/>
          <w:b/>
        </w:rPr>
        <w:t>)</w:t>
      </w:r>
      <w:r w:rsidRPr="00594884">
        <w:rPr>
          <w:rFonts w:ascii="Times New Roman" w:eastAsia="Times New Roman" w:hAnsi="Times New Roman" w:cs="Times New Roman"/>
        </w:rPr>
        <w:t>.</w:t>
      </w:r>
      <w:r>
        <w:rPr>
          <w:rFonts w:ascii="Times New Roman" w:eastAsia="Times New Roman" w:hAnsi="Times New Roman" w:cs="Times New Roman"/>
        </w:rPr>
        <w:t xml:space="preserve"> A tremendous effort has been made with MP </w:t>
      </w:r>
      <w:r w:rsidRPr="003D358A">
        <w:rPr>
          <w:rFonts w:ascii="Times New Roman" w:hAnsi="Times New Roman" w:cs="Times New Roman"/>
        </w:rPr>
        <w:t xml:space="preserve">thermostabilization </w:t>
      </w:r>
      <w:r w:rsidRPr="002F6322">
        <w:rPr>
          <w:rFonts w:ascii="Times New Roman" w:hAnsi="Times New Roman" w:cs="Times New Roman"/>
        </w:rPr>
        <w:t>expression</w:t>
      </w:r>
      <w:r>
        <w:rPr>
          <w:rFonts w:ascii="Times New Roman" w:hAnsi="Times New Roman" w:cs="Times New Roman"/>
        </w:rPr>
        <w:t xml:space="preserve"> </w:t>
      </w:r>
      <w:r w:rsidRPr="003D358A">
        <w:rPr>
          <w:rFonts w:ascii="Times New Roman" w:hAnsi="Times New Roman" w:cs="Times New Roman"/>
        </w:rPr>
        <w:t xml:space="preserve">approaches </w:t>
      </w:r>
      <w:r>
        <w:rPr>
          <w:rFonts w:ascii="Times New Roman" w:hAnsi="Times New Roman" w:cs="Times New Roman"/>
        </w:rPr>
        <w:t xml:space="preserve">using </w:t>
      </w:r>
      <w:r w:rsidRPr="003D358A">
        <w:rPr>
          <w:rFonts w:ascii="Times New Roman" w:hAnsi="Times New Roman" w:cs="Times New Roman"/>
        </w:rPr>
        <w:t xml:space="preserve">truncation, multiple alanine scan </w:t>
      </w:r>
      <w:r>
        <w:rPr>
          <w:rFonts w:ascii="Times New Roman" w:hAnsi="Times New Roman" w:cs="Times New Roman"/>
        </w:rPr>
        <w:t>mutagenesis</w:t>
      </w:r>
      <w:r w:rsidRPr="003D358A">
        <w:rPr>
          <w:rFonts w:ascii="Times New Roman" w:hAnsi="Times New Roman" w:cs="Times New Roman"/>
        </w:rPr>
        <w:t xml:space="preserve"> and protein fusion</w:t>
      </w:r>
      <w:r>
        <w:rPr>
          <w:rFonts w:ascii="Times New Roman" w:hAnsi="Times New Roman" w:cs="Times New Roman"/>
        </w:rPr>
        <w:t xml:space="preserve"> </w:t>
      </w:r>
      <w:r w:rsidRPr="003D358A">
        <w:rPr>
          <w:rFonts w:ascii="Times New Roman" w:hAnsi="Times New Roman" w:cs="Times New Roman"/>
        </w:rPr>
        <w:t>(such as T4 lysozyme</w:t>
      </w:r>
      <w:r>
        <w:rPr>
          <w:rFonts w:ascii="Times New Roman" w:hAnsi="Times New Roman" w:cs="Times New Roman"/>
        </w:rPr>
        <w:t xml:space="preserve"> or BRIL</w:t>
      </w:r>
      <w:r w:rsidRPr="003D358A">
        <w:rPr>
          <w:rFonts w:ascii="Times New Roman" w:hAnsi="Times New Roman" w:cs="Times New Roman"/>
        </w:rPr>
        <w:t>)</w:t>
      </w:r>
      <w:r>
        <w:rPr>
          <w:rFonts w:ascii="Times New Roman" w:hAnsi="Times New Roman" w:cs="Times New Roman"/>
        </w:rPr>
        <w:t>. Co-expression of membrane protein partners may also help improve stability. It was recently reported that co-ex</w:t>
      </w:r>
      <w:r>
        <w:rPr>
          <w:rFonts w:ascii="Times New Roman" w:hAnsi="Times New Roman" w:cs="Times New Roman"/>
        </w:rPr>
        <w:lastRenderedPageBreak/>
        <w:t>pression of mini-protein G helped to stabilize a GPCR</w:t>
      </w:r>
      <w:r w:rsidR="00692BD7">
        <w:rPr>
          <w:rFonts w:ascii="Times New Roman" w:hAnsi="Times New Roman" w:cs="Times New Roman"/>
        </w:rPr>
        <w:t xml:space="preserve"> </w:t>
      </w:r>
      <w:r>
        <w:rPr>
          <w:rFonts w:ascii="Times New Roman" w:hAnsi="Times New Roman" w:cs="Times New Roman"/>
        </w:rPr>
        <w:fldChar w:fldCharType="begin"/>
      </w:r>
      <w:r w:rsidR="00692BD7">
        <w:rPr>
          <w:rFonts w:ascii="Times New Roman" w:hAnsi="Times New Roman" w:cs="Times New Roman"/>
        </w:rPr>
        <w:instrText xml:space="preserve"> ADDIN EN.CITE &lt;EndNote&gt;&lt;Cite&gt;&lt;Author&gt;Strege&lt;/Author&gt;&lt;Year&gt;2017&lt;/Year&gt;&lt;RecNum&gt;3047&lt;/RecNum&gt;&lt;DisplayText&gt;[2]&lt;/DisplayText&gt;&lt;record&gt;&lt;rec-number&gt;3047&lt;/rec-number&gt;&lt;foreign-keys&gt;&lt;key app="EN" db-id="esx9v9fwmtzfxeexp2qpz2wt9seazt095rww" timestamp="1510837718"&gt;3047&lt;/key&gt;&lt;/foreign-keys&gt;&lt;ref-type name="Journal Article"&gt;17&lt;/ref-type&gt;&lt;contributors&gt;&lt;authors&gt;&lt;author&gt;Strege, A.&lt;/author&gt;&lt;author&gt;Carpenter, B.&lt;/author&gt;&lt;author&gt;Edwards, P. C.&lt;/author&gt;&lt;author&gt;Tate, C. G.&lt;/author&gt;&lt;/authors&gt;&lt;/contributors&gt;&lt;auth-address&gt;MRC Laboratory of Molecular Biology, Cambridge, United Kingdom.&amp;#xD;MRC Laboratory of Molecular Biology, Cambridge, United Kingdom. Electronic address: cgt@mrc-lmb.cam.ac.uk.&lt;/auth-address&gt;&lt;titles&gt;&lt;title&gt;Strategy for the Thermostabilization of an Agonist-Bound GPCR Coupled to a G Protein&lt;/title&gt;&lt;secondary-title&gt;Methods Enzymol&lt;/secondary-title&gt;&lt;/titles&gt;&lt;periodical&gt;&lt;full-title&gt;Methods Enzymol&lt;/full-title&gt;&lt;/periodical&gt;&lt;pages&gt;243-264&lt;/pages&gt;&lt;volume&gt;594&lt;/volume&gt;&lt;edition&gt;2017/08/07&lt;/edition&gt;&lt;keywords&gt;&lt;keyword&gt;G protein-coupled receptor&lt;/keyword&gt;&lt;keyword&gt;Mini-G protein&lt;/keyword&gt;&lt;keyword&gt;Stability&lt;/keyword&gt;&lt;keyword&gt;Structure&lt;/keyword&gt;&lt;/keywords&gt;&lt;dates&gt;&lt;year&gt;2017&lt;/year&gt;&lt;/dates&gt;&lt;isbn&gt;1557-7988 (Electronic)&amp;#xD;0076-6879 (Linking)&lt;/isbn&gt;&lt;accession-num&gt;28779842&lt;/accession-num&gt;&lt;urls&gt;&lt;related-urls&gt;&lt;url&gt;https://www.ncbi.nlm.nih.gov/pubmed/28779842&lt;/url&gt;&lt;/related-urls&gt;&lt;/urls&gt;&lt;electronic-resource-num&gt;10.1016/bs.mie.2017.05.014&lt;/electronic-resource-num&gt;&lt;/record&gt;&lt;/Cite&gt;&lt;/EndNote&gt;</w:instrText>
      </w:r>
      <w:r>
        <w:rPr>
          <w:rFonts w:ascii="Times New Roman" w:hAnsi="Times New Roman" w:cs="Times New Roman"/>
        </w:rPr>
        <w:fldChar w:fldCharType="separate"/>
      </w:r>
      <w:r w:rsidR="00692BD7">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sidR="00594884">
        <w:rPr>
          <w:rFonts w:ascii="Times New Roman" w:eastAsia="Times New Roman" w:hAnsi="Times New Roman" w:cs="Times New Roman"/>
        </w:rPr>
        <w:t>Protein engineering strateg</w:t>
      </w:r>
      <w:r w:rsidR="0016234D">
        <w:rPr>
          <w:rFonts w:ascii="Times New Roman" w:eastAsia="Times New Roman" w:hAnsi="Times New Roman" w:cs="Times New Roman"/>
        </w:rPr>
        <w:t>ies</w:t>
      </w:r>
      <w:r w:rsidR="00594884">
        <w:rPr>
          <w:rFonts w:ascii="Times New Roman" w:eastAsia="Times New Roman" w:hAnsi="Times New Roman" w:cs="Times New Roman"/>
        </w:rPr>
        <w:t xml:space="preserve"> </w:t>
      </w:r>
      <w:r w:rsidR="0016234D">
        <w:rPr>
          <w:rFonts w:ascii="Times New Roman" w:eastAsia="Times New Roman" w:hAnsi="Times New Roman" w:cs="Times New Roman"/>
        </w:rPr>
        <w:t xml:space="preserve">were </w:t>
      </w:r>
      <w:r>
        <w:rPr>
          <w:rFonts w:ascii="Times New Roman" w:eastAsia="Times New Roman" w:hAnsi="Times New Roman" w:cs="Times New Roman"/>
        </w:rPr>
        <w:t>applied to</w:t>
      </w:r>
      <w:r w:rsidRPr="003D358A">
        <w:rPr>
          <w:rFonts w:ascii="Times New Roman" w:hAnsi="Times New Roman" w:cs="Times New Roman"/>
        </w:rPr>
        <w:t xml:space="preserve"> different GPCR</w:t>
      </w:r>
      <w:r>
        <w:rPr>
          <w:rFonts w:ascii="Times New Roman" w:hAnsi="Times New Roman" w:cs="Times New Roman"/>
        </w:rPr>
        <w:t>s</w:t>
      </w:r>
      <w:r w:rsidRPr="003D358A">
        <w:rPr>
          <w:rFonts w:ascii="Times New Roman" w:hAnsi="Times New Roman" w:cs="Times New Roman"/>
        </w:rPr>
        <w:t xml:space="preserve"> such as β1 adrenergic or adenosine A</w:t>
      </w:r>
      <w:r w:rsidRPr="003D358A">
        <w:rPr>
          <w:rFonts w:ascii="Times New Roman" w:hAnsi="Times New Roman" w:cs="Times New Roman"/>
          <w:vertAlign w:val="subscript"/>
        </w:rPr>
        <w:t>2A</w:t>
      </w:r>
      <w:r w:rsidR="00692BD7">
        <w:rPr>
          <w:rFonts w:ascii="Times New Roman" w:hAnsi="Times New Roman" w:cs="Times New Roman"/>
        </w:rPr>
        <w:t xml:space="preserve"> receptors </w:t>
      </w:r>
      <w:r w:rsidRPr="003D358A">
        <w:rPr>
          <w:rFonts w:ascii="Times New Roman" w:hAnsi="Times New Roman" w:cs="Times New Roman"/>
        </w:rPr>
        <w:fldChar w:fldCharType="begin">
          <w:fldData xml:space="preserve">PEVuZE5vdGU+PENpdGU+PEF1dGhvcj5NYWduYW5pPC9BdXRob3I+PFllYXI+MjAwODwvWWVhcj48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</w:fldData>
        </w:fldChar>
      </w:r>
      <w:r w:rsidR="00692BD7">
        <w:rPr>
          <w:rFonts w:ascii="Times New Roman" w:hAnsi="Times New Roman" w:cs="Times New Roman"/>
        </w:rPr>
        <w:instrText xml:space="preserve"> ADDIN EN.CITE </w:instrText>
      </w:r>
      <w:r w:rsidR="00692BD7">
        <w:rPr>
          <w:rFonts w:ascii="Times New Roman" w:hAnsi="Times New Roman" w:cs="Times New Roman"/>
        </w:rPr>
        <w:fldChar w:fldCharType="begin">
          <w:fldData xml:space="preserve">PEVuZE5vdGU+PENpdGU+PEF1dGhvcj5NYWduYW5pPC9BdXRob3I+PFllYXI+MjAwODwvWWVhcj48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</w:fldData>
        </w:fldChar>
      </w:r>
      <w:r w:rsidR="00692BD7">
        <w:rPr>
          <w:rFonts w:ascii="Times New Roman" w:hAnsi="Times New Roman" w:cs="Times New Roman"/>
        </w:rPr>
        <w:instrText xml:space="preserve"> ADDIN EN.CITE.DATA </w:instrText>
      </w:r>
      <w:r w:rsidR="00692BD7">
        <w:rPr>
          <w:rFonts w:ascii="Times New Roman" w:hAnsi="Times New Roman" w:cs="Times New Roman"/>
        </w:rPr>
      </w:r>
      <w:r w:rsidR="00692BD7">
        <w:rPr>
          <w:rFonts w:ascii="Times New Roman" w:hAnsi="Times New Roman" w:cs="Times New Roman"/>
        </w:rPr>
        <w:fldChar w:fldCharType="end"/>
      </w:r>
      <w:r w:rsidRPr="003D358A">
        <w:rPr>
          <w:rFonts w:ascii="Times New Roman" w:hAnsi="Times New Roman" w:cs="Times New Roman"/>
        </w:rPr>
      </w:r>
      <w:r w:rsidRPr="003D358A">
        <w:rPr>
          <w:rFonts w:ascii="Times New Roman" w:hAnsi="Times New Roman" w:cs="Times New Roman"/>
        </w:rPr>
        <w:fldChar w:fldCharType="separate"/>
      </w:r>
      <w:r w:rsidR="00692BD7">
        <w:rPr>
          <w:rFonts w:ascii="Times New Roman" w:hAnsi="Times New Roman" w:cs="Times New Roman"/>
          <w:noProof/>
        </w:rPr>
        <w:t>[3, 4]</w:t>
      </w:r>
      <w:r w:rsidRPr="003D358A">
        <w:rPr>
          <w:rFonts w:ascii="Times New Roman" w:hAnsi="Times New Roman" w:cs="Times New Roman"/>
        </w:rPr>
        <w:fldChar w:fldCharType="end"/>
      </w:r>
      <w:r w:rsidRPr="003D358A">
        <w:rPr>
          <w:rFonts w:ascii="Times New Roman" w:hAnsi="Times New Roman" w:cs="Times New Roman"/>
        </w:rPr>
        <w:t xml:space="preserve"> resulting </w:t>
      </w:r>
      <w:r>
        <w:rPr>
          <w:rFonts w:ascii="Times New Roman" w:hAnsi="Times New Roman" w:cs="Times New Roman"/>
        </w:rPr>
        <w:t>i</w:t>
      </w:r>
      <w:r w:rsidRPr="003D358A">
        <w:rPr>
          <w:rFonts w:ascii="Times New Roman" w:hAnsi="Times New Roman" w:cs="Times New Roman"/>
        </w:rPr>
        <w:t xml:space="preserve">n different atomic structures </w:t>
      </w:r>
      <w:r w:rsidRPr="003D358A">
        <w:rPr>
          <w:rFonts w:ascii="Times New Roman" w:hAnsi="Times New Roman" w:cs="Times New Roman"/>
          <w:lang w:val="fr-FR"/>
        </w:rPr>
        <w:fldChar w:fldCharType="begin">
          <w:fldData xml:space="preserve">PEVuZE5vdGU+PENpdGU+PEF1dGhvcj5Eb3JlPC9BdXRob3I+PFllYXI+MjAxMTwvWWVhcj48UmVj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</w:fldData>
        </w:fldChar>
      </w:r>
      <w:r w:rsidR="00692BD7" w:rsidRPr="00692BD7">
        <w:rPr>
          <w:rFonts w:ascii="Times New Roman" w:hAnsi="Times New Roman" w:cs="Times New Roman"/>
        </w:rPr>
        <w:instrText xml:space="preserve"> ADDIN EN.CITE </w:instrText>
      </w:r>
      <w:r w:rsidR="00692BD7">
        <w:rPr>
          <w:rFonts w:ascii="Times New Roman" w:hAnsi="Times New Roman" w:cs="Times New Roman"/>
          <w:lang w:val="fr-FR"/>
        </w:rPr>
        <w:fldChar w:fldCharType="begin">
          <w:fldData xml:space="preserve">PEVuZE5vdGU+PENpdGU+PEF1dGhvcj5Eb3JlPC9BdXRob3I+PFllYXI+MjAxMTwvWWVhcj48UmVj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</w:fldData>
        </w:fldChar>
      </w:r>
      <w:r w:rsidR="00692BD7" w:rsidRPr="00692BD7">
        <w:rPr>
          <w:rFonts w:ascii="Times New Roman" w:hAnsi="Times New Roman" w:cs="Times New Roman"/>
        </w:rPr>
        <w:instrText xml:space="preserve"> ADDIN EN.CITE.DATA </w:instrText>
      </w:r>
      <w:r w:rsidR="00692BD7">
        <w:rPr>
          <w:rFonts w:ascii="Times New Roman" w:hAnsi="Times New Roman" w:cs="Times New Roman"/>
          <w:lang w:val="fr-FR"/>
        </w:rPr>
      </w:r>
      <w:r w:rsidR="00692BD7">
        <w:rPr>
          <w:rFonts w:ascii="Times New Roman" w:hAnsi="Times New Roman" w:cs="Times New Roman"/>
          <w:lang w:val="fr-FR"/>
        </w:rPr>
        <w:fldChar w:fldCharType="end"/>
      </w:r>
      <w:r w:rsidRPr="003D358A">
        <w:rPr>
          <w:rFonts w:ascii="Times New Roman" w:hAnsi="Times New Roman" w:cs="Times New Roman"/>
          <w:lang w:val="fr-FR"/>
        </w:rPr>
      </w:r>
      <w:r w:rsidRPr="003D358A">
        <w:rPr>
          <w:rFonts w:ascii="Times New Roman" w:hAnsi="Times New Roman" w:cs="Times New Roman"/>
          <w:lang w:val="fr-FR"/>
        </w:rPr>
        <w:fldChar w:fldCharType="separate"/>
      </w:r>
      <w:r w:rsidR="00692BD7" w:rsidRPr="00692BD7">
        <w:rPr>
          <w:rFonts w:ascii="Times New Roman" w:hAnsi="Times New Roman" w:cs="Times New Roman"/>
          <w:noProof/>
        </w:rPr>
        <w:t>[5-9]</w:t>
      </w:r>
      <w:r w:rsidRPr="003D358A">
        <w:rPr>
          <w:rFonts w:ascii="Times New Roman" w:hAnsi="Times New Roman" w:cs="Times New Roman"/>
          <w:lang w:val="fr-FR"/>
        </w:rPr>
        <w:fldChar w:fldCharType="end"/>
      </w:r>
      <w:r w:rsidRPr="003D358A">
        <w:rPr>
          <w:rFonts w:ascii="Times New Roman" w:hAnsi="Times New Roman" w:cs="Times New Roman"/>
        </w:rPr>
        <w:t>.</w:t>
      </w:r>
      <w:r>
        <w:rPr>
          <w:rFonts w:ascii="Times New Roman" w:hAnsi="Times New Roman" w:cs="Times New Roman"/>
        </w:rPr>
        <w:t xml:space="preserve"> Although</w:t>
      </w:r>
      <w:r w:rsidRPr="00A41DD1">
        <w:rPr>
          <w:rFonts w:ascii="Times New Roman" w:hAnsi="Times New Roman" w:cs="Times New Roman"/>
        </w:rPr>
        <w:t xml:space="preserve"> these approaches </w:t>
      </w:r>
      <w:r>
        <w:rPr>
          <w:rFonts w:ascii="Times New Roman" w:hAnsi="Times New Roman" w:cs="Times New Roman"/>
        </w:rPr>
        <w:t>have proven</w:t>
      </w:r>
      <w:r w:rsidRPr="00A41DD1">
        <w:rPr>
          <w:rFonts w:ascii="Times New Roman" w:hAnsi="Times New Roman" w:cs="Times New Roman"/>
        </w:rPr>
        <w:t xml:space="preserve"> very successful for </w:t>
      </w:r>
      <w:r>
        <w:rPr>
          <w:rFonts w:ascii="Times New Roman" w:hAnsi="Times New Roman" w:cs="Times New Roman"/>
        </w:rPr>
        <w:t xml:space="preserve">generating crystals for </w:t>
      </w:r>
      <w:r w:rsidRPr="00A41DD1">
        <w:rPr>
          <w:rFonts w:ascii="Times New Roman" w:hAnsi="Times New Roman" w:cs="Times New Roman"/>
        </w:rPr>
        <w:t xml:space="preserve">structure determination, the </w:t>
      </w:r>
      <w:r w:rsidRPr="00472835">
        <w:rPr>
          <w:rStyle w:val="Strong"/>
          <w:rFonts w:ascii="Times New Roman" w:hAnsi="Times New Roman" w:cs="Times New Roman"/>
          <w:b w:val="0"/>
        </w:rPr>
        <w:t>modification of the protein sequence may have a significant impact on the protein conformation and can therefore provide misleading information to drug discovery</w:t>
      </w:r>
      <w:r w:rsidRPr="00472835">
        <w:rPr>
          <w:rStyle w:val="Strong"/>
          <w:rFonts w:ascii="Times New Roman" w:hAnsi="Times New Roman" w:cs="Times New Roman"/>
        </w:rPr>
        <w:t>.</w:t>
      </w:r>
      <w:r w:rsidRPr="00472835">
        <w:rPr>
          <w:rFonts w:ascii="Times New Roman" w:hAnsi="Times New Roman" w:cs="Times New Roman"/>
        </w:rPr>
        <w:t xml:space="preserve"> For </w:t>
      </w:r>
      <w:r w:rsidR="0013676A" w:rsidRPr="00472835">
        <w:rPr>
          <w:rFonts w:ascii="Times New Roman" w:hAnsi="Times New Roman" w:cs="Times New Roman"/>
        </w:rPr>
        <w:t>example,</w:t>
      </w:r>
      <w:r w:rsidRPr="00472835">
        <w:rPr>
          <w:rFonts w:ascii="Times New Roman" w:hAnsi="Times New Roman" w:cs="Times New Roman"/>
        </w:rPr>
        <w:t xml:space="preserve"> a study has demonstrated structural deviations of a fused receptor in the crystal due to the protein fusion </w:t>
      </w:r>
      <w:r w:rsidRPr="00472835">
        <w:rPr>
          <w:rFonts w:ascii="Times New Roman" w:hAnsi="Times New Roman" w:cs="Times New Roman"/>
        </w:rPr>
        <w:fldChar w:fldCharType="begin">
          <w:fldData xml:space="preserve">PEVuZE5vdGU+PENpdGU+PEF1dGhvcj5FZGR5PC9BdXRob3I+PFllYXI+MjAxNjwvWWVhcj48UmVj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</w:fldData>
        </w:fldChar>
      </w:r>
      <w:r w:rsidR="00692BD7" w:rsidRPr="00472835">
        <w:rPr>
          <w:rFonts w:ascii="Times New Roman" w:hAnsi="Times New Roman" w:cs="Times New Roman"/>
        </w:rPr>
        <w:instrText xml:space="preserve"> ADDIN EN.CITE </w:instrText>
      </w:r>
      <w:r w:rsidR="00692BD7" w:rsidRPr="00472835">
        <w:rPr>
          <w:rFonts w:ascii="Times New Roman" w:hAnsi="Times New Roman" w:cs="Times New Roman"/>
        </w:rPr>
        <w:fldChar w:fldCharType="begin">
          <w:fldData xml:space="preserve">PEVuZE5vdGU+PENpdGU+PEF1dGhvcj5FZGR5PC9BdXRob3I+PFllYXI+MjAxNjwvWWVhcj48UmVj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</w:fldData>
        </w:fldChar>
      </w:r>
      <w:r w:rsidR="00692BD7" w:rsidRPr="00472835">
        <w:rPr>
          <w:rFonts w:ascii="Times New Roman" w:hAnsi="Times New Roman" w:cs="Times New Roman"/>
        </w:rPr>
        <w:instrText xml:space="preserve"> ADDIN EN.CITE.DATA </w:instrText>
      </w:r>
      <w:r w:rsidR="00692BD7" w:rsidRPr="00472835">
        <w:rPr>
          <w:rFonts w:ascii="Times New Roman" w:hAnsi="Times New Roman" w:cs="Times New Roman"/>
        </w:rPr>
      </w:r>
      <w:r w:rsidR="00692BD7" w:rsidRPr="00472835">
        <w:rPr>
          <w:rFonts w:ascii="Times New Roman" w:hAnsi="Times New Roman" w:cs="Times New Roman"/>
        </w:rPr>
        <w:fldChar w:fldCharType="end"/>
      </w:r>
      <w:r w:rsidRPr="00472835">
        <w:rPr>
          <w:rFonts w:ascii="Times New Roman" w:hAnsi="Times New Roman" w:cs="Times New Roman"/>
        </w:rPr>
      </w:r>
      <w:r w:rsidRPr="00472835">
        <w:rPr>
          <w:rFonts w:ascii="Times New Roman" w:hAnsi="Times New Roman" w:cs="Times New Roman"/>
        </w:rPr>
        <w:fldChar w:fldCharType="separate"/>
      </w:r>
      <w:r w:rsidR="00692BD7" w:rsidRPr="00472835">
        <w:rPr>
          <w:rFonts w:ascii="Times New Roman" w:hAnsi="Times New Roman" w:cs="Times New Roman"/>
          <w:noProof/>
        </w:rPr>
        <w:t>[10]</w:t>
      </w:r>
      <w:r w:rsidRPr="00472835">
        <w:rPr>
          <w:rFonts w:ascii="Times New Roman" w:hAnsi="Times New Roman" w:cs="Times New Roman"/>
        </w:rPr>
        <w:fldChar w:fldCharType="end"/>
      </w:r>
      <w:r w:rsidRPr="00472835">
        <w:rPr>
          <w:rFonts w:ascii="Times New Roman" w:hAnsi="Times New Roman" w:cs="Times New Roman"/>
        </w:rPr>
        <w:t xml:space="preserve">.  </w:t>
      </w:r>
      <w:r w:rsidR="0013676A" w:rsidRPr="00472835">
        <w:rPr>
          <w:rFonts w:ascii="Times New Roman" w:hAnsi="Times New Roman" w:cs="Times New Roman"/>
        </w:rPr>
        <w:t>Therefore,</w:t>
      </w:r>
      <w:r w:rsidRPr="00472835">
        <w:rPr>
          <w:rFonts w:ascii="Times New Roman" w:hAnsi="Times New Roman" w:cs="Times New Roman"/>
        </w:rPr>
        <w:t xml:space="preserve"> in this review we will focus on approaches for studying non-mutated</w:t>
      </w:r>
      <w:r w:rsidR="006749FE" w:rsidRPr="00472835">
        <w:rPr>
          <w:rFonts w:ascii="Times New Roman" w:hAnsi="Times New Roman" w:cs="Times New Roman"/>
        </w:rPr>
        <w:t xml:space="preserve"> full-length</w:t>
      </w:r>
      <w:r w:rsidRPr="00472835">
        <w:rPr>
          <w:rFonts w:ascii="Times New Roman" w:hAnsi="Times New Roman" w:cs="Times New Roman"/>
        </w:rPr>
        <w:t xml:space="preserve"> proteins</w:t>
      </w:r>
      <w:r w:rsidR="0013676A" w:rsidRPr="00472835">
        <w:rPr>
          <w:rFonts w:ascii="Times New Roman" w:hAnsi="Times New Roman" w:cs="Times New Roman"/>
        </w:rPr>
        <w:t xml:space="preserve"> </w:t>
      </w:r>
      <w:r w:rsidR="0013676A" w:rsidRPr="00472835">
        <w:rPr>
          <w:rFonts w:ascii="Times New Roman" w:eastAsia="Times New Roman" w:hAnsi="Times New Roman" w:cs="Times New Roman"/>
        </w:rPr>
        <w:t xml:space="preserve">which we term </w:t>
      </w:r>
      <w:r w:rsidR="000202C2" w:rsidRPr="00472835">
        <w:rPr>
          <w:rFonts w:ascii="Times New Roman" w:eastAsia="Times New Roman" w:hAnsi="Times New Roman" w:cs="Times New Roman"/>
        </w:rPr>
        <w:t>wild-type</w:t>
      </w:r>
      <w:r w:rsidR="0013676A" w:rsidRPr="00472835">
        <w:rPr>
          <w:rFonts w:ascii="Times New Roman" w:eastAsia="Times New Roman" w:hAnsi="Times New Roman" w:cs="Times New Roman"/>
        </w:rPr>
        <w:t xml:space="preserve"> </w:t>
      </w:r>
      <w:r w:rsidR="00380F44" w:rsidRPr="00472835">
        <w:rPr>
          <w:rFonts w:ascii="Times New Roman" w:eastAsia="Times New Roman" w:hAnsi="Times New Roman" w:cs="Times New Roman"/>
        </w:rPr>
        <w:t>protein.</w:t>
      </w:r>
      <w:r w:rsidR="00380F44" w:rsidRPr="00472835">
        <w:rPr>
          <w:rFonts w:ascii="Times New Roman" w:hAnsi="Times New Roman" w:cs="Times New Roman"/>
        </w:rPr>
        <w:t xml:space="preserve"> The</w:t>
      </w:r>
      <w:r w:rsidRPr="00472835">
        <w:rPr>
          <w:rFonts w:ascii="Times New Roman" w:hAnsi="Times New Roman" w:cs="Times New Roman"/>
        </w:rPr>
        <w:t xml:space="preserve"> expression system used may also have an impact on the quality of MP. For some MP, posttranslational modifications can be </w:t>
      </w:r>
      <w:r w:rsidR="00E36E9D" w:rsidRPr="00472835">
        <w:rPr>
          <w:rFonts w:ascii="Times New Roman" w:hAnsi="Times New Roman" w:cs="Times New Roman"/>
        </w:rPr>
        <w:t>important</w:t>
      </w:r>
      <w:r w:rsidRPr="00472835">
        <w:rPr>
          <w:rFonts w:ascii="Times New Roman" w:hAnsi="Times New Roman" w:cs="Times New Roman"/>
        </w:rPr>
        <w:t xml:space="preserve"> for </w:t>
      </w:r>
      <w:r w:rsidR="0016234D" w:rsidRPr="00472835">
        <w:rPr>
          <w:rFonts w:ascii="Times New Roman" w:hAnsi="Times New Roman" w:cs="Times New Roman"/>
        </w:rPr>
        <w:t xml:space="preserve">function. </w:t>
      </w:r>
      <w:r w:rsidRPr="00472835">
        <w:rPr>
          <w:rFonts w:ascii="Times New Roman" w:hAnsi="Times New Roman" w:cs="Times New Roman"/>
        </w:rPr>
        <w:t xml:space="preserve">Gene optimization as well addition of </w:t>
      </w:r>
      <w:r w:rsidR="00E36E9D" w:rsidRPr="00472835">
        <w:rPr>
          <w:rFonts w:ascii="Times New Roman" w:hAnsi="Times New Roman" w:cs="Times New Roman"/>
        </w:rPr>
        <w:t xml:space="preserve">a </w:t>
      </w:r>
      <w:r w:rsidRPr="00472835">
        <w:rPr>
          <w:rFonts w:ascii="Times New Roman" w:hAnsi="Times New Roman" w:cs="Times New Roman"/>
        </w:rPr>
        <w:t xml:space="preserve">variety of tags/ fusion at different location may also help improve expression and stability of membrane proteins. Over-expression can also sometimes generate misfolded proteins and a good compromise is to be established. Co-expression with MP partner and/or sometimes in presence of specific ligands may </w:t>
      </w:r>
      <w:r w:rsidR="00E36E9D" w:rsidRPr="00472835">
        <w:rPr>
          <w:rFonts w:ascii="Times New Roman" w:hAnsi="Times New Roman" w:cs="Times New Roman"/>
        </w:rPr>
        <w:t>affect</w:t>
      </w:r>
      <w:r w:rsidRPr="00472835">
        <w:rPr>
          <w:rFonts w:ascii="Times New Roman" w:hAnsi="Times New Roman" w:cs="Times New Roman"/>
        </w:rPr>
        <w:t xml:space="preserve"> expression yield </w:t>
      </w:r>
      <w:r w:rsidR="00E36E9D" w:rsidRPr="00472835">
        <w:rPr>
          <w:rFonts w:ascii="Times New Roman" w:hAnsi="Times New Roman" w:cs="Times New Roman"/>
        </w:rPr>
        <w:t xml:space="preserve">or </w:t>
      </w:r>
      <w:r w:rsidRPr="00472835">
        <w:rPr>
          <w:rFonts w:ascii="Times New Roman" w:hAnsi="Times New Roman" w:cs="Times New Roman"/>
        </w:rPr>
        <w:t>stability features. Therefore, the choice of the expression system need</w:t>
      </w:r>
      <w:r w:rsidR="00E36E9D" w:rsidRPr="00472835">
        <w:rPr>
          <w:rFonts w:ascii="Times New Roman" w:hAnsi="Times New Roman" w:cs="Times New Roman"/>
        </w:rPr>
        <w:t>s</w:t>
      </w:r>
      <w:r w:rsidRPr="00472835">
        <w:rPr>
          <w:rFonts w:ascii="Times New Roman" w:hAnsi="Times New Roman" w:cs="Times New Roman"/>
        </w:rPr>
        <w:t xml:space="preserve"> to take into account all the cited parameters. To assess the influence of expression conditions on protein stability in solution</w:t>
      </w:r>
      <w:r w:rsidR="005B5E21" w:rsidRPr="00472835">
        <w:rPr>
          <w:rFonts w:ascii="Times New Roman" w:hAnsi="Times New Roman" w:cs="Times New Roman"/>
        </w:rPr>
        <w:t xml:space="preserve"> you could use f</w:t>
      </w:r>
      <w:r w:rsidRPr="00472835">
        <w:rPr>
          <w:rFonts w:ascii="Times New Roman" w:hAnsi="Times New Roman" w:cs="Times New Roman"/>
        </w:rPr>
        <w:t>luorescence size exclusion chromatography</w:t>
      </w:r>
      <w:r w:rsidR="005B5E21" w:rsidRPr="00472835">
        <w:rPr>
          <w:rFonts w:ascii="Times New Roman" w:hAnsi="Times New Roman" w:cs="Times New Roman"/>
        </w:rPr>
        <w:t>,</w:t>
      </w:r>
      <w:r w:rsidRPr="00472835">
        <w:rPr>
          <w:rFonts w:ascii="Times New Roman" w:hAnsi="Times New Roman" w:cs="Times New Roman"/>
        </w:rPr>
        <w:t xml:space="preserve"> </w:t>
      </w:r>
      <w:r w:rsidR="0013676A" w:rsidRPr="00472835">
        <w:rPr>
          <w:rFonts w:ascii="Times New Roman" w:hAnsi="Times New Roman" w:cs="Times New Roman"/>
        </w:rPr>
        <w:t>utilizing</w:t>
      </w:r>
      <w:r w:rsidRPr="00472835">
        <w:rPr>
          <w:rFonts w:ascii="Times New Roman" w:hAnsi="Times New Roman" w:cs="Times New Roman"/>
        </w:rPr>
        <w:t xml:space="preserve"> either fluorescence proteins such as GFP fused to the protein of interest or fluorescent multivalent </w:t>
      </w:r>
      <w:r w:rsidR="0013676A" w:rsidRPr="00472835">
        <w:rPr>
          <w:rFonts w:ascii="Times New Roman" w:hAnsi="Times New Roman" w:cs="Times New Roman"/>
        </w:rPr>
        <w:t xml:space="preserve">NitriloTriacetic Acid </w:t>
      </w:r>
      <w:r w:rsidRPr="00472835">
        <w:rPr>
          <w:rFonts w:ascii="Times New Roman" w:hAnsi="Times New Roman" w:cs="Times New Roman"/>
        </w:rPr>
        <w:t>dye that interact with His-tagged proteins</w:t>
      </w:r>
      <w:r w:rsidR="009600D2" w:rsidRPr="00472835">
        <w:rPr>
          <w:rFonts w:ascii="Times New Roman" w:hAnsi="Times New Roman" w:cs="Times New Roman"/>
        </w:rPr>
        <w:t xml:space="preserve"> </w:t>
      </w:r>
      <w:r w:rsidRPr="00472835">
        <w:rPr>
          <w:rFonts w:ascii="Times New Roman" w:hAnsi="Times New Roman" w:cs="Times New Roman"/>
        </w:rPr>
        <w:fldChar w:fldCharType="begin">
          <w:fldData xml:space="preserve">PEVuZE5vdGU+PENpdGU+PEF1dGhvcj5CYWNrbWFyazwvQXV0aG9yPjxZZWFyPjIwMTM8L1llYXI+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</w:fldData>
        </w:fldChar>
      </w:r>
      <w:r w:rsidR="00692BD7" w:rsidRPr="00472835">
        <w:rPr>
          <w:rFonts w:ascii="Times New Roman" w:hAnsi="Times New Roman" w:cs="Times New Roman"/>
        </w:rPr>
        <w:instrText xml:space="preserve"> ADDIN EN.CITE </w:instrText>
      </w:r>
      <w:r w:rsidR="00692BD7" w:rsidRPr="00472835">
        <w:rPr>
          <w:rFonts w:ascii="Times New Roman" w:hAnsi="Times New Roman" w:cs="Times New Roman"/>
        </w:rPr>
        <w:fldChar w:fldCharType="begin">
          <w:fldData xml:space="preserve">PEVuZE5vdGU+PENpdGU+PEF1dGhvcj5CYWNrbWFyazwvQXV0aG9yPjxZZWFyPjIwMTM8L1llYXI+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</w:fldData>
        </w:fldChar>
      </w:r>
      <w:r w:rsidR="00692BD7" w:rsidRPr="00472835">
        <w:rPr>
          <w:rFonts w:ascii="Times New Roman" w:hAnsi="Times New Roman" w:cs="Times New Roman"/>
        </w:rPr>
        <w:instrText xml:space="preserve"> ADDIN EN.CITE.DATA </w:instrText>
      </w:r>
      <w:r w:rsidR="00692BD7" w:rsidRPr="00472835">
        <w:rPr>
          <w:rFonts w:ascii="Times New Roman" w:hAnsi="Times New Roman" w:cs="Times New Roman"/>
        </w:rPr>
      </w:r>
      <w:r w:rsidR="00692BD7" w:rsidRPr="00472835">
        <w:rPr>
          <w:rFonts w:ascii="Times New Roman" w:hAnsi="Times New Roman" w:cs="Times New Roman"/>
        </w:rPr>
        <w:fldChar w:fldCharType="end"/>
      </w:r>
      <w:r w:rsidRPr="00472835">
        <w:rPr>
          <w:rFonts w:ascii="Times New Roman" w:hAnsi="Times New Roman" w:cs="Times New Roman"/>
        </w:rPr>
      </w:r>
      <w:r w:rsidRPr="00472835">
        <w:rPr>
          <w:rFonts w:ascii="Times New Roman" w:hAnsi="Times New Roman" w:cs="Times New Roman"/>
        </w:rPr>
        <w:fldChar w:fldCharType="separate"/>
      </w:r>
      <w:r w:rsidR="00692BD7" w:rsidRPr="00472835">
        <w:rPr>
          <w:rFonts w:ascii="Times New Roman" w:hAnsi="Times New Roman" w:cs="Times New Roman"/>
          <w:noProof/>
        </w:rPr>
        <w:t>[11]</w:t>
      </w:r>
      <w:r w:rsidRPr="00472835">
        <w:rPr>
          <w:rFonts w:ascii="Times New Roman" w:hAnsi="Times New Roman" w:cs="Times New Roman"/>
        </w:rPr>
        <w:fldChar w:fldCharType="end"/>
      </w:r>
      <w:r w:rsidRPr="00472835">
        <w:rPr>
          <w:rFonts w:ascii="Times New Roman" w:hAnsi="Times New Roman" w:cs="Times New Roman"/>
        </w:rPr>
        <w:t>.</w:t>
      </w:r>
      <w:r w:rsidR="00DE5EAC" w:rsidRPr="00472835">
        <w:rPr>
          <w:rFonts w:ascii="Times New Roman" w:hAnsi="Times New Roman" w:cs="Times New Roman"/>
        </w:rPr>
        <w:t xml:space="preserve"> </w:t>
      </w:r>
      <w:r w:rsidR="003B2BAB" w:rsidRPr="00472835">
        <w:rPr>
          <w:rFonts w:ascii="Times New Roman" w:hAnsi="Times New Roman" w:cs="Times New Roman"/>
        </w:rPr>
        <w:t xml:space="preserve">In addition to stabilization at the expression level, the addition of </w:t>
      </w:r>
      <w:r w:rsidR="003B2BAB" w:rsidRPr="00472835">
        <w:rPr>
          <w:rFonts w:ascii="Times New Roman" w:hAnsi="Times New Roman" w:cs="Times New Roman"/>
          <w:color w:val="000000" w:themeColor="text1"/>
        </w:rPr>
        <w:t>h</w:t>
      </w:r>
      <w:r w:rsidR="00DE5EAC" w:rsidRPr="00472835">
        <w:rPr>
          <w:rFonts w:ascii="Times New Roman" w:hAnsi="Times New Roman" w:cs="Times New Roman"/>
          <w:color w:val="000000" w:themeColor="text1"/>
        </w:rPr>
        <w:t>igh-affinity ligands</w:t>
      </w:r>
      <w:r w:rsidR="00A56F56" w:rsidRPr="00472835">
        <w:rPr>
          <w:rFonts w:ascii="Times New Roman" w:hAnsi="Times New Roman" w:cs="Times New Roman"/>
          <w:color w:val="000000" w:themeColor="text1"/>
        </w:rPr>
        <w:t>, lipids or lipid-like molecules</w:t>
      </w:r>
      <w:r w:rsidR="00DE5EAC" w:rsidRPr="00472835">
        <w:rPr>
          <w:rFonts w:ascii="Times New Roman" w:hAnsi="Times New Roman" w:cs="Times New Roman"/>
          <w:color w:val="000000" w:themeColor="text1"/>
        </w:rPr>
        <w:t xml:space="preserve"> </w:t>
      </w:r>
      <w:r w:rsidR="003B2BAB" w:rsidRPr="00472835">
        <w:rPr>
          <w:rFonts w:ascii="Times New Roman" w:hAnsi="Times New Roman" w:cs="Times New Roman"/>
          <w:color w:val="000000" w:themeColor="text1"/>
        </w:rPr>
        <w:t xml:space="preserve">during membrane preparation, solubilization and/ or purification </w:t>
      </w:r>
      <w:r w:rsidR="00DE5EAC" w:rsidRPr="00472835">
        <w:rPr>
          <w:rFonts w:ascii="Times New Roman" w:hAnsi="Times New Roman" w:cs="Times New Roman"/>
          <w:color w:val="000000" w:themeColor="text1"/>
        </w:rPr>
        <w:t xml:space="preserve">can provide conformational </w:t>
      </w:r>
      <w:r w:rsidR="00A56F56" w:rsidRPr="00472835">
        <w:rPr>
          <w:rFonts w:ascii="Times New Roman" w:hAnsi="Times New Roman" w:cs="Times New Roman"/>
          <w:color w:val="000000" w:themeColor="text1"/>
        </w:rPr>
        <w:t xml:space="preserve">or oligomeric stabilization </w:t>
      </w:r>
      <w:r w:rsidR="003B2BAB" w:rsidRPr="00472835">
        <w:rPr>
          <w:rFonts w:ascii="Times New Roman" w:hAnsi="Times New Roman" w:cs="Times New Roman"/>
          <w:color w:val="000000" w:themeColor="text1"/>
        </w:rPr>
        <w:fldChar w:fldCharType="begin">
          <w:fldData xml:space="preserve">PEVuZE5vdGU+PENpdGU+PEF1dGhvcj5BbGxpc29uPC9BdXRob3I+PFllYXI+MjAxNTwvWWVhcj48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</w:fldData>
        </w:fldChar>
      </w:r>
      <w:r w:rsidR="001936BB" w:rsidRPr="00472835">
        <w:rPr>
          <w:rFonts w:ascii="Times New Roman" w:hAnsi="Times New Roman" w:cs="Times New Roman"/>
          <w:color w:val="000000" w:themeColor="text1"/>
        </w:rPr>
        <w:instrText xml:space="preserve"> ADDIN EN.CITE </w:instrText>
      </w:r>
      <w:r w:rsidR="001936BB" w:rsidRPr="00472835">
        <w:rPr>
          <w:rFonts w:ascii="Times New Roman" w:hAnsi="Times New Roman" w:cs="Times New Roman"/>
          <w:color w:val="000000" w:themeColor="text1"/>
        </w:rPr>
        <w:fldChar w:fldCharType="begin">
          <w:fldData xml:space="preserve">PEVuZE5vdGU+PENpdGU+PEF1dGhvcj5BbGxpc29uPC9BdXRob3I+PFllYXI+MjAxNTwvWWVhcj48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</w:fldData>
        </w:fldChar>
      </w:r>
      <w:r w:rsidR="001936BB" w:rsidRPr="00472835">
        <w:rPr>
          <w:rFonts w:ascii="Times New Roman" w:hAnsi="Times New Roman" w:cs="Times New Roman"/>
          <w:color w:val="000000" w:themeColor="text1"/>
        </w:rPr>
        <w:instrText xml:space="preserve"> ADDIN EN.CITE.DATA </w:instrText>
      </w:r>
      <w:r w:rsidR="001936BB" w:rsidRPr="00472835">
        <w:rPr>
          <w:rFonts w:ascii="Times New Roman" w:hAnsi="Times New Roman" w:cs="Times New Roman"/>
          <w:color w:val="000000" w:themeColor="text1"/>
        </w:rPr>
      </w:r>
      <w:r w:rsidR="001936BB" w:rsidRPr="00472835">
        <w:rPr>
          <w:rFonts w:ascii="Times New Roman" w:hAnsi="Times New Roman" w:cs="Times New Roman"/>
          <w:color w:val="000000" w:themeColor="text1"/>
        </w:rPr>
        <w:fldChar w:fldCharType="end"/>
      </w:r>
      <w:r w:rsidR="003B2BAB" w:rsidRPr="00472835">
        <w:rPr>
          <w:rFonts w:ascii="Times New Roman" w:hAnsi="Times New Roman" w:cs="Times New Roman"/>
          <w:color w:val="000000" w:themeColor="text1"/>
        </w:rPr>
      </w:r>
      <w:r w:rsidR="003B2BAB" w:rsidRPr="00472835">
        <w:rPr>
          <w:rFonts w:ascii="Times New Roman" w:hAnsi="Times New Roman" w:cs="Times New Roman"/>
          <w:color w:val="000000" w:themeColor="text1"/>
        </w:rPr>
        <w:fldChar w:fldCharType="separate"/>
      </w:r>
      <w:r w:rsidR="001936BB" w:rsidRPr="00472835">
        <w:rPr>
          <w:rFonts w:ascii="Times New Roman" w:hAnsi="Times New Roman" w:cs="Times New Roman"/>
          <w:noProof/>
          <w:color w:val="000000" w:themeColor="text1"/>
        </w:rPr>
        <w:t>[12-14]</w:t>
      </w:r>
      <w:r w:rsidR="003B2BAB" w:rsidRPr="00472835">
        <w:rPr>
          <w:rFonts w:ascii="Times New Roman" w:hAnsi="Times New Roman" w:cs="Times New Roman"/>
          <w:color w:val="000000" w:themeColor="text1"/>
        </w:rPr>
        <w:fldChar w:fldCharType="end"/>
      </w:r>
      <w:r w:rsidR="00A56F56" w:rsidRPr="00472835">
        <w:rPr>
          <w:rFonts w:ascii="Times New Roman" w:hAnsi="Times New Roman" w:cs="Times New Roman"/>
          <w:color w:val="000000" w:themeColor="text1"/>
        </w:rPr>
        <w:t xml:space="preserve">. </w:t>
      </w:r>
      <w:r w:rsidR="003B2BAB" w:rsidRPr="00472835">
        <w:rPr>
          <w:rFonts w:ascii="Times New Roman" w:hAnsi="Times New Roman" w:cs="Times New Roman"/>
          <w:color w:val="000000" w:themeColor="text1"/>
        </w:rPr>
        <w:t>Moreover, the use of antibodies, nanobodies and fusion proteins as chaperone</w:t>
      </w:r>
      <w:r w:rsidR="004F5017" w:rsidRPr="00472835">
        <w:rPr>
          <w:rFonts w:ascii="Times New Roman" w:hAnsi="Times New Roman" w:cs="Times New Roman"/>
          <w:color w:val="000000" w:themeColor="text1"/>
        </w:rPr>
        <w:t>s</w:t>
      </w:r>
      <w:r w:rsidR="003B2BAB" w:rsidRPr="00472835">
        <w:rPr>
          <w:rFonts w:ascii="Times New Roman" w:hAnsi="Times New Roman" w:cs="Times New Roman"/>
          <w:color w:val="000000" w:themeColor="text1"/>
        </w:rPr>
        <w:t xml:space="preserve"> can significantly improve </w:t>
      </w:r>
      <w:r w:rsidR="0016234D" w:rsidRPr="00472835">
        <w:rPr>
          <w:rFonts w:ascii="Times New Roman" w:hAnsi="Times New Roman" w:cs="Times New Roman"/>
          <w:color w:val="000000" w:themeColor="text1"/>
        </w:rPr>
        <w:t xml:space="preserve">the </w:t>
      </w:r>
      <w:r w:rsidR="003B2BAB" w:rsidRPr="00472835">
        <w:rPr>
          <w:rFonts w:ascii="Times New Roman" w:hAnsi="Times New Roman" w:cs="Times New Roman"/>
          <w:color w:val="000000" w:themeColor="text1"/>
        </w:rPr>
        <w:t>stability</w:t>
      </w:r>
      <w:r w:rsidR="00C25E5E" w:rsidRPr="00472835">
        <w:rPr>
          <w:rFonts w:ascii="Times New Roman" w:hAnsi="Times New Roman" w:cs="Times New Roman"/>
          <w:color w:val="000000" w:themeColor="text1"/>
        </w:rPr>
        <w:t xml:space="preserve"> of different class</w:t>
      </w:r>
      <w:r w:rsidR="0016234D" w:rsidRPr="00472835">
        <w:rPr>
          <w:rFonts w:ascii="Times New Roman" w:hAnsi="Times New Roman" w:cs="Times New Roman"/>
          <w:color w:val="000000" w:themeColor="text1"/>
        </w:rPr>
        <w:t>es</w:t>
      </w:r>
      <w:r w:rsidR="00C25E5E" w:rsidRPr="00472835">
        <w:rPr>
          <w:rFonts w:ascii="Times New Roman" w:hAnsi="Times New Roman" w:cs="Times New Roman"/>
          <w:color w:val="000000" w:themeColor="text1"/>
        </w:rPr>
        <w:t xml:space="preserve"> of membrane proteins </w:t>
      </w:r>
      <w:r w:rsidR="00C25E5E" w:rsidRPr="00472835">
        <w:rPr>
          <w:rFonts w:ascii="Times New Roman" w:hAnsi="Times New Roman" w:cs="Times New Roman"/>
          <w:color w:val="000000" w:themeColor="text1"/>
        </w:rPr>
        <w:fldChar w:fldCharType="begin">
          <w:fldData xml:space="preserve">PEVuZE5vdGU+PENpdGU+PEF1dGhvcj5IYXNzYWluZTwvQXV0aG9yPjxZZWFyPjIwMTQ8L1llYXI+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</w:fldData>
        </w:fldChar>
      </w:r>
      <w:r w:rsidR="008371B9" w:rsidRPr="00472835">
        <w:rPr>
          <w:rFonts w:ascii="Times New Roman" w:hAnsi="Times New Roman" w:cs="Times New Roman"/>
          <w:color w:val="000000" w:themeColor="text1"/>
        </w:rPr>
        <w:instrText xml:space="preserve"> ADDIN EN.CITE </w:instrText>
      </w:r>
      <w:r w:rsidR="008371B9" w:rsidRPr="00472835">
        <w:rPr>
          <w:rFonts w:ascii="Times New Roman" w:hAnsi="Times New Roman" w:cs="Times New Roman"/>
          <w:color w:val="000000" w:themeColor="text1"/>
        </w:rPr>
        <w:fldChar w:fldCharType="begin">
          <w:fldData xml:space="preserve">PEVuZE5vdGU+PENpdGU+PEF1dGhvcj5IYXNzYWluZTwvQXV0aG9yPjxZZWFyPjIwMTQ8L1llYXI+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</w:fldData>
        </w:fldChar>
      </w:r>
      <w:r w:rsidR="008371B9" w:rsidRPr="00472835">
        <w:rPr>
          <w:rFonts w:ascii="Times New Roman" w:hAnsi="Times New Roman" w:cs="Times New Roman"/>
          <w:color w:val="000000" w:themeColor="text1"/>
        </w:rPr>
        <w:instrText xml:space="preserve"> ADDIN EN.CITE.DATA </w:instrText>
      </w:r>
      <w:r w:rsidR="008371B9" w:rsidRPr="00472835">
        <w:rPr>
          <w:rFonts w:ascii="Times New Roman" w:hAnsi="Times New Roman" w:cs="Times New Roman"/>
          <w:color w:val="000000" w:themeColor="text1"/>
        </w:rPr>
      </w:r>
      <w:r w:rsidR="008371B9" w:rsidRPr="00472835">
        <w:rPr>
          <w:rFonts w:ascii="Times New Roman" w:hAnsi="Times New Roman" w:cs="Times New Roman"/>
          <w:color w:val="000000" w:themeColor="text1"/>
        </w:rPr>
        <w:fldChar w:fldCharType="end"/>
      </w:r>
      <w:r w:rsidR="00C25E5E" w:rsidRPr="00472835">
        <w:rPr>
          <w:rFonts w:ascii="Times New Roman" w:hAnsi="Times New Roman" w:cs="Times New Roman"/>
          <w:color w:val="000000" w:themeColor="text1"/>
        </w:rPr>
      </w:r>
      <w:r w:rsidR="00C25E5E" w:rsidRPr="00472835">
        <w:rPr>
          <w:rFonts w:ascii="Times New Roman" w:hAnsi="Times New Roman" w:cs="Times New Roman"/>
          <w:color w:val="000000" w:themeColor="text1"/>
        </w:rPr>
        <w:fldChar w:fldCharType="separate"/>
      </w:r>
      <w:r w:rsidR="008371B9" w:rsidRPr="00472835">
        <w:rPr>
          <w:rFonts w:ascii="Times New Roman" w:hAnsi="Times New Roman" w:cs="Times New Roman"/>
          <w:noProof/>
          <w:color w:val="000000" w:themeColor="text1"/>
        </w:rPr>
        <w:t>[15-17]</w:t>
      </w:r>
      <w:r w:rsidR="00C25E5E" w:rsidRPr="00472835">
        <w:rPr>
          <w:rFonts w:ascii="Times New Roman" w:hAnsi="Times New Roman" w:cs="Times New Roman"/>
          <w:color w:val="000000" w:themeColor="text1"/>
        </w:rPr>
        <w:fldChar w:fldCharType="end"/>
      </w:r>
      <w:r w:rsidR="003B2BAB" w:rsidRPr="00472835">
        <w:rPr>
          <w:rFonts w:ascii="Times New Roman" w:hAnsi="Times New Roman" w:cs="Times New Roman"/>
          <w:color w:val="000000" w:themeColor="text1"/>
        </w:rPr>
        <w:t xml:space="preserve">. </w:t>
      </w:r>
    </w:p>
    <w:p w14:paraId="2BA6244B" w14:textId="77777777" w:rsidR="00777DDF" w:rsidRDefault="00777DDF" w:rsidP="00506D00">
      <w:pPr>
        <w:spacing w:line="360" w:lineRule="auto"/>
        <w:jc w:val="both"/>
        <w:rPr>
          <w:rFonts w:ascii="Times New Roman" w:hAnsi="Times New Roman" w:cs="Times New Roman"/>
        </w:rPr>
      </w:pPr>
    </w:p>
    <w:p w14:paraId="1FCB0E51" w14:textId="22EBF483" w:rsidR="00777DDF" w:rsidRPr="00827EA9" w:rsidRDefault="00777DDF" w:rsidP="00506D00">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Solubilizing </w:t>
      </w:r>
      <w:r w:rsidR="00232290">
        <w:rPr>
          <w:rFonts w:ascii="Times New Roman" w:eastAsia="Times New Roman" w:hAnsi="Times New Roman" w:cs="Times New Roman"/>
          <w:b/>
        </w:rPr>
        <w:t xml:space="preserve">membrane proteins </w:t>
      </w:r>
      <w:r>
        <w:rPr>
          <w:rFonts w:ascii="Times New Roman" w:eastAsia="Times New Roman" w:hAnsi="Times New Roman" w:cs="Times New Roman"/>
          <w:b/>
        </w:rPr>
        <w:t>with detergents</w:t>
      </w:r>
    </w:p>
    <w:p w14:paraId="6F297B8C" w14:textId="31C42939" w:rsidR="00777DDF" w:rsidRPr="001936BB" w:rsidRDefault="00777DDF" w:rsidP="00777DDF">
      <w:pPr>
        <w:spacing w:line="360" w:lineRule="auto"/>
        <w:jc w:val="both"/>
        <w:rPr>
          <w:rFonts w:ascii="Times New Roman" w:eastAsia="Times New Roman" w:hAnsi="Times New Roman" w:cs="Times New Roman"/>
        </w:rPr>
      </w:pPr>
      <w:r w:rsidRPr="00472835">
        <w:rPr>
          <w:rFonts w:ascii="Times New Roman" w:hAnsi="Times New Roman" w:cs="Times New Roman"/>
        </w:rPr>
        <w:t xml:space="preserve">Arguably </w:t>
      </w:r>
      <w:r w:rsidR="00506D00" w:rsidRPr="00472835">
        <w:rPr>
          <w:rFonts w:ascii="Times New Roman" w:hAnsi="Times New Roman" w:cs="Times New Roman"/>
        </w:rPr>
        <w:t>the most important parameter is to search for the best solubilization conditions that help maintain the structural and functional integrities. Solubilization and stabilization are intimately linked</w:t>
      </w:r>
      <w:r w:rsidR="00C60DE0" w:rsidRPr="00472835">
        <w:rPr>
          <w:rFonts w:ascii="Times New Roman" w:hAnsi="Times New Roman" w:cs="Times New Roman"/>
        </w:rPr>
        <w:t xml:space="preserve"> and balancing solubilization efficiency with protein </w:t>
      </w:r>
      <w:r w:rsidR="00C60DE0" w:rsidRPr="00472835">
        <w:rPr>
          <w:rFonts w:ascii="Times New Roman" w:hAnsi="Times New Roman" w:cs="Times New Roman"/>
        </w:rPr>
        <w:lastRenderedPageBreak/>
        <w:t>stability can be extremely challenging</w:t>
      </w:r>
      <w:r w:rsidR="00506D00" w:rsidRPr="00472835">
        <w:rPr>
          <w:rFonts w:ascii="Times New Roman" w:hAnsi="Times New Roman" w:cs="Times New Roman"/>
        </w:rPr>
        <w:t xml:space="preserve">. </w:t>
      </w:r>
      <w:r w:rsidRPr="00472835">
        <w:rPr>
          <w:rFonts w:ascii="Times New Roman" w:hAnsi="Times New Roman" w:cs="Times New Roman"/>
        </w:rPr>
        <w:t xml:space="preserve">To date the majority of studies have utilized detergents for MP solubilization. </w:t>
      </w:r>
      <w:r w:rsidRPr="00472835">
        <w:rPr>
          <w:rFonts w:ascii="Times New Roman" w:eastAsia="Times New Roman" w:hAnsi="Times New Roman" w:cs="Times New Roman"/>
        </w:rPr>
        <w:t>Detergents are amphiphilic</w:t>
      </w:r>
      <w:r>
        <w:rPr>
          <w:rFonts w:ascii="Times New Roman" w:eastAsia="Times New Roman" w:hAnsi="Times New Roman" w:cs="Times New Roman"/>
        </w:rPr>
        <w:t xml:space="preserve"> molecules made of hydrophobic and hydrophilic moieties that display monomeric and micellar organization in solution depending on the detergent concentration (</w:t>
      </w:r>
      <w:r w:rsidRPr="00594884">
        <w:rPr>
          <w:rFonts w:ascii="Times New Roman" w:eastAsia="Times New Roman" w:hAnsi="Times New Roman" w:cs="Times New Roman"/>
          <w:b/>
        </w:rPr>
        <w:t xml:space="preserve">Figure </w:t>
      </w:r>
      <w:r w:rsidR="00594884">
        <w:rPr>
          <w:rFonts w:ascii="Times New Roman" w:eastAsia="Times New Roman" w:hAnsi="Times New Roman" w:cs="Times New Roman"/>
          <w:b/>
        </w:rPr>
        <w:t>2</w:t>
      </w:r>
      <w:r w:rsidRPr="00594884">
        <w:rPr>
          <w:rFonts w:ascii="Times New Roman" w:eastAsia="Times New Roman" w:hAnsi="Times New Roman" w:cs="Times New Roman"/>
        </w:rPr>
        <w:t>).</w:t>
      </w:r>
      <w:r>
        <w:rPr>
          <w:rFonts w:ascii="Times New Roman" w:eastAsia="Times New Roman" w:hAnsi="Times New Roman" w:cs="Times New Roman"/>
        </w:rPr>
        <w:t xml:space="preserve"> </w:t>
      </w:r>
      <w:r w:rsidRPr="00472835">
        <w:rPr>
          <w:rFonts w:ascii="Times New Roman" w:hAnsi="Times New Roman" w:cs="Times New Roman"/>
        </w:rPr>
        <w:t>Detergents are commonly defined according to their charge, anionic (eg. sodium dodecyl sulfate</w:t>
      </w:r>
      <w:r w:rsidR="00F24518" w:rsidRPr="00472835">
        <w:rPr>
          <w:rFonts w:ascii="Times New Roman" w:hAnsi="Times New Roman" w:cs="Times New Roman"/>
        </w:rPr>
        <w:t>;</w:t>
      </w:r>
      <w:r w:rsidRPr="00472835">
        <w:rPr>
          <w:rFonts w:ascii="Times New Roman" w:hAnsi="Times New Roman" w:cs="Times New Roman"/>
        </w:rPr>
        <w:t xml:space="preserve"> sodium deoxycholate), cationic</w:t>
      </w:r>
      <w:r w:rsidR="00F24518" w:rsidRPr="00472835">
        <w:rPr>
          <w:rFonts w:ascii="Times New Roman" w:hAnsi="Times New Roman" w:cs="Times New Roman"/>
        </w:rPr>
        <w:t xml:space="preserve"> (eg. c</w:t>
      </w:r>
      <w:r w:rsidRPr="00472835">
        <w:rPr>
          <w:rFonts w:ascii="Times New Roman" w:hAnsi="Times New Roman" w:cs="Times New Roman"/>
        </w:rPr>
        <w:t>etyltrimethylammonium bromide), zwitterionic (eg.</w:t>
      </w:r>
      <w:r w:rsidR="005D38F8" w:rsidRPr="00472835">
        <w:rPr>
          <w:rFonts w:ascii="Times New Roman" w:hAnsi="Times New Roman" w:cs="Times New Roman"/>
        </w:rPr>
        <w:t xml:space="preserve"> </w:t>
      </w:r>
      <w:r w:rsidRPr="00472835">
        <w:rPr>
          <w:rFonts w:ascii="Times New Roman" w:hAnsi="Times New Roman" w:cs="Times New Roman"/>
        </w:rPr>
        <w:t>CHAPS</w:t>
      </w:r>
      <w:r w:rsidR="00F24518" w:rsidRPr="00472835">
        <w:rPr>
          <w:rFonts w:ascii="Times New Roman" w:hAnsi="Times New Roman" w:cs="Times New Roman"/>
        </w:rPr>
        <w:t xml:space="preserve"> for 3-[(3-cholamidopropyl)dimethylammonio]-1-propanesulfonate; LDAO for lauryldimethylamine-N-oxide</w:t>
      </w:r>
      <w:r w:rsidR="008D48AF" w:rsidRPr="00472835">
        <w:rPr>
          <w:rFonts w:ascii="Times New Roman" w:hAnsi="Times New Roman" w:cs="Times New Roman"/>
        </w:rPr>
        <w:t xml:space="preserve"> or fos-choline</w:t>
      </w:r>
      <w:r w:rsidRPr="00472835">
        <w:rPr>
          <w:rFonts w:ascii="Times New Roman" w:hAnsi="Times New Roman" w:cs="Times New Roman"/>
        </w:rPr>
        <w:t>) or non-ionic</w:t>
      </w:r>
      <w:r w:rsidR="00F24518" w:rsidRPr="00472835">
        <w:rPr>
          <w:rFonts w:ascii="Times New Roman" w:hAnsi="Times New Roman" w:cs="Times New Roman"/>
        </w:rPr>
        <w:t xml:space="preserve"> (eg. t</w:t>
      </w:r>
      <w:r w:rsidRPr="00472835">
        <w:rPr>
          <w:rFonts w:ascii="Times New Roman" w:hAnsi="Times New Roman" w:cs="Times New Roman"/>
        </w:rPr>
        <w:t>riton X-100</w:t>
      </w:r>
      <w:r w:rsidR="00F24518" w:rsidRPr="00472835">
        <w:rPr>
          <w:rFonts w:ascii="Times New Roman" w:hAnsi="Times New Roman" w:cs="Times New Roman"/>
        </w:rPr>
        <w:t xml:space="preserve"> or DDM for n-dodecyl-b-maltoside</w:t>
      </w:r>
      <w:r w:rsidRPr="00472835">
        <w:rPr>
          <w:rFonts w:ascii="Times New Roman" w:hAnsi="Times New Roman" w:cs="Times New Roman"/>
        </w:rPr>
        <w:t xml:space="preserve">) and the nature of hydrophilic (Carboxylate for example) and hydrophobic groups (lipid like structure such as aliphatic chain or alicyclic structures). Differences in detergent features </w:t>
      </w:r>
      <w:r w:rsidR="00C60DE0" w:rsidRPr="00472835">
        <w:rPr>
          <w:rFonts w:ascii="Times New Roman" w:hAnsi="Times New Roman" w:cs="Times New Roman"/>
        </w:rPr>
        <w:t xml:space="preserve">directly </w:t>
      </w:r>
      <w:r w:rsidR="00A8657E" w:rsidRPr="00472835">
        <w:rPr>
          <w:rFonts w:ascii="Times New Roman" w:hAnsi="Times New Roman" w:cs="Times New Roman"/>
        </w:rPr>
        <w:t>influence their</w:t>
      </w:r>
      <w:r w:rsidRPr="00472835">
        <w:rPr>
          <w:rFonts w:ascii="Times New Roman" w:hAnsi="Times New Roman" w:cs="Times New Roman"/>
        </w:rPr>
        <w:t xml:space="preserve"> Critical Micelle Concentration (CMC), aggregation state</w:t>
      </w:r>
      <w:r>
        <w:rPr>
          <w:rFonts w:ascii="Times New Roman" w:hAnsi="Times New Roman" w:cs="Times New Roman"/>
        </w:rPr>
        <w:t xml:space="preserve">, solubility in water, protein solubilization efficiency, protein stabilization </w:t>
      </w:r>
      <w:r w:rsidR="00F84FC1">
        <w:rPr>
          <w:rFonts w:ascii="Times New Roman" w:hAnsi="Times New Roman" w:cs="Times New Roman"/>
        </w:rPr>
        <w:t>ability</w:t>
      </w:r>
      <w:r>
        <w:rPr>
          <w:rFonts w:ascii="Times New Roman" w:hAnsi="Times New Roman" w:cs="Times New Roman"/>
        </w:rPr>
        <w:t xml:space="preserve"> and pH sensitivity.</w:t>
      </w:r>
      <w:r>
        <w:rPr>
          <w:rFonts w:ascii="Times New Roman" w:eastAsia="Times New Roman" w:hAnsi="Times New Roman" w:cs="Times New Roman"/>
        </w:rPr>
        <w:t xml:space="preserve"> CMC is specific to each detergent and is defined as the concentration below which only detergent monomers exist in solution and above which detergent micelles start to form. </w:t>
      </w:r>
      <w:r w:rsidRPr="00553779">
        <w:rPr>
          <w:rFonts w:ascii="Times New Roman" w:eastAsia="Times New Roman" w:hAnsi="Times New Roman" w:cs="Times New Roman"/>
        </w:rPr>
        <w:t xml:space="preserve">Often </w:t>
      </w:r>
      <w:r>
        <w:rPr>
          <w:rFonts w:ascii="Times New Roman" w:eastAsia="Times New Roman" w:hAnsi="Times New Roman" w:cs="Times New Roman"/>
        </w:rPr>
        <w:t>biochemists</w:t>
      </w:r>
      <w:r w:rsidRPr="00553779">
        <w:rPr>
          <w:rFonts w:ascii="Times New Roman" w:eastAsia="Times New Roman" w:hAnsi="Times New Roman" w:cs="Times New Roman"/>
        </w:rPr>
        <w:t xml:space="preserve"> assume that </w:t>
      </w:r>
      <w:r>
        <w:rPr>
          <w:rFonts w:ascii="Times New Roman" w:eastAsia="Times New Roman" w:hAnsi="Times New Roman" w:cs="Times New Roman"/>
        </w:rPr>
        <w:t xml:space="preserve">a concentration of </w:t>
      </w:r>
      <w:r w:rsidRPr="00553779">
        <w:rPr>
          <w:rFonts w:ascii="Times New Roman" w:eastAsia="Times New Roman" w:hAnsi="Times New Roman" w:cs="Times New Roman"/>
        </w:rPr>
        <w:t>1%</w:t>
      </w:r>
      <w:r>
        <w:rPr>
          <w:rFonts w:ascii="Times New Roman" w:eastAsia="Times New Roman" w:hAnsi="Times New Roman" w:cs="Times New Roman"/>
        </w:rPr>
        <w:t xml:space="preserve"> (w/v)</w:t>
      </w:r>
      <w:r w:rsidRPr="00553779">
        <w:rPr>
          <w:rFonts w:ascii="Times New Roman" w:eastAsia="Times New Roman" w:hAnsi="Times New Roman" w:cs="Times New Roman"/>
        </w:rPr>
        <w:t xml:space="preserve"> of detergent</w:t>
      </w:r>
      <w:r>
        <w:rPr>
          <w:rFonts w:ascii="Times New Roman" w:eastAsia="Times New Roman" w:hAnsi="Times New Roman" w:cs="Times New Roman"/>
        </w:rPr>
        <w:t>s</w:t>
      </w:r>
      <w:r w:rsidRPr="00553779">
        <w:rPr>
          <w:rFonts w:ascii="Times New Roman" w:eastAsia="Times New Roman" w:hAnsi="Times New Roman" w:cs="Times New Roman"/>
        </w:rPr>
        <w:t xml:space="preserve"> </w:t>
      </w:r>
      <w:r>
        <w:rPr>
          <w:rFonts w:ascii="Times New Roman" w:eastAsia="Times New Roman" w:hAnsi="Times New Roman" w:cs="Times New Roman"/>
        </w:rPr>
        <w:t>is sufficient for</w:t>
      </w:r>
      <w:r w:rsidRPr="00553779">
        <w:rPr>
          <w:rFonts w:ascii="Times New Roman" w:eastAsia="Times New Roman" w:hAnsi="Times New Roman" w:cs="Times New Roman"/>
        </w:rPr>
        <w:t xml:space="preserve"> </w:t>
      </w:r>
      <w:r>
        <w:rPr>
          <w:rFonts w:ascii="Times New Roman" w:eastAsia="Times New Roman" w:hAnsi="Times New Roman" w:cs="Times New Roman"/>
        </w:rPr>
        <w:t>comparison of solubilization efficiencies but t</w:t>
      </w:r>
      <w:r w:rsidRPr="00553779">
        <w:rPr>
          <w:rFonts w:ascii="Times New Roman" w:eastAsia="Times New Roman" w:hAnsi="Times New Roman" w:cs="Times New Roman"/>
        </w:rPr>
        <w:t xml:space="preserve">his is not </w:t>
      </w:r>
      <w:r>
        <w:rPr>
          <w:rFonts w:ascii="Times New Roman" w:eastAsia="Times New Roman" w:hAnsi="Times New Roman" w:cs="Times New Roman"/>
        </w:rPr>
        <w:t>always true</w:t>
      </w:r>
      <w:r w:rsidRPr="00553779">
        <w:rPr>
          <w:rFonts w:ascii="Times New Roman" w:eastAsia="Times New Roman" w:hAnsi="Times New Roman" w:cs="Times New Roman"/>
        </w:rPr>
        <w:t xml:space="preserve"> since detergents have very different CMC. Therefore, it is more relevant to rank detergent solubilization efficiency </w:t>
      </w:r>
      <w:r w:rsidRPr="00472835">
        <w:rPr>
          <w:rFonts w:ascii="Times New Roman" w:eastAsia="Times New Roman" w:hAnsi="Times New Roman" w:cs="Times New Roman"/>
        </w:rPr>
        <w:t xml:space="preserve">using concentrations related to the CMC. For </w:t>
      </w:r>
      <w:r w:rsidR="005D38F8" w:rsidRPr="00472835">
        <w:rPr>
          <w:rFonts w:ascii="Times New Roman" w:eastAsia="Times New Roman" w:hAnsi="Times New Roman" w:cs="Times New Roman"/>
        </w:rPr>
        <w:t>example,</w:t>
      </w:r>
      <w:r w:rsidRPr="00472835">
        <w:rPr>
          <w:rFonts w:ascii="Times New Roman" w:eastAsia="Times New Roman" w:hAnsi="Times New Roman" w:cs="Times New Roman"/>
        </w:rPr>
        <w:t xml:space="preserve"> a concentration of 10x CMC is commonly used to compare detergents for their solubilization. </w:t>
      </w:r>
      <w:r w:rsidR="00C60DE0" w:rsidRPr="00472835">
        <w:rPr>
          <w:rFonts w:ascii="Times New Roman" w:eastAsia="Times New Roman" w:hAnsi="Times New Roman" w:cs="Times New Roman"/>
        </w:rPr>
        <w:t>There is</w:t>
      </w:r>
      <w:r w:rsidR="00E17EA2" w:rsidRPr="00472835">
        <w:rPr>
          <w:rFonts w:ascii="Times New Roman" w:eastAsia="Times New Roman" w:hAnsi="Times New Roman" w:cs="Times New Roman"/>
        </w:rPr>
        <w:t xml:space="preserve"> no direct correlation between solubilization efficiency and stability of membrane protein</w:t>
      </w:r>
      <w:r w:rsidR="00C15964" w:rsidRPr="00472835">
        <w:rPr>
          <w:rFonts w:ascii="Times New Roman" w:eastAsia="Times New Roman" w:hAnsi="Times New Roman" w:cs="Times New Roman"/>
        </w:rPr>
        <w:t xml:space="preserve">s </w:t>
      </w:r>
      <w:r w:rsidR="001936BB" w:rsidRPr="00472835">
        <w:rPr>
          <w:rFonts w:ascii="Times New Roman" w:eastAsia="Times New Roman" w:hAnsi="Times New Roman" w:cs="Times New Roman"/>
        </w:rPr>
        <w:fldChar w:fldCharType="begin">
          <w:fldData xml:space="preserve">PEVuZE5vdGU+PENpdGU+PEF1dGhvcj5Tb25vZGE8L0F1dGhvcj48WWVhcj4yMDExPC9ZZWFyPjxS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</w:fldData>
        </w:fldChar>
      </w:r>
      <w:r w:rsidR="001936BB" w:rsidRPr="00472835">
        <w:rPr>
          <w:rFonts w:ascii="Times New Roman" w:eastAsia="Times New Roman" w:hAnsi="Times New Roman" w:cs="Times New Roman"/>
        </w:rPr>
        <w:instrText xml:space="preserve"> ADDIN EN.CITE </w:instrText>
      </w:r>
      <w:r w:rsidR="001936BB" w:rsidRPr="00472835">
        <w:rPr>
          <w:rFonts w:ascii="Times New Roman" w:eastAsia="Times New Roman" w:hAnsi="Times New Roman" w:cs="Times New Roman"/>
        </w:rPr>
        <w:fldChar w:fldCharType="begin">
          <w:fldData xml:space="preserve">PEVuZE5vdGU+PENpdGU+PEF1dGhvcj5Tb25vZGE8L0F1dGhvcj48WWVhcj4yMDExPC9ZZWFyPjxS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</w:fldData>
        </w:fldChar>
      </w:r>
      <w:r w:rsidR="001936BB" w:rsidRPr="00472835">
        <w:rPr>
          <w:rFonts w:ascii="Times New Roman" w:eastAsia="Times New Roman" w:hAnsi="Times New Roman" w:cs="Times New Roman"/>
        </w:rPr>
        <w:instrText xml:space="preserve"> ADDIN EN.CITE.DATA </w:instrText>
      </w:r>
      <w:r w:rsidR="001936BB" w:rsidRPr="00472835">
        <w:rPr>
          <w:rFonts w:ascii="Times New Roman" w:eastAsia="Times New Roman" w:hAnsi="Times New Roman" w:cs="Times New Roman"/>
        </w:rPr>
      </w:r>
      <w:r w:rsidR="001936BB" w:rsidRPr="00472835">
        <w:rPr>
          <w:rFonts w:ascii="Times New Roman" w:eastAsia="Times New Roman" w:hAnsi="Times New Roman" w:cs="Times New Roman"/>
        </w:rPr>
        <w:fldChar w:fldCharType="end"/>
      </w:r>
      <w:r w:rsidR="001936BB" w:rsidRPr="00472835">
        <w:rPr>
          <w:rFonts w:ascii="Times New Roman" w:eastAsia="Times New Roman" w:hAnsi="Times New Roman" w:cs="Times New Roman"/>
        </w:rPr>
      </w:r>
      <w:r w:rsidR="001936BB" w:rsidRPr="00472835">
        <w:rPr>
          <w:rFonts w:ascii="Times New Roman" w:eastAsia="Times New Roman" w:hAnsi="Times New Roman" w:cs="Times New Roman"/>
        </w:rPr>
        <w:fldChar w:fldCharType="separate"/>
      </w:r>
      <w:r w:rsidR="001936BB" w:rsidRPr="00472835">
        <w:rPr>
          <w:rFonts w:ascii="Times New Roman" w:eastAsia="Times New Roman" w:hAnsi="Times New Roman" w:cs="Times New Roman"/>
          <w:noProof/>
        </w:rPr>
        <w:t>[18, 19]</w:t>
      </w:r>
      <w:r w:rsidR="001936BB" w:rsidRPr="00472835">
        <w:rPr>
          <w:rFonts w:ascii="Times New Roman" w:eastAsia="Times New Roman" w:hAnsi="Times New Roman" w:cs="Times New Roman"/>
        </w:rPr>
        <w:fldChar w:fldCharType="end"/>
      </w:r>
      <w:r w:rsidR="001936BB" w:rsidRPr="00472835">
        <w:rPr>
          <w:rFonts w:ascii="Times New Roman" w:eastAsia="Times New Roman" w:hAnsi="Times New Roman" w:cs="Times New Roman"/>
        </w:rPr>
        <w:t xml:space="preserve">. </w:t>
      </w:r>
      <w:r w:rsidRPr="00472835">
        <w:rPr>
          <w:rFonts w:ascii="Times New Roman" w:hAnsi="Times New Roman" w:cs="Times New Roman"/>
        </w:rPr>
        <w:t xml:space="preserve">The physical-chemical proprieties of detergents (headgroups and tail) which are variable from one detergent to another are </w:t>
      </w:r>
      <w:r w:rsidR="00F84FC1" w:rsidRPr="00472835">
        <w:rPr>
          <w:rFonts w:ascii="Times New Roman" w:hAnsi="Times New Roman" w:cs="Times New Roman"/>
        </w:rPr>
        <w:t>critical</w:t>
      </w:r>
      <w:r w:rsidRPr="00472835">
        <w:rPr>
          <w:rFonts w:ascii="Times New Roman" w:hAnsi="Times New Roman" w:cs="Times New Roman"/>
        </w:rPr>
        <w:t xml:space="preserve"> for solubilization and stabilization efficiencies.</w:t>
      </w:r>
      <w:r>
        <w:rPr>
          <w:rFonts w:ascii="Times New Roman" w:hAnsi="Times New Roman" w:cs="Times New Roman"/>
        </w:rPr>
        <w:t xml:space="preserve"> </w:t>
      </w:r>
    </w:p>
    <w:p w14:paraId="199E2245" w14:textId="7077E742" w:rsidR="008A0E92" w:rsidRPr="00472835" w:rsidRDefault="00777DDF" w:rsidP="00777DDF">
      <w:pPr>
        <w:spacing w:line="360" w:lineRule="auto"/>
        <w:jc w:val="both"/>
        <w:rPr>
          <w:rFonts w:ascii="Times New Roman" w:eastAsia="Times New Roman" w:hAnsi="Times New Roman" w:cs="Times New Roman"/>
        </w:rPr>
      </w:pPr>
      <w:r>
        <w:rPr>
          <w:rFonts w:ascii="Times New Roman" w:hAnsi="Times New Roman" w:cs="Times New Roman"/>
        </w:rPr>
        <w:t>To date, no</w:t>
      </w:r>
      <w:r>
        <w:rPr>
          <w:rFonts w:ascii="Times New Roman" w:eastAsia="Times New Roman" w:hAnsi="Times New Roman" w:cs="Times New Roman"/>
        </w:rPr>
        <w:t xml:space="preserve"> detergent has been reported which tackles membrane protein solubilization and stabilization universally. Indeed, a very successful detergent for one protein can turn out to be very inefficient for others. This is very often related to the sensitivity of each protein to the critical extraction step. Therefore, the classical definition of harsh, mild and soft detergent needs to be revaluated taking into account the specificity of each MP. </w:t>
      </w:r>
      <w:r w:rsidRPr="00203522">
        <w:rPr>
          <w:rFonts w:ascii="Times New Roman" w:hAnsi="Times New Roman" w:cs="Times New Roman"/>
        </w:rPr>
        <w:t>In</w:t>
      </w:r>
      <w:r>
        <w:rPr>
          <w:rFonts w:ascii="Times New Roman" w:hAnsi="Times New Roman" w:cs="Times New Roman"/>
        </w:rPr>
        <w:t xml:space="preserve"> addition to classically used detergents such as DDM</w:t>
      </w:r>
      <w:r w:rsidR="00F24518">
        <w:rPr>
          <w:rFonts w:ascii="Times New Roman" w:hAnsi="Times New Roman" w:cs="Times New Roman"/>
        </w:rPr>
        <w:t>, LDAO</w:t>
      </w:r>
      <w:r w:rsidR="00260A7D" w:rsidRPr="00472835">
        <w:rPr>
          <w:rFonts w:ascii="Times New Roman" w:hAnsi="Times New Roman" w:cs="Times New Roman"/>
        </w:rPr>
        <w:t>, f</w:t>
      </w:r>
      <w:r w:rsidR="00F24518" w:rsidRPr="00472835">
        <w:rPr>
          <w:rFonts w:ascii="Times New Roman" w:hAnsi="Times New Roman" w:cs="Times New Roman"/>
        </w:rPr>
        <w:t>os</w:t>
      </w:r>
      <w:r w:rsidR="00F24518">
        <w:rPr>
          <w:rFonts w:ascii="Times New Roman" w:hAnsi="Times New Roman" w:cs="Times New Roman"/>
        </w:rPr>
        <w:t>-choline or CHAPS</w:t>
      </w:r>
      <w:r>
        <w:rPr>
          <w:rFonts w:ascii="Times New Roman" w:hAnsi="Times New Roman" w:cs="Times New Roman"/>
        </w:rPr>
        <w:t xml:space="preserve"> which are routinely used for MP solubilization and purification with certain successes and limitations, new families of amphiphilic reagents have </w:t>
      </w:r>
      <w:r>
        <w:rPr>
          <w:rFonts w:ascii="Times New Roman" w:hAnsi="Times New Roman" w:cs="Times New Roman"/>
        </w:rPr>
        <w:lastRenderedPageBreak/>
        <w:t>emerged</w:t>
      </w:r>
      <w:r w:rsidR="00C60DE0">
        <w:rPr>
          <w:rFonts w:ascii="Times New Roman" w:hAnsi="Times New Roman" w:cs="Times New Roman"/>
        </w:rPr>
        <w:t xml:space="preserve"> recently</w:t>
      </w:r>
      <w:r>
        <w:rPr>
          <w:rFonts w:ascii="Times New Roman" w:hAnsi="Times New Roman" w:cs="Times New Roman"/>
        </w:rPr>
        <w:t xml:space="preserve">. </w:t>
      </w:r>
      <w:r w:rsidR="00C60DE0">
        <w:rPr>
          <w:rFonts w:ascii="Times New Roman" w:hAnsi="Times New Roman" w:cs="Times New Roman"/>
        </w:rPr>
        <w:t>N</w:t>
      </w:r>
      <w:r>
        <w:rPr>
          <w:rFonts w:ascii="Times New Roman" w:hAnsi="Times New Roman" w:cs="Times New Roman"/>
        </w:rPr>
        <w:t>ovel calixarene</w:t>
      </w:r>
      <w:r w:rsidRPr="003D358A">
        <w:rPr>
          <w:rFonts w:ascii="Times New Roman" w:hAnsi="Times New Roman" w:cs="Times New Roman"/>
        </w:rPr>
        <w:t xml:space="preserve"> based detergent</w:t>
      </w:r>
      <w:r>
        <w:rPr>
          <w:rFonts w:ascii="Times New Roman" w:hAnsi="Times New Roman" w:cs="Times New Roman"/>
        </w:rPr>
        <w:t>s</w:t>
      </w:r>
      <w:r w:rsidRPr="003D358A">
        <w:rPr>
          <w:rFonts w:ascii="Times New Roman" w:hAnsi="Times New Roman" w:cs="Times New Roman"/>
        </w:rPr>
        <w:t xml:space="preserve"> </w:t>
      </w:r>
      <w:r>
        <w:rPr>
          <w:rFonts w:ascii="Times New Roman" w:hAnsi="Times New Roman" w:cs="Times New Roman"/>
        </w:rPr>
        <w:t xml:space="preserve">with CMCs ranging from 0.05 to 1.5 mM, </w:t>
      </w:r>
      <w:r w:rsidR="00C60DE0">
        <w:rPr>
          <w:rFonts w:ascii="Times New Roman" w:hAnsi="Times New Roman" w:cs="Times New Roman"/>
        </w:rPr>
        <w:t xml:space="preserve">have been </w:t>
      </w:r>
      <w:r>
        <w:rPr>
          <w:rFonts w:ascii="Times New Roman" w:hAnsi="Times New Roman" w:cs="Times New Roman"/>
        </w:rPr>
        <w:t xml:space="preserve">successfully applied </w:t>
      </w:r>
      <w:r w:rsidRPr="003D358A">
        <w:rPr>
          <w:rFonts w:ascii="Times New Roman" w:hAnsi="Times New Roman" w:cs="Times New Roman"/>
        </w:rPr>
        <w:t xml:space="preserve">to solubilize, purify and stabilize membrane proteins belonging to </w:t>
      </w:r>
      <w:r>
        <w:rPr>
          <w:rFonts w:ascii="Times New Roman" w:hAnsi="Times New Roman" w:cs="Times New Roman"/>
        </w:rPr>
        <w:t xml:space="preserve">a range of </w:t>
      </w:r>
      <w:r w:rsidRPr="003D358A">
        <w:rPr>
          <w:rFonts w:ascii="Times New Roman" w:hAnsi="Times New Roman" w:cs="Times New Roman"/>
        </w:rPr>
        <w:t>different fa</w:t>
      </w:r>
      <w:r>
        <w:rPr>
          <w:rFonts w:ascii="Times New Roman" w:hAnsi="Times New Roman" w:cs="Times New Roman"/>
        </w:rPr>
        <w:t xml:space="preserve">milies </w:t>
      </w:r>
      <w:r w:rsidR="00C60DE0">
        <w:rPr>
          <w:rFonts w:ascii="Times New Roman" w:hAnsi="Times New Roman" w:cs="Times New Roman"/>
        </w:rPr>
        <w:t>including</w:t>
      </w:r>
      <w:r>
        <w:rPr>
          <w:rFonts w:ascii="Times New Roman" w:hAnsi="Times New Roman" w:cs="Times New Roman"/>
        </w:rPr>
        <w:t xml:space="preserve"> one trans-membrane (TM) macrophage</w:t>
      </w:r>
      <w:r w:rsidRPr="003D358A">
        <w:rPr>
          <w:rFonts w:ascii="Times New Roman" w:hAnsi="Times New Roman" w:cs="Times New Roman"/>
        </w:rPr>
        <w:t xml:space="preserve"> receptor</w:t>
      </w:r>
      <w:r>
        <w:rPr>
          <w:rFonts w:ascii="Times New Roman" w:hAnsi="Times New Roman" w:cs="Times New Roman"/>
        </w:rPr>
        <w:t xml:space="preserve"> (IFITM2)</w:t>
      </w:r>
      <w:r w:rsidRPr="003D358A">
        <w:rPr>
          <w:rFonts w:ascii="Times New Roman" w:hAnsi="Times New Roman" w:cs="Times New Roman"/>
        </w:rPr>
        <w:t xml:space="preserve">, </w:t>
      </w:r>
      <w:r>
        <w:rPr>
          <w:rFonts w:ascii="Times New Roman" w:hAnsi="Times New Roman" w:cs="Times New Roman"/>
        </w:rPr>
        <w:t xml:space="preserve">12 TM </w:t>
      </w:r>
      <w:r w:rsidRPr="003D358A">
        <w:rPr>
          <w:rFonts w:ascii="Times New Roman" w:hAnsi="Times New Roman" w:cs="Times New Roman"/>
        </w:rPr>
        <w:t xml:space="preserve">transporters, </w:t>
      </w:r>
      <w:r>
        <w:rPr>
          <w:rFonts w:ascii="Times New Roman" w:hAnsi="Times New Roman" w:cs="Times New Roman"/>
        </w:rPr>
        <w:t xml:space="preserve">7TM </w:t>
      </w:r>
      <w:r w:rsidRPr="003D358A">
        <w:rPr>
          <w:rFonts w:ascii="Times New Roman" w:hAnsi="Times New Roman" w:cs="Times New Roman"/>
        </w:rPr>
        <w:t xml:space="preserve">GPCRs, </w:t>
      </w:r>
      <w:r>
        <w:rPr>
          <w:rFonts w:ascii="Times New Roman" w:hAnsi="Times New Roman" w:cs="Times New Roman"/>
        </w:rPr>
        <w:t xml:space="preserve">multiple TM </w:t>
      </w:r>
      <w:r w:rsidRPr="003D358A">
        <w:rPr>
          <w:rFonts w:ascii="Times New Roman" w:hAnsi="Times New Roman" w:cs="Times New Roman"/>
        </w:rPr>
        <w:t>ion channel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ZXN1emluZ2VzIE1hbmRvbjwvQXV0aG9yPjxZZWFyPjIw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</w:fldData>
        </w:fldChar>
      </w:r>
      <w:r w:rsidR="00623D80">
        <w:rPr>
          <w:rFonts w:ascii="Times New Roman" w:hAnsi="Times New Roman" w:cs="Times New Roman"/>
        </w:rPr>
        <w:instrText xml:space="preserve"> ADDIN EN.CITE </w:instrText>
      </w:r>
      <w:r w:rsidR="00623D80">
        <w:rPr>
          <w:rFonts w:ascii="Times New Roman" w:hAnsi="Times New Roman" w:cs="Times New Roman"/>
        </w:rPr>
        <w:fldChar w:fldCharType="begin">
          <w:fldData xml:space="preserve">PEVuZE5vdGU+PENpdGU+PEF1dGhvcj5EZXN1emluZ2VzIE1hbmRvbjwvQXV0aG9yPjxZZWFyPjIw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</w:fldData>
        </w:fldChar>
      </w:r>
      <w:r w:rsidR="00623D80">
        <w:rPr>
          <w:rFonts w:ascii="Times New Roman" w:hAnsi="Times New Roman" w:cs="Times New Roman"/>
        </w:rPr>
        <w:instrText xml:space="preserve"> ADDIN EN.CITE.DATA </w:instrText>
      </w:r>
      <w:r w:rsidR="00623D80">
        <w:rPr>
          <w:rFonts w:ascii="Times New Roman" w:hAnsi="Times New Roman" w:cs="Times New Roman"/>
        </w:rPr>
      </w:r>
      <w:r w:rsidR="00623D8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936BB">
        <w:rPr>
          <w:rFonts w:ascii="Times New Roman" w:hAnsi="Times New Roman" w:cs="Times New Roman"/>
          <w:noProof/>
        </w:rPr>
        <w:t>[20-24]</w:t>
      </w:r>
      <w:r>
        <w:rPr>
          <w:rFonts w:ascii="Times New Roman" w:hAnsi="Times New Roman" w:cs="Times New Roman"/>
        </w:rPr>
        <w:fldChar w:fldCharType="end"/>
      </w:r>
      <w:r>
        <w:rPr>
          <w:rFonts w:ascii="Times New Roman" w:hAnsi="Times New Roman" w:cs="Times New Roman"/>
        </w:rPr>
        <w:t>. The</w:t>
      </w:r>
      <w:r w:rsidR="00C60DE0">
        <w:rPr>
          <w:rFonts w:ascii="Times New Roman" w:hAnsi="Times New Roman" w:cs="Times New Roman"/>
        </w:rPr>
        <w:t>se novel detergents</w:t>
      </w:r>
      <w:r w:rsidRPr="004010BD">
        <w:rPr>
          <w:rFonts w:ascii="Times New Roman" w:hAnsi="Times New Roman" w:cs="Times New Roman"/>
        </w:rPr>
        <w:t xml:space="preserve"> were </w:t>
      </w:r>
      <w:r>
        <w:rPr>
          <w:rFonts w:ascii="Times New Roman" w:hAnsi="Times New Roman" w:cs="Times New Roman"/>
        </w:rPr>
        <w:t xml:space="preserve">initially </w:t>
      </w:r>
      <w:r w:rsidRPr="004010BD">
        <w:rPr>
          <w:rFonts w:ascii="Times New Roman" w:hAnsi="Times New Roman" w:cs="Times New Roman"/>
        </w:rPr>
        <w:t>designed to structure the membrane domains through hydrophobic interactions and a network of salt bridges with the basic residues found at the cytosol-membrane interface of membrane proteins</w:t>
      </w:r>
      <w:r>
        <w:rPr>
          <w:rFonts w:ascii="Times New Roman" w:hAnsi="Times New Roman" w:cs="Times New Roman"/>
        </w:rPr>
        <w:t>, in addition to π-stacking interactions between the calixarene platform and aromatic residues</w:t>
      </w:r>
      <w:r w:rsidR="009600D2">
        <w:rPr>
          <w:rFonts w:ascii="Times New Roman" w:hAnsi="Times New Roman" w:cs="Times New Roman"/>
        </w:rPr>
        <w:t xml:space="preserve"> </w:t>
      </w:r>
      <w:r>
        <w:rPr>
          <w:rFonts w:ascii="Times New Roman" w:hAnsi="Times New Roman" w:cs="Times New Roman"/>
        </w:rPr>
        <w:fldChar w:fldCharType="begin">
          <w:fldData xml:space="preserve">PEVuZE5vdGU+PENpdGU+PEF1dGhvcj5NYXRhci1NZXJoZWI8L0F1dGhvcj48WWVhcj4yMDExPC9Z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=
</w:fldData>
        </w:fldChar>
      </w:r>
      <w:r w:rsidR="001936BB">
        <w:rPr>
          <w:rFonts w:ascii="Times New Roman" w:hAnsi="Times New Roman" w:cs="Times New Roman"/>
        </w:rPr>
        <w:instrText xml:space="preserve"> ADDIN EN.CITE </w:instrText>
      </w:r>
      <w:r w:rsidR="001936BB">
        <w:rPr>
          <w:rFonts w:ascii="Times New Roman" w:hAnsi="Times New Roman" w:cs="Times New Roman"/>
        </w:rPr>
        <w:fldChar w:fldCharType="begin">
          <w:fldData xml:space="preserve">PEVuZE5vdGU+PENpdGU+PEF1dGhvcj5NYXRhci1NZXJoZWI8L0F1dGhvcj48WWVhcj4yMDExPC9Z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=
</w:fldData>
        </w:fldChar>
      </w:r>
      <w:r w:rsidR="001936BB">
        <w:rPr>
          <w:rFonts w:ascii="Times New Roman" w:hAnsi="Times New Roman" w:cs="Times New Roman"/>
        </w:rPr>
        <w:instrText xml:space="preserve"> ADDIN EN.CITE.DATA </w:instrText>
      </w:r>
      <w:r w:rsidR="001936BB">
        <w:rPr>
          <w:rFonts w:ascii="Times New Roman" w:hAnsi="Times New Roman" w:cs="Times New Roman"/>
        </w:rPr>
      </w:r>
      <w:r w:rsidR="001936B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936BB">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This new class of calixarene detergents and others </w:t>
      </w:r>
      <w:r w:rsidR="00C60DE0">
        <w:rPr>
          <w:rFonts w:ascii="Times New Roman" w:hAnsi="Times New Roman" w:cs="Times New Roman"/>
        </w:rPr>
        <w:t xml:space="preserve">recently designed </w:t>
      </w:r>
      <w:r>
        <w:rPr>
          <w:rFonts w:ascii="Times New Roman" w:hAnsi="Times New Roman" w:cs="Times New Roman"/>
        </w:rPr>
        <w:t xml:space="preserve">bearing glycoside or cholesterol-like groups have been used to stabilize membrane proteins. </w:t>
      </w:r>
      <w:r w:rsidRPr="00594884">
        <w:rPr>
          <w:rFonts w:ascii="Times New Roman" w:hAnsi="Times New Roman" w:cs="Times New Roman"/>
          <w:b/>
        </w:rPr>
        <w:t xml:space="preserve">Figure </w:t>
      </w:r>
      <w:r w:rsidR="00594884" w:rsidRPr="00594884">
        <w:rPr>
          <w:rFonts w:ascii="Times New Roman" w:hAnsi="Times New Roman" w:cs="Times New Roman"/>
          <w:b/>
        </w:rPr>
        <w:t>3</w:t>
      </w:r>
      <w:r>
        <w:rPr>
          <w:rFonts w:ascii="Times New Roman" w:hAnsi="Times New Roman" w:cs="Times New Roman"/>
        </w:rPr>
        <w:t xml:space="preserve"> shows their </w:t>
      </w:r>
      <w:r w:rsidRPr="00472835">
        <w:rPr>
          <w:rFonts w:ascii="Times New Roman" w:hAnsi="Times New Roman" w:cs="Times New Roman"/>
        </w:rPr>
        <w:t xml:space="preserve">chemical structures alongside other promising detergents for structural biology such as </w:t>
      </w:r>
      <w:r w:rsidR="00260A7D" w:rsidRPr="00472835">
        <w:rPr>
          <w:rFonts w:ascii="Times New Roman" w:eastAsia="Times New Roman" w:hAnsi="Times New Roman" w:cs="Times New Roman"/>
        </w:rPr>
        <w:t>glucose neopentyl g</w:t>
      </w:r>
      <w:r w:rsidRPr="00472835">
        <w:rPr>
          <w:rFonts w:ascii="Times New Roman" w:eastAsia="Times New Roman" w:hAnsi="Times New Roman" w:cs="Times New Roman"/>
        </w:rPr>
        <w:t xml:space="preserve">lycols (GNGs), </w:t>
      </w:r>
      <w:r w:rsidR="00260A7D" w:rsidRPr="00472835">
        <w:rPr>
          <w:rFonts w:ascii="Times New Roman" w:eastAsia="Times New Roman" w:hAnsi="Times New Roman" w:cs="Times New Roman"/>
        </w:rPr>
        <w:t xml:space="preserve">maltose neopentyl </w:t>
      </w:r>
      <w:r w:rsidR="00260A7D" w:rsidRPr="00472835">
        <w:rPr>
          <w:rFonts w:ascii="Times New Roman" w:eastAsia="Times New Roman" w:hAnsi="Times New Roman" w:cs="Times New Roman"/>
          <w:u w:val="single"/>
        </w:rPr>
        <w:t>g</w:t>
      </w:r>
      <w:r w:rsidRPr="00472835">
        <w:rPr>
          <w:rFonts w:ascii="Times New Roman" w:eastAsia="Times New Roman" w:hAnsi="Times New Roman" w:cs="Times New Roman"/>
        </w:rPr>
        <w:t xml:space="preserve">lycol (MNGs) and </w:t>
      </w:r>
      <w:r w:rsidR="00260A7D" w:rsidRPr="00472835">
        <w:rPr>
          <w:rFonts w:ascii="Times New Roman" w:eastAsia="Times New Roman" w:hAnsi="Times New Roman" w:cs="Times New Roman"/>
        </w:rPr>
        <w:t>f</w:t>
      </w:r>
      <w:r w:rsidRPr="00472835">
        <w:rPr>
          <w:rFonts w:ascii="Times New Roman" w:eastAsia="Times New Roman" w:hAnsi="Times New Roman" w:cs="Times New Roman"/>
        </w:rPr>
        <w:t xml:space="preserve">acial amphiphiles </w:t>
      </w:r>
      <w:r w:rsidRPr="00472835">
        <w:rPr>
          <w:rFonts w:ascii="Times New Roman" w:eastAsia="Times New Roman" w:hAnsi="Times New Roman" w:cs="Times New Roman"/>
        </w:rPr>
        <w:fldChar w:fldCharType="begin">
          <w:fldData xml:space="preserve">PEVuZE5vdGU+PENpdGU+PEF1dGhvcj5DaGFlPC9BdXRob3I+PFllYXI+MjAxMzwvWWVhcj48UmVj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</w:fldData>
        </w:fldChar>
      </w:r>
      <w:r w:rsidR="001936BB" w:rsidRPr="00472835">
        <w:rPr>
          <w:rFonts w:ascii="Times New Roman" w:eastAsia="Times New Roman" w:hAnsi="Times New Roman" w:cs="Times New Roman"/>
        </w:rPr>
        <w:instrText xml:space="preserve"> ADDIN EN.CITE </w:instrText>
      </w:r>
      <w:r w:rsidR="001936BB" w:rsidRPr="00472835">
        <w:rPr>
          <w:rFonts w:ascii="Times New Roman" w:eastAsia="Times New Roman" w:hAnsi="Times New Roman" w:cs="Times New Roman"/>
        </w:rPr>
        <w:fldChar w:fldCharType="begin">
          <w:fldData xml:space="preserve">PEVuZE5vdGU+PENpdGU+PEF1dGhvcj5DaGFlPC9BdXRob3I+PFllYXI+MjAxMzwvWWVhcj48UmVj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</w:fldData>
        </w:fldChar>
      </w:r>
      <w:r w:rsidR="001936BB" w:rsidRPr="00472835">
        <w:rPr>
          <w:rFonts w:ascii="Times New Roman" w:eastAsia="Times New Roman" w:hAnsi="Times New Roman" w:cs="Times New Roman"/>
        </w:rPr>
        <w:instrText xml:space="preserve"> ADDIN EN.CITE.DATA </w:instrText>
      </w:r>
      <w:r w:rsidR="001936BB" w:rsidRPr="00472835">
        <w:rPr>
          <w:rFonts w:ascii="Times New Roman" w:eastAsia="Times New Roman" w:hAnsi="Times New Roman" w:cs="Times New Roman"/>
        </w:rPr>
      </w:r>
      <w:r w:rsidR="001936BB" w:rsidRPr="00472835">
        <w:rPr>
          <w:rFonts w:ascii="Times New Roman" w:eastAsia="Times New Roman" w:hAnsi="Times New Roman" w:cs="Times New Roman"/>
        </w:rPr>
        <w:fldChar w:fldCharType="end"/>
      </w:r>
      <w:r w:rsidRPr="00472835">
        <w:rPr>
          <w:rFonts w:ascii="Times New Roman" w:eastAsia="Times New Roman" w:hAnsi="Times New Roman" w:cs="Times New Roman"/>
        </w:rPr>
      </w:r>
      <w:r w:rsidRPr="00472835">
        <w:rPr>
          <w:rFonts w:ascii="Times New Roman" w:eastAsia="Times New Roman" w:hAnsi="Times New Roman" w:cs="Times New Roman"/>
        </w:rPr>
        <w:fldChar w:fldCharType="separate"/>
      </w:r>
      <w:r w:rsidR="001936BB" w:rsidRPr="00472835">
        <w:rPr>
          <w:rFonts w:ascii="Times New Roman" w:eastAsia="Times New Roman" w:hAnsi="Times New Roman" w:cs="Times New Roman"/>
          <w:noProof/>
        </w:rPr>
        <w:t>[26-32]</w:t>
      </w:r>
      <w:r w:rsidRPr="00472835">
        <w:rPr>
          <w:rFonts w:ascii="Times New Roman" w:eastAsia="Times New Roman" w:hAnsi="Times New Roman" w:cs="Times New Roman"/>
        </w:rPr>
        <w:fldChar w:fldCharType="end"/>
      </w:r>
      <w:r w:rsidRPr="00472835">
        <w:rPr>
          <w:rFonts w:ascii="Times New Roman" w:eastAsia="Times New Roman" w:hAnsi="Times New Roman" w:cs="Times New Roman"/>
        </w:rPr>
        <w:t>.</w:t>
      </w:r>
      <w:r>
        <w:rPr>
          <w:rFonts w:ascii="Times New Roman" w:eastAsia="Times New Roman" w:hAnsi="Times New Roman" w:cs="Times New Roman"/>
        </w:rPr>
        <w:t xml:space="preserve"> </w:t>
      </w:r>
    </w:p>
    <w:p w14:paraId="0259003C" w14:textId="77777777" w:rsidR="00827EA9" w:rsidRDefault="00827EA9" w:rsidP="00A641E5">
      <w:pPr>
        <w:spacing w:line="360" w:lineRule="auto"/>
        <w:jc w:val="both"/>
        <w:rPr>
          <w:rFonts w:ascii="Times New Roman" w:eastAsia="Times New Roman" w:hAnsi="Times New Roman" w:cs="Times New Roman"/>
        </w:rPr>
      </w:pPr>
    </w:p>
    <w:p w14:paraId="417C2350" w14:textId="09544EA0" w:rsidR="00A641E5" w:rsidRDefault="00A641E5" w:rsidP="00A641E5">
      <w:pPr>
        <w:spacing w:line="360" w:lineRule="auto"/>
        <w:jc w:val="both"/>
        <w:rPr>
          <w:rFonts w:ascii="Times New Roman" w:eastAsia="Times New Roman" w:hAnsi="Times New Roman" w:cs="Times New Roman"/>
          <w:b/>
        </w:rPr>
      </w:pPr>
      <w:r>
        <w:rPr>
          <w:rFonts w:ascii="Times New Roman" w:hAnsi="Times New Roman" w:cs="Times New Roman"/>
          <w:b/>
        </w:rPr>
        <w:t xml:space="preserve">Solubilization </w:t>
      </w:r>
      <w:r w:rsidR="00777DDF">
        <w:rPr>
          <w:rFonts w:ascii="Times New Roman" w:hAnsi="Times New Roman" w:cs="Times New Roman"/>
          <w:b/>
        </w:rPr>
        <w:t xml:space="preserve">&amp; stabilization </w:t>
      </w:r>
      <w:r>
        <w:rPr>
          <w:rFonts w:ascii="Times New Roman" w:hAnsi="Times New Roman" w:cs="Times New Roman"/>
          <w:b/>
        </w:rPr>
        <w:t>screening methods</w:t>
      </w:r>
      <w:r w:rsidRPr="00260CC8">
        <w:rPr>
          <w:rFonts w:ascii="Times New Roman" w:hAnsi="Times New Roman" w:cs="Times New Roman"/>
          <w:b/>
        </w:rPr>
        <w:t>?</w:t>
      </w:r>
      <w:r>
        <w:rPr>
          <w:rFonts w:ascii="Times New Roman" w:hAnsi="Times New Roman" w:cs="Times New Roman"/>
          <w:b/>
        </w:rPr>
        <w:t xml:space="preserve"> </w:t>
      </w:r>
    </w:p>
    <w:p w14:paraId="5F0A5D58" w14:textId="310F6390" w:rsidR="00A641E5" w:rsidRPr="00A641E5" w:rsidRDefault="00A641E5" w:rsidP="00A24A55">
      <w:pPr>
        <w:spacing w:line="360" w:lineRule="auto"/>
        <w:jc w:val="both"/>
        <w:rPr>
          <w:rFonts w:ascii="Times New Roman" w:hAnsi="Times New Roman" w:cs="Times New Roman"/>
        </w:rPr>
      </w:pPr>
      <w:r w:rsidRPr="008B666D">
        <w:rPr>
          <w:rFonts w:ascii="Times New Roman" w:eastAsia="Times New Roman" w:hAnsi="Times New Roman" w:cs="Times New Roman"/>
        </w:rPr>
        <w:t xml:space="preserve">The need to find the optimal solubilization condition for each protein is an important pre-requisite for MP </w:t>
      </w:r>
      <w:r w:rsidRPr="00472835">
        <w:rPr>
          <w:rFonts w:ascii="Times New Roman" w:eastAsia="Times New Roman" w:hAnsi="Times New Roman" w:cs="Times New Roman"/>
        </w:rPr>
        <w:t xml:space="preserve">isolation in solution. </w:t>
      </w:r>
      <w:r w:rsidR="002F629D" w:rsidRPr="00472835">
        <w:rPr>
          <w:rFonts w:ascii="Times New Roman" w:eastAsia="Times New Roman" w:hAnsi="Times New Roman" w:cs="Times New Roman"/>
        </w:rPr>
        <w:t xml:space="preserve">The choice of the best detergent to use can seem overwhelming.  Often </w:t>
      </w:r>
      <w:r w:rsidR="002F629D" w:rsidRPr="00472835">
        <w:rPr>
          <w:rFonts w:ascii="Times New Roman" w:hAnsi="Times New Roman" w:cs="Times New Roman"/>
          <w:color w:val="000000"/>
        </w:rPr>
        <w:t>s</w:t>
      </w:r>
      <w:r w:rsidRPr="00472835">
        <w:rPr>
          <w:rFonts w:ascii="Times New Roman" w:hAnsi="Times New Roman" w:cs="Times New Roman"/>
          <w:color w:val="000000"/>
        </w:rPr>
        <w:t xml:space="preserve">election of the reagent </w:t>
      </w:r>
      <w:r w:rsidR="002F629D" w:rsidRPr="00472835">
        <w:rPr>
          <w:rFonts w:ascii="Times New Roman" w:hAnsi="Times New Roman" w:cs="Times New Roman"/>
          <w:color w:val="000000"/>
        </w:rPr>
        <w:t xml:space="preserve">used </w:t>
      </w:r>
      <w:r w:rsidRPr="00472835">
        <w:rPr>
          <w:rFonts w:ascii="Times New Roman" w:hAnsi="Times New Roman" w:cs="Times New Roman"/>
          <w:color w:val="000000"/>
        </w:rPr>
        <w:t xml:space="preserve">is based primarily on previous successes </w:t>
      </w:r>
      <w:r w:rsidR="002F629D" w:rsidRPr="00472835">
        <w:rPr>
          <w:rFonts w:ascii="Times New Roman" w:hAnsi="Times New Roman" w:cs="Times New Roman"/>
          <w:color w:val="000000"/>
        </w:rPr>
        <w:t xml:space="preserve">with </w:t>
      </w:r>
      <w:r w:rsidRPr="00472835">
        <w:rPr>
          <w:rFonts w:ascii="Times New Roman" w:hAnsi="Times New Roman" w:cs="Times New Roman"/>
          <w:color w:val="000000"/>
        </w:rPr>
        <w:t>other MPs.</w:t>
      </w:r>
      <w:r w:rsidR="002F629D" w:rsidRPr="00472835">
        <w:rPr>
          <w:rFonts w:ascii="Times New Roman" w:hAnsi="Times New Roman" w:cs="Times New Roman"/>
          <w:color w:val="000000"/>
        </w:rPr>
        <w:t xml:space="preserve"> For membrane protein crystallography the historically most successful detergents have been previously discussed and evaluated </w:t>
      </w:r>
      <w:r w:rsidR="002F629D" w:rsidRPr="00472835">
        <w:rPr>
          <w:rFonts w:ascii="Times New Roman" w:eastAsia="Times New Roman" w:hAnsi="Times New Roman" w:cs="Times New Roman"/>
        </w:rPr>
        <w:fldChar w:fldCharType="begin">
          <w:fldData xml:space="preserve">PEVuZE5vdGU+PENpdGU+PEF1dGhvcj5TdGV0c2Vua288L0F1dGhvcj48WWVhcj4yMDE3PC9ZZWFy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</w:fldData>
        </w:fldChar>
      </w:r>
      <w:r w:rsidR="002F629D" w:rsidRPr="00472835">
        <w:rPr>
          <w:rFonts w:ascii="Times New Roman" w:eastAsia="Times New Roman" w:hAnsi="Times New Roman" w:cs="Times New Roman"/>
        </w:rPr>
        <w:instrText xml:space="preserve"> ADDIN EN.CITE </w:instrText>
      </w:r>
      <w:r w:rsidR="002F629D" w:rsidRPr="00472835">
        <w:rPr>
          <w:rFonts w:ascii="Times New Roman" w:eastAsia="Times New Roman" w:hAnsi="Times New Roman" w:cs="Times New Roman"/>
        </w:rPr>
        <w:fldChar w:fldCharType="begin">
          <w:fldData xml:space="preserve">PEVuZE5vdGU+PENpdGU+PEF1dGhvcj5TdGV0c2Vua288L0F1dGhvcj48WWVhcj4yMDE3PC9ZZWFy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</w:fldData>
        </w:fldChar>
      </w:r>
      <w:r w:rsidR="002F629D" w:rsidRPr="00472835">
        <w:rPr>
          <w:rFonts w:ascii="Times New Roman" w:eastAsia="Times New Roman" w:hAnsi="Times New Roman" w:cs="Times New Roman"/>
        </w:rPr>
        <w:instrText xml:space="preserve"> ADDIN EN.CITE.DATA </w:instrText>
      </w:r>
      <w:r w:rsidR="002F629D" w:rsidRPr="00472835">
        <w:rPr>
          <w:rFonts w:ascii="Times New Roman" w:eastAsia="Times New Roman" w:hAnsi="Times New Roman" w:cs="Times New Roman"/>
        </w:rPr>
      </w:r>
      <w:r w:rsidR="002F629D" w:rsidRPr="00472835">
        <w:rPr>
          <w:rFonts w:ascii="Times New Roman" w:eastAsia="Times New Roman" w:hAnsi="Times New Roman" w:cs="Times New Roman"/>
        </w:rPr>
        <w:fldChar w:fldCharType="end"/>
      </w:r>
      <w:r w:rsidR="002F629D" w:rsidRPr="00472835">
        <w:rPr>
          <w:rFonts w:ascii="Times New Roman" w:eastAsia="Times New Roman" w:hAnsi="Times New Roman" w:cs="Times New Roman"/>
        </w:rPr>
      </w:r>
      <w:r w:rsidR="002F629D" w:rsidRPr="00472835">
        <w:rPr>
          <w:rFonts w:ascii="Times New Roman" w:eastAsia="Times New Roman" w:hAnsi="Times New Roman" w:cs="Times New Roman"/>
        </w:rPr>
        <w:fldChar w:fldCharType="separate"/>
      </w:r>
      <w:r w:rsidR="002F629D" w:rsidRPr="00472835">
        <w:rPr>
          <w:rFonts w:ascii="Times New Roman" w:eastAsia="Times New Roman" w:hAnsi="Times New Roman" w:cs="Times New Roman"/>
          <w:noProof/>
        </w:rPr>
        <w:t>[33-35]</w:t>
      </w:r>
      <w:r w:rsidR="002F629D" w:rsidRPr="00472835">
        <w:rPr>
          <w:rFonts w:ascii="Times New Roman" w:eastAsia="Times New Roman" w:hAnsi="Times New Roman" w:cs="Times New Roman"/>
        </w:rPr>
        <w:fldChar w:fldCharType="end"/>
      </w:r>
      <w:r w:rsidR="002F629D" w:rsidRPr="00472835">
        <w:rPr>
          <w:rFonts w:ascii="Times New Roman" w:eastAsia="Times New Roman" w:hAnsi="Times New Roman" w:cs="Times New Roman"/>
        </w:rPr>
        <w:t>(data is also readily available via Stephen White’s website (http://blanco.biomol.uci.edu/)).</w:t>
      </w:r>
      <w:r w:rsidRPr="00472835">
        <w:rPr>
          <w:rFonts w:ascii="Times New Roman" w:hAnsi="Times New Roman" w:cs="Times New Roman"/>
          <w:color w:val="000000"/>
        </w:rPr>
        <w:t xml:space="preserve"> </w:t>
      </w:r>
      <w:r w:rsidR="002F629D" w:rsidRPr="00472835">
        <w:rPr>
          <w:rFonts w:ascii="Times New Roman" w:hAnsi="Times New Roman" w:cs="Times New Roman"/>
          <w:color w:val="000000"/>
        </w:rPr>
        <w:t>However,</w:t>
      </w:r>
      <w:r w:rsidRPr="00472835">
        <w:rPr>
          <w:rFonts w:ascii="Times New Roman" w:hAnsi="Times New Roman" w:cs="Times New Roman"/>
          <w:color w:val="000000"/>
        </w:rPr>
        <w:t xml:space="preserve"> a systematic detergents screening including a wide range of detergents with different physical-chemistry features is </w:t>
      </w:r>
      <w:r w:rsidR="002F629D" w:rsidRPr="00472835">
        <w:rPr>
          <w:rFonts w:ascii="Times New Roman" w:hAnsi="Times New Roman" w:cs="Times New Roman"/>
          <w:color w:val="000000"/>
        </w:rPr>
        <w:t xml:space="preserve">the best approach </w:t>
      </w:r>
      <w:r w:rsidRPr="00472835">
        <w:rPr>
          <w:rFonts w:ascii="Times New Roman" w:hAnsi="Times New Roman" w:cs="Times New Roman"/>
          <w:color w:val="000000"/>
        </w:rPr>
        <w:t xml:space="preserve">to tackle solubilization as one of the major obstacles for MP production. </w:t>
      </w:r>
      <w:r w:rsidR="00207354" w:rsidRPr="00472835">
        <w:rPr>
          <w:rFonts w:ascii="Times New Roman" w:hAnsi="Times New Roman" w:cs="Times New Roman"/>
          <w:color w:val="000000"/>
        </w:rPr>
        <w:t xml:space="preserve">Several </w:t>
      </w:r>
      <w:r w:rsidRPr="00472835">
        <w:rPr>
          <w:rFonts w:ascii="Times New Roman" w:hAnsi="Times New Roman" w:cs="Times New Roman"/>
          <w:color w:val="000000"/>
        </w:rPr>
        <w:t xml:space="preserve">methodologies </w:t>
      </w:r>
      <w:r w:rsidR="00207354" w:rsidRPr="00472835">
        <w:rPr>
          <w:rFonts w:ascii="Times New Roman" w:hAnsi="Times New Roman" w:cs="Times New Roman"/>
          <w:color w:val="000000"/>
        </w:rPr>
        <w:t>have</w:t>
      </w:r>
      <w:r w:rsidR="00207354">
        <w:rPr>
          <w:rFonts w:ascii="Times New Roman" w:hAnsi="Times New Roman" w:cs="Times New Roman"/>
          <w:color w:val="000000"/>
        </w:rPr>
        <w:t xml:space="preserve"> been</w:t>
      </w:r>
      <w:r w:rsidR="00207354" w:rsidRPr="008B666D">
        <w:rPr>
          <w:rFonts w:ascii="Times New Roman" w:hAnsi="Times New Roman" w:cs="Times New Roman"/>
          <w:color w:val="000000"/>
        </w:rPr>
        <w:t xml:space="preserve"> </w:t>
      </w:r>
      <w:r w:rsidRPr="008B666D">
        <w:rPr>
          <w:rFonts w:ascii="Times New Roman" w:hAnsi="Times New Roman" w:cs="Times New Roman"/>
          <w:color w:val="000000"/>
        </w:rPr>
        <w:t xml:space="preserve">described </w:t>
      </w:r>
      <w:r w:rsidR="00207354">
        <w:rPr>
          <w:rFonts w:ascii="Times New Roman" w:hAnsi="Times New Roman" w:cs="Times New Roman"/>
          <w:color w:val="000000"/>
        </w:rPr>
        <w:t xml:space="preserve">to monitor </w:t>
      </w:r>
      <w:r w:rsidR="00232290">
        <w:rPr>
          <w:rFonts w:ascii="Times New Roman" w:hAnsi="Times New Roman" w:cs="Times New Roman"/>
          <w:color w:val="000000"/>
        </w:rPr>
        <w:t xml:space="preserve">solubilization </w:t>
      </w:r>
      <w:r w:rsidR="00207354">
        <w:rPr>
          <w:rFonts w:ascii="Times New Roman" w:hAnsi="Times New Roman" w:cs="Times New Roman"/>
          <w:color w:val="000000"/>
        </w:rPr>
        <w:t xml:space="preserve">efficiency </w:t>
      </w:r>
      <w:r w:rsidRPr="008B666D">
        <w:rPr>
          <w:rFonts w:ascii="Times New Roman" w:hAnsi="Times New Roman" w:cs="Times New Roman"/>
          <w:color w:val="000000"/>
        </w:rPr>
        <w:t>including size exclusion chromatography or FSEC</w:t>
      </w:r>
      <w:r w:rsidR="009600D2">
        <w:rPr>
          <w:rFonts w:ascii="Times New Roman" w:hAnsi="Times New Roman" w:cs="Times New Roman"/>
          <w:color w:val="000000"/>
        </w:rPr>
        <w:t xml:space="preserve"> </w:t>
      </w:r>
      <w:r w:rsidR="00303E39">
        <w:rPr>
          <w:rFonts w:ascii="Times New Roman" w:hAnsi="Times New Roman" w:cs="Times New Roman"/>
          <w:color w:val="000000"/>
        </w:rPr>
        <w:fldChar w:fldCharType="begin"/>
      </w:r>
      <w:r w:rsidR="001936BB">
        <w:rPr>
          <w:rFonts w:ascii="Times New Roman" w:hAnsi="Times New Roman" w:cs="Times New Roman"/>
          <w:color w:val="000000"/>
        </w:rPr>
        <w:instrText xml:space="preserve"> ADDIN EN.CITE &lt;EndNote&gt;&lt;Cite&gt;&lt;Author&gt;Kawate&lt;/Author&gt;&lt;Year&gt;2006&lt;/Year&gt;&lt;RecNum&gt;3052&lt;/RecNum&gt;&lt;DisplayText&gt;[36]&lt;/DisplayText&gt;&lt;record&gt;&lt;rec-number&gt;3052&lt;/rec-number&gt;&lt;foreign-keys&gt;&lt;key app="EN" db-id="esx9v9fwmtzfxeexp2qpz2wt9seazt095rww" timestamp="1511873979"&gt;3052&lt;/key&gt;&lt;/foreign-keys&gt;&lt;ref-type name="Journal Article"&gt;17&lt;/ref-type&gt;&lt;contributors&gt;&lt;authors&gt;&lt;author&gt;Kawate, T.&lt;/author&gt;&lt;author&gt;Gouaux, E.&lt;/author&gt;&lt;/authors&gt;&lt;/contributors&gt;&lt;auth-address&gt;Department of Biochemistry and Molecular Biophysics, Columbia University, 650 West 168(th) Street, New York, New York 10032, USA.&lt;/auth-address&gt;&lt;titles&gt;&lt;title&gt;Fluorescence-detection size-exclusion chromatography for precrystallization screening of integral membrane proteins&lt;/title&gt;&lt;secondary-title&gt;Structure&lt;/secondary-title&gt;&lt;/titles&gt;&lt;periodical&gt;&lt;full-title&gt;Structure&lt;/full-title&gt;&lt;/periodical&gt;&lt;pages&gt;673-81&lt;/pages&gt;&lt;volume&gt;14&lt;/volume&gt;&lt;number&gt;4&lt;/number&gt;&lt;edition&gt;2006/04/18&lt;/edition&gt;&lt;keywords&gt;&lt;keyword&gt;Animals&lt;/keyword&gt;&lt;keyword&gt;Bacterial Proteins/chemistry&lt;/keyword&gt;&lt;keyword&gt;Cell Line&lt;/keyword&gt;&lt;keyword&gt;Chromatography, Gel/*methods&lt;/keyword&gt;&lt;keyword&gt;Crystallography, X-Ray&lt;/keyword&gt;&lt;keyword&gt;Detergents/pharmacology&lt;/keyword&gt;&lt;keyword&gt;Fluorescent Dyes/pharmacology&lt;/keyword&gt;&lt;keyword&gt;Genetic Vectors&lt;/keyword&gt;&lt;keyword&gt;Green Fluorescent Proteins/chemistry/metabolism&lt;/keyword&gt;&lt;keyword&gt;Humans&lt;/keyword&gt;&lt;keyword&gt;Membrane Proteins/*chemistry&lt;/keyword&gt;&lt;keyword&gt;Neurotransmitter Agents/metabolism&lt;/keyword&gt;&lt;keyword&gt;Normal Distribution&lt;/keyword&gt;&lt;keyword&gt;Plasmids/metabolism&lt;/keyword&gt;&lt;keyword&gt;Proteins/chemistry&lt;/keyword&gt;&lt;keyword&gt;Receptors, Purinergic P2/chemistry&lt;/keyword&gt;&lt;keyword&gt;Receptors, Purinergic P2X&lt;/keyword&gt;&lt;keyword&gt;Time Factors&lt;/keyword&gt;&lt;/keywords&gt;&lt;dates&gt;&lt;year&gt;2006&lt;/year&gt;&lt;pub-dates&gt;&lt;date&gt;Apr&lt;/date&gt;&lt;/pub-dates&gt;&lt;/dates&gt;&lt;isbn&gt;0969-2126 (Print)&amp;#xD;0969-2126 (Linking)&lt;/isbn&gt;&lt;accession-num&gt;16615909&lt;/accession-num&gt;&lt;urls&gt;&lt;related-urls&gt;&lt;url&gt;https://www.ncbi.nlm.nih.gov/pubmed/16615909&lt;/url&gt;&lt;/related-urls&gt;&lt;/urls&gt;&lt;electronic-resource-num&gt;10.1016/j.str.2006.01.013&lt;/electronic-resource-num&gt;&lt;/record&gt;&lt;/Cite&gt;&lt;/EndNote&gt;</w:instrText>
      </w:r>
      <w:r w:rsidR="00303E39">
        <w:rPr>
          <w:rFonts w:ascii="Times New Roman" w:hAnsi="Times New Roman" w:cs="Times New Roman"/>
          <w:color w:val="000000"/>
        </w:rPr>
        <w:fldChar w:fldCharType="separate"/>
      </w:r>
      <w:r w:rsidR="001936BB">
        <w:rPr>
          <w:rFonts w:ascii="Times New Roman" w:hAnsi="Times New Roman" w:cs="Times New Roman"/>
          <w:noProof/>
          <w:color w:val="000000"/>
        </w:rPr>
        <w:t>[36]</w:t>
      </w:r>
      <w:r w:rsidR="00303E39">
        <w:rPr>
          <w:rFonts w:ascii="Times New Roman" w:hAnsi="Times New Roman" w:cs="Times New Roman"/>
          <w:color w:val="000000"/>
        </w:rPr>
        <w:fldChar w:fldCharType="end"/>
      </w:r>
      <w:r w:rsidRPr="008B666D">
        <w:rPr>
          <w:rFonts w:ascii="Times New Roman" w:hAnsi="Times New Roman" w:cs="Times New Roman"/>
          <w:color w:val="000000"/>
        </w:rPr>
        <w:t xml:space="preserve"> ultracentrifugation dispersity sedimentation assay</w:t>
      </w:r>
      <w:r w:rsidR="009600D2">
        <w:rPr>
          <w:rFonts w:ascii="Times New Roman" w:hAnsi="Times New Roman" w:cs="Times New Roman"/>
          <w:color w:val="000000"/>
        </w:rPr>
        <w:t xml:space="preserve"> </w:t>
      </w:r>
      <w:r w:rsidRPr="008B666D">
        <w:rPr>
          <w:rFonts w:ascii="Times New Roman" w:hAnsi="Times New Roman" w:cs="Times New Roman"/>
          <w:color w:val="000000"/>
        </w:rPr>
        <w:fldChar w:fldCharType="begin"/>
      </w:r>
      <w:r w:rsidR="001936BB">
        <w:rPr>
          <w:rFonts w:ascii="Times New Roman" w:hAnsi="Times New Roman" w:cs="Times New Roman"/>
          <w:color w:val="000000"/>
        </w:rPr>
        <w:instrText xml:space="preserve"> ADDIN EN.CITE &lt;EndNote&gt;&lt;Cite&gt;&lt;Author&gt;Gutmann&lt;/Author&gt;&lt;Year&gt;2007&lt;/Year&gt;&lt;RecNum&gt;3045&lt;/RecNum&gt;&lt;DisplayText&gt;[37]&lt;/DisplayText&gt;&lt;record&gt;&lt;rec-number&gt;3045&lt;/rec-number&gt;&lt;foreign-keys&gt;&lt;key app="EN" db-id="esx9v9fwmtzfxeexp2qpz2wt9seazt095rww" timestamp="1510756235"&gt;3045&lt;/key&gt;&lt;/foreign-keys&gt;&lt;ref-type name="Journal Article"&gt;17&lt;/ref-type&gt;&lt;contributors&gt;&lt;authors&gt;&lt;author&gt;Gutmann, D. A.&lt;/author&gt;&lt;author&gt;Mizohata, E.&lt;/author&gt;&lt;author&gt;Newstead, S.&lt;/author&gt;&lt;author&gt;Ferrandon, S.&lt;/author&gt;&lt;author&gt;Postis, V.&lt;/author&gt;&lt;author&gt;Xia, X.&lt;/author&gt;&lt;author&gt;Henderson, P. J.&lt;/author&gt;&lt;author&gt;van Veen, H. W.&lt;/author&gt;&lt;author&gt;Byrne, B.&lt;/author&gt;&lt;/authors&gt;&lt;/contributors&gt;&lt;auth-address&gt;Membrane Protein Crystallography Group, Division of Molecular Biosciences, Imperial College London, UK.&lt;/auth-address&gt;&lt;titles&gt;&lt;title&gt;A high-throughput method for membrane protein solubility screening: the ultracentrifugation dispersity sedimentation assay&lt;/title&gt;&lt;secondary-title&gt;Protein Sci&lt;/secondary-title&gt;&lt;/titles&gt;&lt;periodical&gt;&lt;full-title&gt;Protein Sci&lt;/full-title&gt;&lt;/periodical&gt;&lt;pages&gt;1422-8&lt;/pages&gt;&lt;volume&gt;16&lt;/volume&gt;&lt;number&gt;7&lt;/number&gt;&lt;edition&gt;2007/06/15&lt;/edition&gt;&lt;keywords&gt;&lt;keyword&gt;Chromatography, Gel&lt;/keyword&gt;&lt;keyword&gt;Crystallography, X-Ray&lt;/keyword&gt;&lt;keyword&gt;Detergents/chemistry&lt;/keyword&gt;&lt;keyword&gt;Electrophoresis, Polyacrylamide Gel&lt;/keyword&gt;&lt;keyword&gt;Membrane Proteins/*chemistry&lt;/keyword&gt;&lt;keyword&gt;Solubility&lt;/keyword&gt;&lt;keyword&gt;Ultracentrifugation/instrumentation/*methods&lt;/keyword&gt;&lt;/keywords&gt;&lt;dates&gt;&lt;year&gt;2007&lt;/year&gt;&lt;pub-dates&gt;&lt;date&gt;Jul&lt;/date&gt;&lt;/pub-dates&gt;&lt;/dates&gt;&lt;isbn&gt;0961-8368 (Print)&amp;#xD;0961-8368 (Linking)&lt;/isbn&gt;&lt;accession-num&gt;17567744&lt;/accession-num&gt;&lt;urls&gt;&lt;related-urls&gt;&lt;url&gt;https://www.ncbi.nlm.nih.gov/pubmed/17567744&lt;/url&gt;&lt;/related-urls&gt;&lt;/urls&gt;&lt;custom2&gt;PMC2206705&lt;/custom2&gt;&lt;electronic-resource-num&gt;10.1110/ps.072759907&lt;/electronic-resource-num&gt;&lt;/record&gt;&lt;/Cite&gt;&lt;/EndNote&gt;</w:instrText>
      </w:r>
      <w:r w:rsidRPr="008B666D">
        <w:rPr>
          <w:rFonts w:ascii="Times New Roman" w:hAnsi="Times New Roman" w:cs="Times New Roman"/>
          <w:color w:val="000000"/>
        </w:rPr>
        <w:fldChar w:fldCharType="separate"/>
      </w:r>
      <w:r w:rsidR="001936BB">
        <w:rPr>
          <w:rFonts w:ascii="Times New Roman" w:hAnsi="Times New Roman" w:cs="Times New Roman"/>
          <w:noProof/>
          <w:color w:val="000000"/>
        </w:rPr>
        <w:t>[37]</w:t>
      </w:r>
      <w:r w:rsidRPr="008B666D">
        <w:rPr>
          <w:rFonts w:ascii="Times New Roman" w:hAnsi="Times New Roman" w:cs="Times New Roman"/>
          <w:color w:val="000000"/>
        </w:rPr>
        <w:fldChar w:fldCharType="end"/>
      </w:r>
      <w:r w:rsidRPr="008B666D">
        <w:rPr>
          <w:rFonts w:ascii="Times New Roman" w:hAnsi="Times New Roman" w:cs="Times New Roman"/>
          <w:color w:val="000000"/>
        </w:rPr>
        <w:t>, differential filtration assay</w:t>
      </w:r>
      <w:r w:rsidR="009600D2">
        <w:rPr>
          <w:rFonts w:ascii="Times New Roman" w:hAnsi="Times New Roman" w:cs="Times New Roman"/>
          <w:color w:val="000000"/>
        </w:rPr>
        <w:t xml:space="preserve"> </w:t>
      </w:r>
      <w:r>
        <w:rPr>
          <w:rFonts w:ascii="Times New Roman" w:hAnsi="Times New Roman" w:cs="Times New Roman"/>
          <w:color w:val="000000"/>
        </w:rPr>
        <w:fldChar w:fldCharType="begin"/>
      </w:r>
      <w:r w:rsidR="001936BB">
        <w:rPr>
          <w:rFonts w:ascii="Times New Roman" w:hAnsi="Times New Roman" w:cs="Times New Roman"/>
          <w:color w:val="000000"/>
        </w:rPr>
        <w:instrText xml:space="preserve"> ADDIN EN.CITE &lt;EndNote&gt;&lt;Cite&gt;&lt;Author&gt;Vergis&lt;/Author&gt;&lt;Year&gt;2010&lt;/Year&gt;&lt;RecNum&gt;3046&lt;/RecNum&gt;&lt;DisplayText&gt;[38]&lt;/DisplayText&gt;&lt;record&gt;&lt;rec-number&gt;3046&lt;/rec-number&gt;&lt;foreign-keys&gt;&lt;key app="EN" db-id="esx9v9fwmtzfxeexp2qpz2wt9seazt095rww" timestamp="1510829847"&gt;3046&lt;/key&gt;&lt;/foreign-keys&gt;&lt;ref-type name="Journal Article"&gt;17&lt;/ref-type&gt;&lt;contributors&gt;&lt;authors&gt;&lt;author&gt;Vergis, J. M.&lt;/author&gt;&lt;author&gt;Purdy, M. D.&lt;/author&gt;&lt;author&gt;Wiener, M. C.&lt;/author&gt;&lt;/authors&gt;&lt;/contributors&gt;&lt;auth-address&gt;Department of Molecular Physiology and Biological Physics, University of Virginia, Charlottesville, VA 22908, USA.&lt;/auth-address&gt;&lt;titles&gt;&lt;title&gt;A high-throughput differential filtration assay to screen and select detergents for membrane proteins&lt;/title&gt;&lt;secondary-title&gt;Anal Biochem&lt;/secondary-title&gt;&lt;/titles&gt;&lt;periodical&gt;&lt;full-title&gt;Anal Biochem&lt;/full-title&gt;&lt;/periodical&gt;&lt;pages&gt;1-11&lt;/pages&gt;&lt;volume&gt;407&lt;/volume&gt;&lt;number&gt;1&lt;/number&gt;&lt;edition&gt;2010/07/30&lt;/edition&gt;&lt;keywords&gt;&lt;keyword&gt;Aquaporins/chemistry&lt;/keyword&gt;&lt;keyword&gt;Bacterial Proteins/chemistry&lt;/keyword&gt;&lt;keyword&gt;Crystallization&lt;/keyword&gt;&lt;keyword&gt;Detergents/*chemistry&lt;/keyword&gt;&lt;keyword&gt;Escherichia coli Proteins/chemistry&lt;/keyword&gt;&lt;keyword&gt;Filtration/*methods&lt;/keyword&gt;&lt;keyword&gt;Histidine/chemistry/immunology&lt;/keyword&gt;&lt;keyword&gt;Membrane Proteins/*chemistry&lt;/keyword&gt;&lt;keyword&gt;Oligopeptides/chemistry/immunology&lt;/keyword&gt;&lt;keyword&gt;Potassium Channels/chemistry&lt;/keyword&gt;&lt;keyword&gt;Protein Binding&lt;/keyword&gt;&lt;keyword&gt;Protein Stability&lt;/keyword&gt;&lt;keyword&gt;Recombinant Proteins/chemistry&lt;/keyword&gt;&lt;keyword&gt;Solubility&lt;/keyword&gt;&lt;/keywords&gt;&lt;dates&gt;&lt;year&gt;2010&lt;/year&gt;&lt;pub-dates&gt;&lt;date&gt;Dec 01&lt;/date&gt;&lt;/pub-dates&gt;&lt;/dates&gt;&lt;isbn&gt;1096-0309 (Electronic)&amp;#xD;0003-2697 (Linking)&lt;/isbn&gt;&lt;accession-num&gt;20667442&lt;/accession-num&gt;&lt;urls&gt;&lt;related-urls&gt;&lt;url&gt;https://www.ncbi.nlm.nih.gov/pubmed/20667442&lt;/url&gt;&lt;/related-urls&gt;&lt;/urls&gt;&lt;custom2&gt;PMC4586162&lt;/custom2&gt;&lt;electronic-resource-num&gt;10.1016/j.ab.2010.07.019&lt;/electronic-resource-num&gt;&lt;/record&gt;&lt;/Cite&gt;&lt;/EndNote&gt;</w:instrText>
      </w:r>
      <w:r>
        <w:rPr>
          <w:rFonts w:ascii="Times New Roman" w:hAnsi="Times New Roman" w:cs="Times New Roman"/>
          <w:color w:val="000000"/>
        </w:rPr>
        <w:fldChar w:fldCharType="separate"/>
      </w:r>
      <w:r w:rsidR="001936BB">
        <w:rPr>
          <w:rFonts w:ascii="Times New Roman" w:hAnsi="Times New Roman" w:cs="Times New Roman"/>
          <w:noProof/>
          <w:color w:val="000000"/>
        </w:rPr>
        <w:t>[38]</w:t>
      </w:r>
      <w:r>
        <w:rPr>
          <w:rFonts w:ascii="Times New Roman" w:hAnsi="Times New Roman" w:cs="Times New Roman"/>
          <w:color w:val="000000"/>
        </w:rPr>
        <w:fldChar w:fldCharType="end"/>
      </w:r>
      <w:r w:rsidRPr="008B666D">
        <w:rPr>
          <w:rFonts w:ascii="Times New Roman" w:hAnsi="Times New Roman" w:cs="Times New Roman"/>
          <w:color w:val="000000" w:themeColor="text1"/>
        </w:rPr>
        <w:t xml:space="preserve"> and more recently </w:t>
      </w:r>
      <w:r w:rsidRPr="008B666D">
        <w:rPr>
          <w:rFonts w:ascii="Times New Roman" w:hAnsi="Times New Roman" w:cs="Times New Roman"/>
          <w:i/>
          <w:color w:val="000000"/>
        </w:rPr>
        <w:t>BMSS (Biotinylated Membranes Solubilization &amp; Separation)</w:t>
      </w:r>
      <w:r w:rsidRPr="008B666D">
        <w:rPr>
          <w:rFonts w:ascii="Times New Roman" w:hAnsi="Times New Roman" w:cs="Times New Roman"/>
          <w:color w:val="000000"/>
        </w:rPr>
        <w:t xml:space="preserve"> that uses streptavidin binding of solubilized biotinylated membranes to screen solubilization conditions in 96 well plate format </w:t>
      </w:r>
      <w:r w:rsidRPr="008B666D">
        <w:rPr>
          <w:rFonts w:ascii="Times New Roman" w:hAnsi="Times New Roman" w:cs="Times New Roman"/>
        </w:rPr>
        <w:fldChar w:fldCharType="begin">
          <w:fldData xml:space="preserve">PEVuZE5vdGU+PENpdGU+PEF1dGhvcj5EZXN1emluZ2VzIE1hbmRvbjwvQXV0aG9yPjxZZWFyPjIw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</w:fldData>
        </w:fldChar>
      </w:r>
      <w:r w:rsidR="00623D80">
        <w:rPr>
          <w:rFonts w:ascii="Times New Roman" w:hAnsi="Times New Roman" w:cs="Times New Roman"/>
        </w:rPr>
        <w:instrText xml:space="preserve"> ADDIN EN.CITE </w:instrText>
      </w:r>
      <w:r w:rsidR="00623D80">
        <w:rPr>
          <w:rFonts w:ascii="Times New Roman" w:hAnsi="Times New Roman" w:cs="Times New Roman"/>
        </w:rPr>
        <w:fldChar w:fldCharType="begin">
          <w:fldData xml:space="preserve">PEVuZE5vdGU+PENpdGU+PEF1dGhvcj5EZXN1emluZ2VzIE1hbmRvbjwvQXV0aG9yPjxZZWFyPjIw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</w:fldData>
        </w:fldChar>
      </w:r>
      <w:r w:rsidR="00623D80">
        <w:rPr>
          <w:rFonts w:ascii="Times New Roman" w:hAnsi="Times New Roman" w:cs="Times New Roman"/>
        </w:rPr>
        <w:instrText xml:space="preserve"> ADDIN EN.CITE.DATA </w:instrText>
      </w:r>
      <w:r w:rsidR="00623D80">
        <w:rPr>
          <w:rFonts w:ascii="Times New Roman" w:hAnsi="Times New Roman" w:cs="Times New Roman"/>
        </w:rPr>
      </w:r>
      <w:r w:rsidR="00623D80">
        <w:rPr>
          <w:rFonts w:ascii="Times New Roman" w:hAnsi="Times New Roman" w:cs="Times New Roman"/>
        </w:rPr>
        <w:fldChar w:fldCharType="end"/>
      </w:r>
      <w:r w:rsidRPr="008B666D">
        <w:rPr>
          <w:rFonts w:ascii="Times New Roman" w:hAnsi="Times New Roman" w:cs="Times New Roman"/>
        </w:rPr>
      </w:r>
      <w:r w:rsidRPr="008B666D">
        <w:rPr>
          <w:rFonts w:ascii="Times New Roman" w:hAnsi="Times New Roman" w:cs="Times New Roman"/>
        </w:rPr>
        <w:fldChar w:fldCharType="separate"/>
      </w:r>
      <w:r w:rsidR="001936BB">
        <w:rPr>
          <w:rFonts w:ascii="Times New Roman" w:hAnsi="Times New Roman" w:cs="Times New Roman"/>
          <w:noProof/>
        </w:rPr>
        <w:t>[20, 24]</w:t>
      </w:r>
      <w:r w:rsidRPr="008B666D">
        <w:rPr>
          <w:rFonts w:ascii="Times New Roman" w:hAnsi="Times New Roman" w:cs="Times New Roman"/>
        </w:rPr>
        <w:fldChar w:fldCharType="end"/>
      </w:r>
      <w:r w:rsidRPr="008B666D">
        <w:rPr>
          <w:rFonts w:ascii="Times New Roman" w:hAnsi="Times New Roman" w:cs="Times New Roman"/>
          <w:color w:val="000000"/>
        </w:rPr>
        <w:t>.</w:t>
      </w:r>
      <w:r w:rsidRPr="008B666D">
        <w:rPr>
          <w:rFonts w:ascii="Times New Roman" w:hAnsi="Times New Roman" w:cs="Times New Roman"/>
          <w:i/>
          <w:iCs/>
        </w:rPr>
        <w:t xml:space="preserve"> </w:t>
      </w:r>
      <w:r w:rsidRPr="00FE769B">
        <w:rPr>
          <w:rFonts w:ascii="Times New Roman" w:hAnsi="Times New Roman" w:cs="Times New Roman"/>
          <w:i/>
          <w:iCs/>
        </w:rPr>
        <w:t>BMSS</w:t>
      </w:r>
      <w:r w:rsidRPr="008B666D">
        <w:rPr>
          <w:rFonts w:ascii="Times New Roman" w:hAnsi="Times New Roman" w:cs="Times New Roman"/>
          <w:i/>
          <w:iCs/>
        </w:rPr>
        <w:t xml:space="preserve"> </w:t>
      </w:r>
      <w:r w:rsidRPr="008B666D">
        <w:rPr>
          <w:rFonts w:ascii="Times New Roman" w:hAnsi="Times New Roman" w:cs="Times New Roman"/>
        </w:rPr>
        <w:t xml:space="preserve">was applied to </w:t>
      </w:r>
      <w:r w:rsidR="00C60DE0">
        <w:rPr>
          <w:rFonts w:ascii="Times New Roman" w:hAnsi="Times New Roman" w:cs="Times New Roman"/>
        </w:rPr>
        <w:t xml:space="preserve"> a</w:t>
      </w:r>
      <w:r w:rsidRPr="008B666D">
        <w:rPr>
          <w:rFonts w:ascii="Times New Roman" w:hAnsi="Times New Roman" w:cs="Times New Roman"/>
        </w:rPr>
        <w:t xml:space="preserve"> GPCR expressed in two </w:t>
      </w:r>
      <w:r w:rsidR="00D71CD3">
        <w:rPr>
          <w:rFonts w:ascii="Times New Roman" w:hAnsi="Times New Roman" w:cs="Times New Roman"/>
        </w:rPr>
        <w:t xml:space="preserve">different </w:t>
      </w:r>
      <w:r w:rsidRPr="008B666D">
        <w:rPr>
          <w:rFonts w:ascii="Times New Roman" w:hAnsi="Times New Roman" w:cs="Times New Roman"/>
        </w:rPr>
        <w:t xml:space="preserve">expression systems (insect cells </w:t>
      </w:r>
      <w:r w:rsidRPr="008B666D">
        <w:rPr>
          <w:rFonts w:ascii="Times New Roman" w:hAnsi="Times New Roman" w:cs="Times New Roman"/>
        </w:rPr>
        <w:lastRenderedPageBreak/>
        <w:t>and yeast</w:t>
      </w:r>
      <w:r>
        <w:rPr>
          <w:rFonts w:ascii="Times New Roman" w:hAnsi="Times New Roman" w:cs="Times New Roman"/>
        </w:rPr>
        <w:t xml:space="preserve">) </w:t>
      </w:r>
      <w:r w:rsidRPr="008B666D">
        <w:rPr>
          <w:rFonts w:ascii="Times New Roman" w:hAnsi="Times New Roman" w:cs="Times New Roman"/>
        </w:rPr>
        <w:t>and</w:t>
      </w:r>
      <w:r w:rsidRPr="008B666D">
        <w:rPr>
          <w:rFonts w:ascii="Times New Roman" w:hAnsi="Times New Roman" w:cs="Times New Roman"/>
          <w:iCs/>
        </w:rPr>
        <w:t xml:space="preserve"> </w:t>
      </w:r>
      <w:r w:rsidR="00F353FF">
        <w:rPr>
          <w:rFonts w:ascii="Times New Roman" w:hAnsi="Times New Roman" w:cs="Times New Roman"/>
        </w:rPr>
        <w:t>demonstrated</w:t>
      </w:r>
      <w:r w:rsidRPr="008B666D">
        <w:rPr>
          <w:rFonts w:ascii="Times New Roman" w:hAnsi="Times New Roman" w:cs="Times New Roman"/>
        </w:rPr>
        <w:t xml:space="preserve"> very similar tendencies for solubilization conditions regardless of the cell type/ lipid composition</w:t>
      </w:r>
      <w:r w:rsidR="009600D2">
        <w:rPr>
          <w:rFonts w:ascii="Times New Roman" w:hAnsi="Times New Roman" w:cs="Times New Roman"/>
        </w:rPr>
        <w:t xml:space="preserve"> </w:t>
      </w:r>
      <w:r>
        <w:rPr>
          <w:rFonts w:ascii="Times New Roman" w:hAnsi="Times New Roman" w:cs="Times New Roman"/>
        </w:rPr>
        <w:fldChar w:fldCharType="begin"/>
      </w:r>
      <w:r w:rsidR="001936BB">
        <w:rPr>
          <w:rFonts w:ascii="Times New Roman" w:hAnsi="Times New Roman" w:cs="Times New Roman"/>
        </w:rPr>
        <w:instrText xml:space="preserve"> ADDIN EN.CITE &lt;EndNote&gt;&lt;Cite&gt;&lt;Author&gt;Desuzinges Mandon&lt;/Author&gt;&lt;Year&gt;2017&lt;/Year&gt;&lt;RecNum&gt;2844&lt;/RecNum&gt;&lt;DisplayText&gt;[20]&lt;/DisplayText&gt;&lt;record&gt;&lt;rec-number&gt;2844&lt;/rec-number&gt;&lt;foreign-keys&gt;&lt;key app="EN" db-id="esx9v9fwmtzfxeexp2qpz2wt9seazt095rww" timestamp="1497880106"&gt;2844&lt;/key&gt;&lt;/foreign-keys&gt;&lt;ref-type name="Journal Article"&gt;17&lt;/ref-type&gt;&lt;contributors&gt;&lt;authors&gt;&lt;author&gt;Desuzinges Mandon, E.&lt;/author&gt;&lt;author&gt;Agez, M.&lt;/author&gt;&lt;author&gt;Pellegrin, R.&lt;/author&gt;&lt;author&gt;Igonet, S.&lt;/author&gt;&lt;author&gt;Jawhari, A.&lt;/author&gt;&lt;/authors&gt;&lt;/contributors&gt;&lt;auth-address&gt;CALIXAR, 60 Avenue Rockefeller, 69008 Lyon, France.&amp;#xD;CALIXAR, 60 Avenue Rockefeller, 69008 Lyon, France. Electronic address: ajawhari@calixar.com.&lt;/auth-address&gt;&lt;titles&gt;&lt;title&gt;Novel systematic detergent screening method for membrane proteins solubilization&lt;/title&gt;&lt;secondary-title&gt;Anal Biochem&lt;/secondary-title&gt;&lt;/titles&gt;&lt;periodical&gt;&lt;full-title&gt;Anal Biochem&lt;/full-title&gt;&lt;/periodical&gt;&lt;pages&gt;40-49&lt;/pages&gt;&lt;volume&gt;517&lt;/volume&gt;&lt;keywords&gt;&lt;keyword&gt;Cell Membrane/*chemistry&lt;/keyword&gt;&lt;keyword&gt;Detergents/*chemistry&lt;/keyword&gt;&lt;keyword&gt;Humans&lt;/keyword&gt;&lt;keyword&gt;Receptors, G-Protein-Coupled/*chemistry&lt;/keyword&gt;&lt;keyword&gt;Solubility&lt;/keyword&gt;&lt;keyword&gt;*Biotinylated lipids&lt;/keyword&gt;&lt;keyword&gt;*Calixarene&lt;/keyword&gt;&lt;keyword&gt;*Detergent&lt;/keyword&gt;&lt;keyword&gt;*Extraction&lt;/keyword&gt;&lt;keyword&gt;*Gpcr&lt;/keyword&gt;&lt;keyword&gt;*Membrane protein&lt;/keyword&gt;&lt;keyword&gt;*Membranes&lt;/keyword&gt;&lt;keyword&gt;*Solubilization&lt;/keyword&gt;&lt;keyword&gt;*Transporter&lt;/keyword&gt;&lt;/keywords&gt;&lt;dates&gt;&lt;year&gt;2017&lt;/year&gt;&lt;pub-dates&gt;&lt;date&gt;Jan 15&lt;/date&gt;&lt;/pub-dates&gt;&lt;/dates&gt;&lt;isbn&gt;1096-0309 (Electronic)&amp;#xD;0003-2697 (Linking)&lt;/isbn&gt;&lt;accession-num&gt;27847172&lt;/accession-num&gt;&lt;urls&gt;&lt;related-urls&gt;&lt;url&gt;https://www.ncbi.nlm.nih.gov/pubmed/27847172&lt;/url&gt;&lt;/related-urls&gt;&lt;/urls&gt;&lt;electronic-resource-num&gt;10.1016/j.ab.2016.11.008&lt;/electronic-resource-num&gt;&lt;/record&gt;&lt;/Cite&gt;&lt;/EndNote&gt;</w:instrText>
      </w:r>
      <w:r>
        <w:rPr>
          <w:rFonts w:ascii="Times New Roman" w:hAnsi="Times New Roman" w:cs="Times New Roman"/>
        </w:rPr>
        <w:fldChar w:fldCharType="separate"/>
      </w:r>
      <w:r w:rsidR="001936BB">
        <w:rPr>
          <w:rFonts w:ascii="Times New Roman" w:hAnsi="Times New Roman" w:cs="Times New Roman"/>
          <w:noProof/>
        </w:rPr>
        <w:t>[20]</w:t>
      </w:r>
      <w:r>
        <w:rPr>
          <w:rFonts w:ascii="Times New Roman" w:hAnsi="Times New Roman" w:cs="Times New Roman"/>
        </w:rPr>
        <w:fldChar w:fldCharType="end"/>
      </w:r>
      <w:r w:rsidRPr="008B666D">
        <w:rPr>
          <w:rFonts w:ascii="Times New Roman" w:hAnsi="Times New Roman" w:cs="Times New Roman"/>
        </w:rPr>
        <w:t>. This suggests that solubilization rel</w:t>
      </w:r>
      <w:r w:rsidR="00F353FF">
        <w:rPr>
          <w:rFonts w:ascii="Times New Roman" w:hAnsi="Times New Roman" w:cs="Times New Roman"/>
        </w:rPr>
        <w:t>ies</w:t>
      </w:r>
      <w:r w:rsidRPr="008B666D">
        <w:rPr>
          <w:rFonts w:ascii="Times New Roman" w:hAnsi="Times New Roman" w:cs="Times New Roman"/>
        </w:rPr>
        <w:t xml:space="preserve"> more on MP physical chemical and structural proprieties and less on </w:t>
      </w:r>
      <w:r w:rsidR="00F353FF">
        <w:rPr>
          <w:rFonts w:ascii="Times New Roman" w:hAnsi="Times New Roman" w:cs="Times New Roman"/>
        </w:rPr>
        <w:t xml:space="preserve">the properties of the </w:t>
      </w:r>
      <w:r w:rsidRPr="008B666D">
        <w:rPr>
          <w:rFonts w:ascii="Times New Roman" w:hAnsi="Times New Roman" w:cs="Times New Roman"/>
        </w:rPr>
        <w:t>membrane it is embedde</w:t>
      </w:r>
      <w:r w:rsidR="00F353FF">
        <w:rPr>
          <w:rFonts w:ascii="Times New Roman" w:hAnsi="Times New Roman" w:cs="Times New Roman"/>
        </w:rPr>
        <w:t>d</w:t>
      </w:r>
      <w:r w:rsidRPr="008B666D">
        <w:rPr>
          <w:rFonts w:ascii="Times New Roman" w:hAnsi="Times New Roman" w:cs="Times New Roman"/>
        </w:rPr>
        <w:t xml:space="preserve"> in. Further studies are </w:t>
      </w:r>
      <w:r w:rsidR="00F353FF">
        <w:rPr>
          <w:rFonts w:ascii="Times New Roman" w:hAnsi="Times New Roman" w:cs="Times New Roman"/>
        </w:rPr>
        <w:t xml:space="preserve">still </w:t>
      </w:r>
      <w:r w:rsidRPr="008B666D">
        <w:rPr>
          <w:rFonts w:ascii="Times New Roman" w:hAnsi="Times New Roman" w:cs="Times New Roman"/>
        </w:rPr>
        <w:t xml:space="preserve">required </w:t>
      </w:r>
      <w:r w:rsidR="00F353FF">
        <w:rPr>
          <w:rFonts w:ascii="Times New Roman" w:hAnsi="Times New Roman" w:cs="Times New Roman"/>
        </w:rPr>
        <w:t xml:space="preserve">though </w:t>
      </w:r>
      <w:r w:rsidRPr="008B666D">
        <w:rPr>
          <w:rFonts w:ascii="Times New Roman" w:hAnsi="Times New Roman" w:cs="Times New Roman"/>
        </w:rPr>
        <w:t>to nail down the determinant of MP solubilization.</w:t>
      </w:r>
    </w:p>
    <w:p w14:paraId="7D5804B3" w14:textId="42EFB255" w:rsidR="00A641E5" w:rsidRDefault="00777DDF" w:rsidP="00A24A55">
      <w:pPr>
        <w:spacing w:line="360" w:lineRule="auto"/>
        <w:jc w:val="both"/>
        <w:rPr>
          <w:rFonts w:ascii="Times New Roman" w:eastAsia="Times New Roman" w:hAnsi="Times New Roman" w:cs="Times New Roman"/>
          <w:b/>
        </w:rPr>
      </w:pPr>
      <w:r>
        <w:rPr>
          <w:rFonts w:ascii="Times New Roman" w:hAnsi="Times New Roman" w:cs="Times New Roman"/>
        </w:rPr>
        <w:t>In add</w:t>
      </w:r>
      <w:r w:rsidR="00380F44">
        <w:rPr>
          <w:rFonts w:ascii="Times New Roman" w:hAnsi="Times New Roman" w:cs="Times New Roman"/>
        </w:rPr>
        <w:t>ition to screening for solubiliz</w:t>
      </w:r>
      <w:r>
        <w:rPr>
          <w:rFonts w:ascii="Times New Roman" w:hAnsi="Times New Roman" w:cs="Times New Roman"/>
        </w:rPr>
        <w:t xml:space="preserve">ation efficiency, a careful screening of </w:t>
      </w:r>
      <w:r w:rsidR="00E71237">
        <w:rPr>
          <w:rFonts w:ascii="Times New Roman" w:hAnsi="Times New Roman" w:cs="Times New Roman"/>
        </w:rPr>
        <w:t>stability</w:t>
      </w:r>
      <w:r>
        <w:rPr>
          <w:rFonts w:ascii="Times New Roman" w:hAnsi="Times New Roman" w:cs="Times New Roman"/>
        </w:rPr>
        <w:t xml:space="preserve"> is absolutely required for a successful MP production. Thermostability assays </w:t>
      </w:r>
      <w:r w:rsidR="00E71237">
        <w:rPr>
          <w:rFonts w:ascii="Times New Roman" w:hAnsi="Times New Roman" w:cs="Times New Roman"/>
        </w:rPr>
        <w:t xml:space="preserve">can </w:t>
      </w:r>
      <w:r>
        <w:rPr>
          <w:rFonts w:ascii="Times New Roman" w:hAnsi="Times New Roman" w:cs="Times New Roman"/>
        </w:rPr>
        <w:t xml:space="preserve">help rank stabilization conditions. Different methods </w:t>
      </w:r>
      <w:r w:rsidR="00C60DE0">
        <w:rPr>
          <w:rFonts w:ascii="Times New Roman" w:hAnsi="Times New Roman" w:cs="Times New Roman"/>
        </w:rPr>
        <w:t xml:space="preserve">have been </w:t>
      </w:r>
      <w:r>
        <w:rPr>
          <w:rFonts w:ascii="Times New Roman" w:hAnsi="Times New Roman" w:cs="Times New Roman"/>
        </w:rPr>
        <w:t>reported for this purpose such as microscale fluorescent thermal stability assay</w:t>
      </w:r>
      <w:r w:rsidR="009600D2">
        <w:rPr>
          <w:rFonts w:ascii="Times New Roman" w:hAnsi="Times New Roman" w:cs="Times New Roman"/>
        </w:rPr>
        <w:t xml:space="preserve"> </w:t>
      </w:r>
      <w:r>
        <w:rPr>
          <w:rFonts w:ascii="Times New Roman" w:hAnsi="Times New Roman" w:cs="Times New Roman"/>
        </w:rPr>
        <w:fldChar w:fldCharType="begin"/>
      </w:r>
      <w:r w:rsidR="00623D80">
        <w:rPr>
          <w:rFonts w:ascii="Times New Roman" w:hAnsi="Times New Roman" w:cs="Times New Roman"/>
        </w:rPr>
        <w:instrText xml:space="preserve"> ADDIN EN.CITE &lt;EndNote&gt;&lt;Cite&gt;&lt;Author&gt;Alexandrov&lt;/Author&gt;&lt;Year&gt;2008&lt;/Year&gt;&lt;RecNum&gt;3049&lt;/RecNum&gt;&lt;DisplayText&gt;[39]&lt;/DisplayText&gt;&lt;record&gt;&lt;rec-number&gt;3049&lt;/rec-number&gt;&lt;foreign-keys&gt;&lt;key app="EN" db-id="esx9v9fwmtzfxeexp2qpz2wt9seazt095rww" timestamp="1510838710"&gt;3049&lt;/key&gt;&lt;/foreign-keys&gt;&lt;ref-type name="Journal Article"&gt;17&lt;/ref-type&gt;&lt;contributors&gt;&lt;authors&gt;&lt;author&gt;Alexandrov, A. I.&lt;/author&gt;&lt;author&gt;Mileni, M.&lt;/author&gt;&lt;author&gt;Chien, E. Y.&lt;/author&gt;&lt;author&gt;Hanson, M. A.&lt;/author&gt;&lt;author&gt;Stevens, R. C.&lt;/author&gt;&lt;/authors&gt;&lt;/contributors&gt;&lt;auth-address&gt;Department of Molecular Biology, The Scripps Research Institute, La Jolla, CA 92037, USA.&lt;/auth-address&gt;&lt;titles&gt;&lt;title&gt;Microscale fluorescent thermal stability assay for membrane proteins&lt;/title&gt;&lt;secondary-title&gt;Structure&lt;/secondary-title&gt;&lt;/titles&gt;&lt;periodical&gt;&lt;full-title&gt;Structure&lt;/full-title&gt;&lt;/periodical&gt;&lt;pages&gt;351-9&lt;/pages&gt;&lt;volume&gt;16&lt;/volume&gt;&lt;number&gt;3&lt;/number&gt;&lt;edition&gt;2008/03/13&lt;/edition&gt;&lt;keywords&gt;&lt;keyword&gt;Buffers&lt;/keyword&gt;&lt;keyword&gt;Detergents/pharmacology&lt;/keyword&gt;&lt;keyword&gt;*Fluorescence&lt;/keyword&gt;&lt;keyword&gt;Humans&lt;/keyword&gt;&lt;keyword&gt;Hydrogen-Ion Concentration&lt;/keyword&gt;&lt;keyword&gt;Membrane Proteins/*chemistry/metabolism&lt;/keyword&gt;&lt;keyword&gt;Models, Biological&lt;/keyword&gt;&lt;keyword&gt;Models, Molecular&lt;/keyword&gt;&lt;keyword&gt;Osmolar Concentration&lt;/keyword&gt;&lt;keyword&gt;Protein Denaturation&lt;/keyword&gt;&lt;keyword&gt;Receptors, G-Protein-Coupled/chemistry/metabolism&lt;/keyword&gt;&lt;keyword&gt;Surface-Active Agents/chemistry&lt;/keyword&gt;&lt;keyword&gt;Thermodynamics&lt;/keyword&gt;&lt;keyword&gt;Transition Temperature&lt;/keyword&gt;&lt;/keywords&gt;&lt;dates&gt;&lt;year&gt;2008&lt;/year&gt;&lt;pub-dates&gt;&lt;date&gt;Mar&lt;/date&gt;&lt;/pub-dates&gt;&lt;/dates&gt;&lt;isbn&gt;0969-2126 (Print)&amp;#xD;0969-2126 (Linking)&lt;/isbn&gt;&lt;accession-num&gt;18334210&lt;/accession-num&gt;&lt;urls&gt;&lt;related-urls&gt;&lt;url&gt;https://www.ncbi.nlm.nih.gov/pubmed/18334210&lt;/url&gt;&lt;/related-urls&gt;&lt;/urls&gt;&lt;electronic-resource-num&gt;10.1016/j.str.2008.02.004&lt;/electronic-resource-num&gt;&lt;/record&gt;&lt;/Cite&gt;&lt;/EndNote&gt;</w:instrText>
      </w:r>
      <w:r>
        <w:rPr>
          <w:rFonts w:ascii="Times New Roman" w:hAnsi="Times New Roman" w:cs="Times New Roman"/>
        </w:rPr>
        <w:fldChar w:fldCharType="separate"/>
      </w:r>
      <w:r w:rsidR="001936BB">
        <w:rPr>
          <w:rFonts w:ascii="Times New Roman" w:hAnsi="Times New Roman" w:cs="Times New Roman"/>
          <w:noProof/>
        </w:rPr>
        <w:t>[39]</w:t>
      </w:r>
      <w:r>
        <w:rPr>
          <w:rFonts w:ascii="Times New Roman" w:hAnsi="Times New Roman" w:cs="Times New Roman"/>
        </w:rPr>
        <w:fldChar w:fldCharType="end"/>
      </w:r>
      <w:r>
        <w:rPr>
          <w:rFonts w:ascii="Times New Roman" w:hAnsi="Times New Roman" w:cs="Times New Roman"/>
        </w:rPr>
        <w:t xml:space="preserve"> as well as western blot based thermostability assay</w:t>
      </w:r>
      <w:r w:rsidR="009600D2">
        <w:rPr>
          <w:rFonts w:ascii="Times New Roman" w:hAnsi="Times New Roman" w:cs="Times New Roman"/>
        </w:rPr>
        <w:t xml:space="preserve"> </w:t>
      </w:r>
      <w:r>
        <w:rPr>
          <w:rFonts w:ascii="Times New Roman" w:hAnsi="Times New Roman" w:cs="Times New Roman"/>
        </w:rPr>
        <w:fldChar w:fldCharType="begin"/>
      </w:r>
      <w:r w:rsidR="001936BB">
        <w:rPr>
          <w:rFonts w:ascii="Times New Roman" w:hAnsi="Times New Roman" w:cs="Times New Roman"/>
        </w:rPr>
        <w:instrText xml:space="preserve"> ADDIN EN.CITE &lt;EndNote&gt;&lt;Cite&gt;&lt;Author&gt;Ashok&lt;/Author&gt;&lt;Year&gt;2015&lt;/Year&gt;&lt;RecNum&gt;2852&lt;/RecNum&gt;&lt;DisplayText&gt;[40]&lt;/DisplayText&gt;&lt;record&gt;&lt;rec-number&gt;2852&lt;/rec-number&gt;&lt;foreign-keys&gt;&lt;key app="EN" db-id="esx9v9fwmtzfxeexp2qpz2wt9seazt095rww" timestamp="1497880136"&gt;2852&lt;/key&gt;&lt;/foreign-keys&gt;&lt;ref-type name="Journal Article"&gt;17&lt;/ref-type&gt;&lt;contributors&gt;&lt;authors&gt;&lt;author&gt;Ashok, Y.&lt;/author&gt;&lt;author&gt;Nanekar, R.&lt;/author&gt;&lt;author&gt;Jaakola, V. P.&lt;/author&gt;&lt;/authors&gt;&lt;/contributors&gt;&lt;auth-address&gt;Faculty of Biochemistry and Molecular Medicine &amp;amp; Biocenter Oulu, University of Oulu, Oulu 90014, Finland.&amp;#xD;Faculty of Biochemistry and Molecular Medicine &amp;amp; Biocenter Oulu, University of Oulu, Oulu 90014, Finland Present address: Center for Proteomic Chemistry, Novartis Institute of Biomedical Research, Basel, Switzerland veli-pekka.jaakola@oulu.fi.&lt;/auth-address&gt;&lt;titles&gt;&lt;title&gt;Defining thermostability of membrane proteins by western blotting&lt;/title&gt;&lt;secondary-title&gt;Protein Eng Des Sel&lt;/secondary-title&gt;&lt;/titles&gt;&lt;periodical&gt;&lt;full-title&gt;Protein Eng Des Sel&lt;/full-title&gt;&lt;/periodical&gt;&lt;pages&gt;539-42&lt;/pages&gt;&lt;volume&gt;28&lt;/volume&gt;&lt;number&gt;12&lt;/number&gt;&lt;keywords&gt;&lt;keyword&gt;Blotting, Western/*methods&lt;/keyword&gt;&lt;keyword&gt;Detergents&lt;/keyword&gt;&lt;keyword&gt;Lipids&lt;/keyword&gt;&lt;keyword&gt;Membrane Proteins/*chemistry/*isolation &amp;amp; purification&lt;/keyword&gt;&lt;keyword&gt;Pliability&lt;/keyword&gt;&lt;keyword&gt;Protein Engineering&lt;/keyword&gt;&lt;keyword&gt;*Protein Stability&lt;/keyword&gt;&lt;keyword&gt;adenosine A2a receptor&lt;/keyword&gt;&lt;keyword&gt;membrane protein&lt;/keyword&gt;&lt;keyword&gt;thermostabilization&lt;/keyword&gt;&lt;keyword&gt;western blotting&lt;/keyword&gt;&lt;/keywords&gt;&lt;dates&gt;&lt;year&gt;2015&lt;/year&gt;&lt;pub-dates&gt;&lt;date&gt;Dec&lt;/date&gt;&lt;/pub-dates&gt;&lt;/dates&gt;&lt;isbn&gt;1741-0134 (Electronic)&amp;#xD;1741-0126 (Linking)&lt;/isbn&gt;&lt;accession-num&gt;26384510&lt;/accession-num&gt;&lt;urls&gt;&lt;related-urls&gt;&lt;url&gt;https://www.ncbi.nlm.nih.gov/pubmed/26384510&lt;/url&gt;&lt;/related-urls&gt;&lt;/urls&gt;&lt;electronic-resource-num&gt;10.1093/protein/gzv049&lt;/electronic-resource-num&gt;&lt;/record&gt;&lt;/Cite&gt;&lt;/EndNote&gt;</w:instrText>
      </w:r>
      <w:r>
        <w:rPr>
          <w:rFonts w:ascii="Times New Roman" w:hAnsi="Times New Roman" w:cs="Times New Roman"/>
        </w:rPr>
        <w:fldChar w:fldCharType="separate"/>
      </w:r>
      <w:r w:rsidR="001936BB">
        <w:rPr>
          <w:rFonts w:ascii="Times New Roman" w:hAnsi="Times New Roman" w:cs="Times New Roman"/>
          <w:noProof/>
        </w:rPr>
        <w:t>[40]</w:t>
      </w:r>
      <w:r>
        <w:rPr>
          <w:rFonts w:ascii="Times New Roman" w:hAnsi="Times New Roman" w:cs="Times New Roman"/>
        </w:rPr>
        <w:fldChar w:fldCharType="end"/>
      </w:r>
      <w:r>
        <w:rPr>
          <w:rFonts w:ascii="Times New Roman" w:hAnsi="Times New Roman" w:cs="Times New Roman"/>
        </w:rPr>
        <w:t xml:space="preserve">. It is also possible during the purification to identify </w:t>
      </w:r>
      <w:r w:rsidR="00C60DE0">
        <w:rPr>
          <w:rFonts w:ascii="Times New Roman" w:hAnsi="Times New Roman" w:cs="Times New Roman"/>
        </w:rPr>
        <w:t xml:space="preserve">the </w:t>
      </w:r>
      <w:r>
        <w:rPr>
          <w:rFonts w:ascii="Times New Roman" w:hAnsi="Times New Roman" w:cs="Times New Roman"/>
        </w:rPr>
        <w:t>best stabilizing conditions. In fact, stabilizing reagent</w:t>
      </w:r>
      <w:r w:rsidR="00C60DE0">
        <w:rPr>
          <w:rFonts w:ascii="Times New Roman" w:hAnsi="Times New Roman" w:cs="Times New Roman"/>
        </w:rPr>
        <w:t>s</w:t>
      </w:r>
      <w:r>
        <w:rPr>
          <w:rFonts w:ascii="Times New Roman" w:hAnsi="Times New Roman" w:cs="Times New Roman"/>
        </w:rPr>
        <w:t xml:space="preserve"> can also be added after solubilization steps to improve protein stability as illustrated in </w:t>
      </w:r>
      <w:r w:rsidRPr="00594884">
        <w:rPr>
          <w:rFonts w:ascii="Times New Roman" w:hAnsi="Times New Roman" w:cs="Times New Roman"/>
          <w:b/>
        </w:rPr>
        <w:t xml:space="preserve">Figure </w:t>
      </w:r>
      <w:r w:rsidR="00594884" w:rsidRPr="00594884">
        <w:rPr>
          <w:rFonts w:ascii="Times New Roman" w:hAnsi="Times New Roman" w:cs="Times New Roman"/>
          <w:b/>
        </w:rPr>
        <w:t>4</w:t>
      </w:r>
      <w:r>
        <w:rPr>
          <w:rFonts w:ascii="Times New Roman" w:hAnsi="Times New Roman" w:cs="Times New Roman"/>
        </w:rPr>
        <w:t>. D</w:t>
      </w:r>
      <w:r w:rsidRPr="00A56CDA">
        <w:rPr>
          <w:rFonts w:ascii="Times New Roman" w:hAnsi="Times New Roman" w:cs="Times New Roman"/>
        </w:rPr>
        <w:t>etergents tend to strip away all the lipids from a membrane protein, many of which have been shown to be important for protein function</w:t>
      </w:r>
      <w:r>
        <w:rPr>
          <w:rFonts w:ascii="Times New Roman" w:hAnsi="Times New Roman" w:cs="Times New Roman"/>
        </w:rPr>
        <w:t>. The use of particular lipids or cholesterol homologs can have a positive impact on MP stability and functionality</w:t>
      </w:r>
      <w:r w:rsidR="009600D2">
        <w:rPr>
          <w:rFonts w:ascii="Times New Roman" w:hAnsi="Times New Roman" w:cs="Times New Roman"/>
        </w:rPr>
        <w:t xml:space="preserve"> </w:t>
      </w:r>
      <w:r>
        <w:rPr>
          <w:rFonts w:ascii="Times New Roman" w:hAnsi="Times New Roman" w:cs="Times New Roman"/>
        </w:rPr>
        <w:fldChar w:fldCharType="begin">
          <w:fldData xml:space="preserve">PEVuZE5vdGU+PENpdGU+PEF1dGhvcj5EYXdhbGlieTwvQXV0aG9yPjxZZWFyPjIwMTY8L1llYXI+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</w:fldData>
        </w:fldChar>
      </w:r>
      <w:r w:rsidR="0069260A">
        <w:rPr>
          <w:rFonts w:ascii="Times New Roman" w:hAnsi="Times New Roman" w:cs="Times New Roman"/>
        </w:rPr>
        <w:instrText xml:space="preserve"> ADDIN EN.CITE </w:instrText>
      </w:r>
      <w:r w:rsidR="0069260A">
        <w:rPr>
          <w:rFonts w:ascii="Times New Roman" w:hAnsi="Times New Roman" w:cs="Times New Roman"/>
        </w:rPr>
        <w:fldChar w:fldCharType="begin">
          <w:fldData xml:space="preserve">PEVuZE5vdGU+PENpdGU+PEF1dGhvcj5EYXdhbGlieTwvQXV0aG9yPjxZZWFyPjIwMTY8L1llYXI+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</w:fldData>
        </w:fldChar>
      </w:r>
      <w:r w:rsidR="0069260A">
        <w:rPr>
          <w:rFonts w:ascii="Times New Roman" w:hAnsi="Times New Roman" w:cs="Times New Roman"/>
        </w:rPr>
        <w:instrText xml:space="preserve"> ADDIN EN.CITE.DATA </w:instrText>
      </w:r>
      <w:r w:rsidR="0069260A">
        <w:rPr>
          <w:rFonts w:ascii="Times New Roman" w:hAnsi="Times New Roman" w:cs="Times New Roman"/>
        </w:rPr>
      </w:r>
      <w:r w:rsidR="0069260A">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936BB">
        <w:rPr>
          <w:rFonts w:ascii="Times New Roman" w:hAnsi="Times New Roman" w:cs="Times New Roman"/>
          <w:noProof/>
        </w:rPr>
        <w:t>[41, 42]</w:t>
      </w:r>
      <w:r>
        <w:rPr>
          <w:rFonts w:ascii="Times New Roman" w:hAnsi="Times New Roman" w:cs="Times New Roman"/>
        </w:rPr>
        <w:fldChar w:fldCharType="end"/>
      </w:r>
      <w:r>
        <w:rPr>
          <w:rFonts w:ascii="Times New Roman" w:hAnsi="Times New Roman" w:cs="Times New Roman"/>
        </w:rPr>
        <w:t xml:space="preserve">. This is why cholesteryl hemisuccinate and similarly calixarene cholesteryl derivative were designed </w:t>
      </w:r>
      <w:r w:rsidRPr="003B573D">
        <w:rPr>
          <w:rFonts w:ascii="Times New Roman" w:hAnsi="Times New Roman" w:cs="Times New Roman"/>
          <w:b/>
        </w:rPr>
        <w:t>(</w:t>
      </w:r>
      <w:r w:rsidRPr="00594884">
        <w:rPr>
          <w:rFonts w:ascii="Times New Roman" w:hAnsi="Times New Roman" w:cs="Times New Roman"/>
          <w:b/>
        </w:rPr>
        <w:t xml:space="preserve">Figure </w:t>
      </w:r>
      <w:r w:rsidR="00594884" w:rsidRPr="00594884">
        <w:rPr>
          <w:rFonts w:ascii="Times New Roman" w:hAnsi="Times New Roman" w:cs="Times New Roman"/>
          <w:b/>
        </w:rPr>
        <w:t>3</w:t>
      </w:r>
      <w:r>
        <w:rPr>
          <w:rFonts w:ascii="Times New Roman" w:hAnsi="Times New Roman" w:cs="Times New Roman"/>
        </w:rPr>
        <w:t xml:space="preserve">). Depending on the purification scheme, MP can be more or less stable and functional. A careful evaluation of the </w:t>
      </w:r>
      <w:r w:rsidR="0069260A">
        <w:rPr>
          <w:rFonts w:ascii="Times New Roman" w:hAnsi="Times New Roman" w:cs="Times New Roman"/>
        </w:rPr>
        <w:t xml:space="preserve">protein’s </w:t>
      </w:r>
      <w:r>
        <w:rPr>
          <w:rFonts w:ascii="Times New Roman" w:hAnsi="Times New Roman" w:cs="Times New Roman"/>
        </w:rPr>
        <w:t xml:space="preserve">behavior in solution, stability and functionality </w:t>
      </w:r>
      <w:r w:rsidR="0069260A">
        <w:rPr>
          <w:rFonts w:ascii="Times New Roman" w:hAnsi="Times New Roman" w:cs="Times New Roman"/>
        </w:rPr>
        <w:t xml:space="preserve">needs </w:t>
      </w:r>
      <w:r>
        <w:rPr>
          <w:rFonts w:ascii="Times New Roman" w:hAnsi="Times New Roman" w:cs="Times New Roman"/>
        </w:rPr>
        <w:t xml:space="preserve">to </w:t>
      </w:r>
      <w:r w:rsidR="00556426">
        <w:rPr>
          <w:rFonts w:ascii="Times New Roman" w:hAnsi="Times New Roman" w:cs="Times New Roman"/>
        </w:rPr>
        <w:t xml:space="preserve">be </w:t>
      </w:r>
      <w:r w:rsidR="0069260A">
        <w:rPr>
          <w:rFonts w:ascii="Times New Roman" w:hAnsi="Times New Roman" w:cs="Times New Roman"/>
        </w:rPr>
        <w:t xml:space="preserve">carried out, </w:t>
      </w:r>
      <w:r>
        <w:rPr>
          <w:rFonts w:ascii="Times New Roman" w:hAnsi="Times New Roman" w:cs="Times New Roman"/>
        </w:rPr>
        <w:t>similarly to the solubilization step.</w:t>
      </w:r>
    </w:p>
    <w:p w14:paraId="3D11DCBA" w14:textId="77777777" w:rsidR="00777DDF" w:rsidRDefault="00777DDF" w:rsidP="00A24A55">
      <w:pPr>
        <w:spacing w:line="360" w:lineRule="auto"/>
        <w:jc w:val="both"/>
        <w:rPr>
          <w:rFonts w:ascii="Times New Roman" w:eastAsia="Times New Roman" w:hAnsi="Times New Roman" w:cs="Times New Roman"/>
          <w:b/>
        </w:rPr>
      </w:pPr>
    </w:p>
    <w:p w14:paraId="689CCADE" w14:textId="25A36C1B" w:rsidR="00F85CE6" w:rsidRDefault="00777DDF" w:rsidP="00A24A55">
      <w:pPr>
        <w:spacing w:line="360" w:lineRule="auto"/>
        <w:jc w:val="both"/>
        <w:rPr>
          <w:rFonts w:ascii="Times New Roman" w:eastAsia="Times New Roman" w:hAnsi="Times New Roman" w:cs="Times New Roman"/>
          <w:b/>
        </w:rPr>
      </w:pPr>
      <w:r>
        <w:rPr>
          <w:rFonts w:ascii="Times New Roman" w:eastAsia="Times New Roman" w:hAnsi="Times New Roman" w:cs="Times New Roman"/>
          <w:b/>
        </w:rPr>
        <w:t>Alternatives to detergents</w:t>
      </w:r>
      <w:r w:rsidR="00232290">
        <w:rPr>
          <w:rFonts w:ascii="Times New Roman" w:eastAsia="Times New Roman" w:hAnsi="Times New Roman" w:cs="Times New Roman"/>
          <w:b/>
        </w:rPr>
        <w:t>?</w:t>
      </w:r>
    </w:p>
    <w:p w14:paraId="006CF3D9" w14:textId="1224AAC3" w:rsidR="00490873" w:rsidRPr="00667F53" w:rsidRDefault="00291AC4" w:rsidP="00A24A55">
      <w:pPr>
        <w:spacing w:line="360" w:lineRule="auto"/>
        <w:jc w:val="both"/>
        <w:rPr>
          <w:rStyle w:val="research"/>
          <w:rFonts w:ascii="Times New Roman" w:hAnsi="Times New Roman" w:cs="Times New Roman"/>
        </w:rPr>
      </w:pPr>
      <w:r>
        <w:rPr>
          <w:rFonts w:ascii="Times New Roman" w:eastAsia="Times New Roman" w:hAnsi="Times New Roman" w:cs="Times New Roman"/>
        </w:rPr>
        <w:t xml:space="preserve">Apart from typical detergents, Lipid Like </w:t>
      </w:r>
      <w:r w:rsidR="002D7081">
        <w:rPr>
          <w:rFonts w:ascii="Times New Roman" w:eastAsia="Times New Roman" w:hAnsi="Times New Roman" w:cs="Times New Roman"/>
        </w:rPr>
        <w:t xml:space="preserve">Peptides </w:t>
      </w:r>
      <w:r>
        <w:rPr>
          <w:rFonts w:ascii="Times New Roman" w:eastAsia="Times New Roman" w:hAnsi="Times New Roman" w:cs="Times New Roman"/>
        </w:rPr>
        <w:t xml:space="preserve">(LLPs) have detergent like properties and have been recently proposed as </w:t>
      </w:r>
      <w:r w:rsidR="00967F0D">
        <w:rPr>
          <w:rFonts w:ascii="Times New Roman" w:eastAsia="Times New Roman" w:hAnsi="Times New Roman" w:cs="Times New Roman"/>
        </w:rPr>
        <w:t>alternative</w:t>
      </w:r>
      <w:r w:rsidR="0069260A">
        <w:rPr>
          <w:rFonts w:ascii="Times New Roman" w:eastAsia="Times New Roman" w:hAnsi="Times New Roman" w:cs="Times New Roman"/>
        </w:rPr>
        <w:t>s</w:t>
      </w:r>
      <w:r>
        <w:rPr>
          <w:rFonts w:ascii="Times New Roman" w:eastAsia="Times New Roman" w:hAnsi="Times New Roman" w:cs="Times New Roman"/>
        </w:rPr>
        <w:t xml:space="preserve"> to solubilization of integral membrane proteins</w:t>
      </w:r>
      <w:r w:rsidR="009600D2">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WZWl0aDwvQXV0aG9yPjxZZWFyPjIwMTc8L1llYXI+PFJl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=
</w:fldData>
        </w:fldChar>
      </w:r>
      <w:r w:rsidR="001936BB">
        <w:rPr>
          <w:rFonts w:ascii="Times New Roman" w:eastAsia="Times New Roman" w:hAnsi="Times New Roman" w:cs="Times New Roman"/>
        </w:rPr>
        <w:instrText xml:space="preserve"> ADDIN EN.CITE </w:instrText>
      </w:r>
      <w:r w:rsidR="001936BB">
        <w:rPr>
          <w:rFonts w:ascii="Times New Roman" w:eastAsia="Times New Roman" w:hAnsi="Times New Roman" w:cs="Times New Roman"/>
        </w:rPr>
        <w:fldChar w:fldCharType="begin">
          <w:fldData xml:space="preserve">PEVuZE5vdGU+PENpdGU+PEF1dGhvcj5WZWl0aDwvQXV0aG9yPjxZZWFyPjIwMTc8L1llYXI+PFJl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=
</w:fldData>
        </w:fldChar>
      </w:r>
      <w:r w:rsidR="001936BB">
        <w:rPr>
          <w:rFonts w:ascii="Times New Roman" w:eastAsia="Times New Roman" w:hAnsi="Times New Roman" w:cs="Times New Roman"/>
        </w:rPr>
        <w:instrText xml:space="preserve"> ADDIN EN.CITE.DATA </w:instrText>
      </w:r>
      <w:r w:rsidR="001936BB">
        <w:rPr>
          <w:rFonts w:ascii="Times New Roman" w:eastAsia="Times New Roman" w:hAnsi="Times New Roman" w:cs="Times New Roman"/>
        </w:rPr>
      </w:r>
      <w:r w:rsidR="001936BB">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1936BB">
        <w:rPr>
          <w:rFonts w:ascii="Times New Roman" w:eastAsia="Times New Roman" w:hAnsi="Times New Roman" w:cs="Times New Roman"/>
          <w:noProof/>
        </w:rPr>
        <w:t>[43]</w:t>
      </w:r>
      <w:r>
        <w:rPr>
          <w:rFonts w:ascii="Times New Roman" w:eastAsia="Times New Roman" w:hAnsi="Times New Roman" w:cs="Times New Roman"/>
        </w:rPr>
        <w:fldChar w:fldCharType="end"/>
      </w:r>
      <w:r>
        <w:rPr>
          <w:rFonts w:ascii="Times New Roman" w:eastAsia="Times New Roman" w:hAnsi="Times New Roman" w:cs="Times New Roman"/>
        </w:rPr>
        <w:t>. P</w:t>
      </w:r>
      <w:r w:rsidR="00490873" w:rsidRPr="00F12C98">
        <w:rPr>
          <w:rFonts w:ascii="Times New Roman" w:eastAsia="Times New Roman" w:hAnsi="Times New Roman" w:cs="Times New Roman"/>
        </w:rPr>
        <w:t>olymer based solubilizing agents ha</w:t>
      </w:r>
      <w:r w:rsidR="002D7081">
        <w:rPr>
          <w:rFonts w:ascii="Times New Roman" w:eastAsia="Times New Roman" w:hAnsi="Times New Roman" w:cs="Times New Roman"/>
        </w:rPr>
        <w:t>ve</w:t>
      </w:r>
      <w:r w:rsidR="00490873" w:rsidRPr="00F12C98">
        <w:rPr>
          <w:rFonts w:ascii="Times New Roman" w:eastAsia="Times New Roman" w:hAnsi="Times New Roman" w:cs="Times New Roman"/>
        </w:rPr>
        <w:t xml:space="preserve"> </w:t>
      </w:r>
      <w:r>
        <w:rPr>
          <w:rFonts w:ascii="Times New Roman" w:eastAsia="Times New Roman" w:hAnsi="Times New Roman" w:cs="Times New Roman"/>
        </w:rPr>
        <w:t xml:space="preserve">also </w:t>
      </w:r>
      <w:r w:rsidR="00490873" w:rsidRPr="00F12C98">
        <w:rPr>
          <w:rFonts w:ascii="Times New Roman" w:eastAsia="Times New Roman" w:hAnsi="Times New Roman" w:cs="Times New Roman"/>
        </w:rPr>
        <w:t xml:space="preserve">recently emerged. </w:t>
      </w:r>
      <w:r w:rsidR="00490873" w:rsidRPr="007A723F">
        <w:rPr>
          <w:rFonts w:ascii="Times New Roman" w:hAnsi="Times New Roman" w:cs="Times New Roman"/>
        </w:rPr>
        <w:t>Styrene-maleic acid (SMA) co-polymer was described to efficiently</w:t>
      </w:r>
      <w:r w:rsidR="002D7081">
        <w:rPr>
          <w:rFonts w:ascii="Times New Roman" w:hAnsi="Times New Roman" w:cs="Times New Roman"/>
        </w:rPr>
        <w:t xml:space="preserve"> </w:t>
      </w:r>
      <w:r w:rsidR="00232290">
        <w:rPr>
          <w:rFonts w:ascii="Times New Roman" w:hAnsi="Times New Roman" w:cs="Times New Roman"/>
        </w:rPr>
        <w:t>solubilize</w:t>
      </w:r>
      <w:r w:rsidR="00490873" w:rsidRPr="007A723F">
        <w:rPr>
          <w:rFonts w:ascii="Times New Roman" w:hAnsi="Times New Roman" w:cs="Times New Roman"/>
        </w:rPr>
        <w:t xml:space="preserve"> MPs </w:t>
      </w:r>
      <w:r w:rsidR="00D71CD3" w:rsidRPr="007A723F">
        <w:rPr>
          <w:rFonts w:ascii="Times New Roman" w:hAnsi="Times New Roman" w:cs="Times New Roman"/>
        </w:rPr>
        <w:t>form</w:t>
      </w:r>
      <w:r w:rsidR="00D71CD3">
        <w:rPr>
          <w:rFonts w:ascii="Times New Roman" w:hAnsi="Times New Roman" w:cs="Times New Roman"/>
        </w:rPr>
        <w:t>ing</w:t>
      </w:r>
      <w:r w:rsidR="00D71CD3" w:rsidRPr="007A723F">
        <w:rPr>
          <w:rFonts w:ascii="Times New Roman" w:hAnsi="Times New Roman" w:cs="Times New Roman"/>
        </w:rPr>
        <w:t xml:space="preserve"> </w:t>
      </w:r>
      <w:r w:rsidR="00490873" w:rsidRPr="007A723F">
        <w:rPr>
          <w:rFonts w:ascii="Times New Roman" w:hAnsi="Times New Roman" w:cs="Times New Roman"/>
        </w:rPr>
        <w:t>of discs of lipid bilayer, containing MP and encapsulated by the polymer, termed SMALPs</w:t>
      </w:r>
      <w:r w:rsidR="009600D2">
        <w:rPr>
          <w:rFonts w:ascii="Times New Roman" w:hAnsi="Times New Roman" w:cs="Times New Roman"/>
        </w:rPr>
        <w:t xml:space="preserve"> </w:t>
      </w:r>
      <w:r w:rsidR="00490873" w:rsidRPr="007A723F">
        <w:rPr>
          <w:rFonts w:ascii="Times New Roman" w:hAnsi="Times New Roman" w:cs="Times New Roman"/>
        </w:rPr>
        <w:fldChar w:fldCharType="begin">
          <w:fldData xml:space="preserve">PEVuZE5vdGU+PENpdGU+PEF1dGhvcj5Nb3JyaXNvbjwvQXV0aG9yPjxZZWFyPjIwMTY8L1llYXI+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==
</w:fldData>
        </w:fldChar>
      </w:r>
      <w:r w:rsidR="00623D80">
        <w:rPr>
          <w:rFonts w:ascii="Times New Roman" w:hAnsi="Times New Roman" w:cs="Times New Roman"/>
        </w:rPr>
        <w:instrText xml:space="preserve"> ADDIN EN.CITE </w:instrText>
      </w:r>
      <w:r w:rsidR="00623D80">
        <w:rPr>
          <w:rFonts w:ascii="Times New Roman" w:hAnsi="Times New Roman" w:cs="Times New Roman"/>
        </w:rPr>
        <w:fldChar w:fldCharType="begin">
          <w:fldData xml:space="preserve">PEVuZE5vdGU+PENpdGU+PEF1dGhvcj5Nb3JyaXNvbjwvQXV0aG9yPjxZZWFyPjIwMTY8L1llYXI+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==
</w:fldData>
        </w:fldChar>
      </w:r>
      <w:r w:rsidR="00623D80">
        <w:rPr>
          <w:rFonts w:ascii="Times New Roman" w:hAnsi="Times New Roman" w:cs="Times New Roman"/>
        </w:rPr>
        <w:instrText xml:space="preserve"> ADDIN EN.CITE.DATA </w:instrText>
      </w:r>
      <w:r w:rsidR="00623D80">
        <w:rPr>
          <w:rFonts w:ascii="Times New Roman" w:hAnsi="Times New Roman" w:cs="Times New Roman"/>
        </w:rPr>
      </w:r>
      <w:r w:rsidR="00623D80">
        <w:rPr>
          <w:rFonts w:ascii="Times New Roman" w:hAnsi="Times New Roman" w:cs="Times New Roman"/>
        </w:rPr>
        <w:fldChar w:fldCharType="end"/>
      </w:r>
      <w:r w:rsidR="00490873" w:rsidRPr="007A723F">
        <w:rPr>
          <w:rFonts w:ascii="Times New Roman" w:hAnsi="Times New Roman" w:cs="Times New Roman"/>
        </w:rPr>
      </w:r>
      <w:r w:rsidR="00490873" w:rsidRPr="007A723F">
        <w:rPr>
          <w:rFonts w:ascii="Times New Roman" w:hAnsi="Times New Roman" w:cs="Times New Roman"/>
        </w:rPr>
        <w:fldChar w:fldCharType="separate"/>
      </w:r>
      <w:r w:rsidR="001936BB">
        <w:rPr>
          <w:rFonts w:ascii="Times New Roman" w:hAnsi="Times New Roman" w:cs="Times New Roman"/>
          <w:noProof/>
        </w:rPr>
        <w:t>[44-49]</w:t>
      </w:r>
      <w:r w:rsidR="00490873" w:rsidRPr="007A723F">
        <w:rPr>
          <w:rFonts w:ascii="Times New Roman" w:hAnsi="Times New Roman" w:cs="Times New Roman"/>
        </w:rPr>
        <w:fldChar w:fldCharType="end"/>
      </w:r>
      <w:r>
        <w:rPr>
          <w:rFonts w:ascii="Times New Roman" w:hAnsi="Times New Roman" w:cs="Times New Roman"/>
        </w:rPr>
        <w:t xml:space="preserve"> (SMA lipid particles)</w:t>
      </w:r>
      <w:r w:rsidR="00594884">
        <w:rPr>
          <w:rFonts w:ascii="Times New Roman" w:hAnsi="Times New Roman" w:cs="Times New Roman"/>
        </w:rPr>
        <w:t xml:space="preserve"> </w:t>
      </w:r>
      <w:r w:rsidR="002D7081">
        <w:rPr>
          <w:rFonts w:ascii="Times New Roman" w:hAnsi="Times New Roman" w:cs="Times New Roman"/>
        </w:rPr>
        <w:t>(</w:t>
      </w:r>
      <w:r w:rsidR="00490873" w:rsidRPr="00594884">
        <w:rPr>
          <w:rFonts w:ascii="Times New Roman" w:hAnsi="Times New Roman" w:cs="Times New Roman"/>
          <w:b/>
        </w:rPr>
        <w:t xml:space="preserve">Figure </w:t>
      </w:r>
      <w:r w:rsidR="00594884" w:rsidRPr="00594884">
        <w:rPr>
          <w:rFonts w:ascii="Times New Roman" w:hAnsi="Times New Roman" w:cs="Times New Roman"/>
          <w:b/>
        </w:rPr>
        <w:t>5</w:t>
      </w:r>
      <w:r w:rsidR="002D7081">
        <w:rPr>
          <w:rFonts w:ascii="Times New Roman" w:hAnsi="Times New Roman" w:cs="Times New Roman"/>
          <w:b/>
        </w:rPr>
        <w:t>)</w:t>
      </w:r>
      <w:r w:rsidR="00490873" w:rsidRPr="007A723F">
        <w:rPr>
          <w:rFonts w:ascii="Times New Roman" w:hAnsi="Times New Roman" w:cs="Times New Roman"/>
        </w:rPr>
        <w:t>.</w:t>
      </w:r>
      <w:r w:rsidR="00490873" w:rsidRPr="001947E8">
        <w:rPr>
          <w:rFonts w:ascii="Times New Roman" w:hAnsi="Times New Roman" w:cs="Times New Roman"/>
        </w:rPr>
        <w:t xml:space="preserve"> </w:t>
      </w:r>
      <w:r w:rsidR="00490873" w:rsidRPr="00490873">
        <w:rPr>
          <w:rFonts w:ascii="Times New Roman" w:hAnsi="Times New Roman" w:cs="Times New Roman"/>
        </w:rPr>
        <w:t xml:space="preserve">Solubilizing and stabilizing effects rely on the chemical nature of </w:t>
      </w:r>
      <w:r w:rsidR="004836BF">
        <w:rPr>
          <w:rFonts w:ascii="Times New Roman" w:hAnsi="Times New Roman" w:cs="Times New Roman"/>
        </w:rPr>
        <w:t xml:space="preserve">the </w:t>
      </w:r>
      <w:r w:rsidR="00490873" w:rsidRPr="00490873">
        <w:rPr>
          <w:rFonts w:ascii="Times New Roman" w:hAnsi="Times New Roman" w:cs="Times New Roman"/>
        </w:rPr>
        <w:t xml:space="preserve">solubilizing reagent and the intrinsic stability of a particular </w:t>
      </w:r>
      <w:r w:rsidR="00195CB7">
        <w:rPr>
          <w:rFonts w:ascii="Times New Roman" w:hAnsi="Times New Roman" w:cs="Times New Roman"/>
        </w:rPr>
        <w:t>MP</w:t>
      </w:r>
      <w:r w:rsidR="00490873" w:rsidRPr="00490873">
        <w:rPr>
          <w:rFonts w:ascii="Times New Roman" w:hAnsi="Times New Roman" w:cs="Times New Roman"/>
        </w:rPr>
        <w:t xml:space="preserve"> in solution.</w:t>
      </w:r>
      <w:r w:rsidR="00230640">
        <w:rPr>
          <w:rFonts w:ascii="Times New Roman" w:hAnsi="Times New Roman" w:cs="Times New Roman"/>
        </w:rPr>
        <w:t xml:space="preserve"> MP production </w:t>
      </w:r>
      <w:r w:rsidR="0078413D">
        <w:rPr>
          <w:rFonts w:ascii="Times New Roman" w:hAnsi="Times New Roman" w:cs="Times New Roman"/>
        </w:rPr>
        <w:t>roadmap consists o</w:t>
      </w:r>
      <w:r w:rsidR="004836BF">
        <w:rPr>
          <w:rFonts w:ascii="Times New Roman" w:hAnsi="Times New Roman" w:cs="Times New Roman"/>
        </w:rPr>
        <w:t>f</w:t>
      </w:r>
      <w:r w:rsidR="00230640">
        <w:rPr>
          <w:rFonts w:ascii="Times New Roman" w:hAnsi="Times New Roman" w:cs="Times New Roman"/>
        </w:rPr>
        <w:t xml:space="preserve"> solubilization followed by purification</w:t>
      </w:r>
      <w:r w:rsidR="0078413D">
        <w:rPr>
          <w:rFonts w:ascii="Times New Roman" w:hAnsi="Times New Roman" w:cs="Times New Roman"/>
        </w:rPr>
        <w:t xml:space="preserve"> steps</w:t>
      </w:r>
      <w:r w:rsidR="00230640">
        <w:rPr>
          <w:rFonts w:ascii="Times New Roman" w:hAnsi="Times New Roman" w:cs="Times New Roman"/>
        </w:rPr>
        <w:t xml:space="preserve"> </w:t>
      </w:r>
      <w:r w:rsidR="0078413D">
        <w:rPr>
          <w:rFonts w:ascii="Times New Roman" w:hAnsi="Times New Roman" w:cs="Times New Roman"/>
        </w:rPr>
        <w:t xml:space="preserve">resulting </w:t>
      </w:r>
      <w:r w:rsidR="004836BF">
        <w:rPr>
          <w:rFonts w:ascii="Times New Roman" w:hAnsi="Times New Roman" w:cs="Times New Roman"/>
        </w:rPr>
        <w:t>i</w:t>
      </w:r>
      <w:r w:rsidR="0078413D">
        <w:rPr>
          <w:rFonts w:ascii="Times New Roman" w:hAnsi="Times New Roman" w:cs="Times New Roman"/>
        </w:rPr>
        <w:t>n</w:t>
      </w:r>
      <w:r w:rsidR="00230640">
        <w:rPr>
          <w:rFonts w:ascii="Times New Roman" w:hAnsi="Times New Roman" w:cs="Times New Roman"/>
        </w:rPr>
        <w:t xml:space="preserve"> protein detergent complex</w:t>
      </w:r>
      <w:r w:rsidR="0069260A">
        <w:rPr>
          <w:rFonts w:ascii="Times New Roman" w:hAnsi="Times New Roman" w:cs="Times New Roman"/>
        </w:rPr>
        <w:t xml:space="preserve">es, </w:t>
      </w:r>
      <w:r w:rsidR="00D71CD3">
        <w:rPr>
          <w:rFonts w:ascii="Times New Roman" w:hAnsi="Times New Roman" w:cs="Times New Roman"/>
        </w:rPr>
        <w:lastRenderedPageBreak/>
        <w:t xml:space="preserve">or </w:t>
      </w:r>
      <w:r w:rsidR="00230640">
        <w:rPr>
          <w:rFonts w:ascii="Times New Roman" w:hAnsi="Times New Roman" w:cs="Times New Roman"/>
        </w:rPr>
        <w:t>SMALP</w:t>
      </w:r>
      <w:r w:rsidR="0069260A">
        <w:rPr>
          <w:rFonts w:ascii="Times New Roman" w:hAnsi="Times New Roman" w:cs="Times New Roman"/>
        </w:rPr>
        <w:t>s</w:t>
      </w:r>
      <w:r w:rsidR="00230640">
        <w:rPr>
          <w:rFonts w:ascii="Times New Roman" w:hAnsi="Times New Roman" w:cs="Times New Roman"/>
        </w:rPr>
        <w:t xml:space="preserve"> or equivalent </w:t>
      </w:r>
      <w:r w:rsidR="0078413D">
        <w:rPr>
          <w:rFonts w:ascii="Times New Roman" w:hAnsi="Times New Roman" w:cs="Times New Roman"/>
        </w:rPr>
        <w:t xml:space="preserve">depending on the used solubilization agent </w:t>
      </w:r>
      <w:r w:rsidR="00230640">
        <w:rPr>
          <w:rFonts w:ascii="Times New Roman" w:hAnsi="Times New Roman" w:cs="Times New Roman"/>
        </w:rPr>
        <w:t>(</w:t>
      </w:r>
      <w:r w:rsidR="00230640" w:rsidRPr="00594884">
        <w:rPr>
          <w:rFonts w:ascii="Times New Roman" w:hAnsi="Times New Roman" w:cs="Times New Roman"/>
          <w:b/>
        </w:rPr>
        <w:t xml:space="preserve">Figure </w:t>
      </w:r>
      <w:r w:rsidR="00594884" w:rsidRPr="00594884">
        <w:rPr>
          <w:rFonts w:ascii="Times New Roman" w:hAnsi="Times New Roman" w:cs="Times New Roman"/>
          <w:b/>
        </w:rPr>
        <w:t>5</w:t>
      </w:r>
      <w:r w:rsidR="00230640">
        <w:rPr>
          <w:rFonts w:ascii="Times New Roman" w:hAnsi="Times New Roman" w:cs="Times New Roman"/>
        </w:rPr>
        <w:t>).</w:t>
      </w:r>
      <w:r w:rsidR="0078413D">
        <w:rPr>
          <w:rFonts w:ascii="Times New Roman" w:hAnsi="Times New Roman" w:cs="Times New Roman"/>
        </w:rPr>
        <w:t xml:space="preserve"> </w:t>
      </w:r>
      <w:r w:rsidR="00A94E13">
        <w:rPr>
          <w:rFonts w:ascii="Times New Roman" w:hAnsi="Times New Roman" w:cs="Times New Roman"/>
        </w:rPr>
        <w:t>Purification of MP is often carried out by affinity chromatography</w:t>
      </w:r>
      <w:r w:rsidR="00667F53">
        <w:rPr>
          <w:rFonts w:ascii="Times New Roman" w:hAnsi="Times New Roman" w:cs="Times New Roman"/>
        </w:rPr>
        <w:t xml:space="preserve"> (His, </w:t>
      </w:r>
      <w:r w:rsidR="00667F53" w:rsidRPr="00472835">
        <w:rPr>
          <w:rFonts w:ascii="Times New Roman" w:hAnsi="Times New Roman" w:cs="Times New Roman"/>
        </w:rPr>
        <w:t xml:space="preserve">Flag, HA, Myc, Strep or other tags), ion exchange chromatography and gel filtration. </w:t>
      </w:r>
      <w:r w:rsidR="0069260A" w:rsidRPr="00472835">
        <w:rPr>
          <w:rFonts w:ascii="Times New Roman" w:hAnsi="Times New Roman" w:cs="Times New Roman"/>
        </w:rPr>
        <w:t xml:space="preserve">Following purification detergent solubilized MPs are often reconstituted into lipid bilayer environments or exchanged into amphipols to improve stability. </w:t>
      </w:r>
      <w:r w:rsidR="0069260A" w:rsidRPr="00472835">
        <w:rPr>
          <w:rFonts w:ascii="Times New Roman" w:eastAsia="Times New Roman" w:hAnsi="Times New Roman" w:cs="Times New Roman"/>
        </w:rPr>
        <w:t xml:space="preserve">Amphipols and nanodiscs are amphipatic polymers and polypeptides (also peptide </w:t>
      </w:r>
      <w:r w:rsidR="0069260A" w:rsidRPr="00472835">
        <w:rPr>
          <w:rFonts w:ascii="Times New Roman" w:eastAsia="Times New Roman" w:hAnsi="Times New Roman" w:cs="Times New Roman"/>
        </w:rPr>
        <w:fldChar w:fldCharType="begin"/>
      </w:r>
      <w:r w:rsidR="0069260A" w:rsidRPr="00472835">
        <w:rPr>
          <w:rFonts w:ascii="Times New Roman" w:eastAsia="Times New Roman" w:hAnsi="Times New Roman" w:cs="Times New Roman"/>
        </w:rPr>
        <w:instrText xml:space="preserve"> ADDIN EN.CITE &lt;EndNote&gt;&lt;Cite&gt;&lt;Author&gt;Larsen&lt;/Author&gt;&lt;Year&gt;2016&lt;/Year&gt;&lt;RecNum&gt;3043&lt;/RecNum&gt;&lt;DisplayText&gt;[50]&lt;/DisplayText&gt;&lt;record&gt;&lt;rec-number&gt;3043&lt;/rec-number&gt;&lt;foreign-keys&gt;&lt;key app="EN" db-id="esx9v9fwmtzfxeexp2qpz2wt9seazt095rww" timestamp="1510755279"&gt;3043&lt;/key&gt;&lt;/foreign-keys&gt;&lt;ref-type name="Journal Article"&gt;17&lt;/ref-type&gt;&lt;contributors&gt;&lt;authors&gt;&lt;author&gt;Larsen, A. N.&lt;/author&gt;&lt;author&gt;Sorensen, K. K.&lt;/author&gt;&lt;author&gt;Johansen, N. T.&lt;/author&gt;&lt;author&gt;Martel, A.&lt;/author&gt;&lt;author&gt;Kirkensgaard, J. J.&lt;/author&gt;&lt;author&gt;Jensen, K. J.&lt;/author&gt;&lt;author&gt;Arleth, L.&lt;/author&gt;&lt;author&gt;Midtgaard, S. R.&lt;/author&gt;&lt;/authors&gt;&lt;/contributors&gt;&lt;auth-address&gt;Niels Bohr Institute, University of Copenhagen, Denmark. arleth@nbi.ku.dk soromi@nbi.ku.dk.&amp;#xD;Department of Chemistry, University of Copenhagen, Denmark.&amp;#xD;Institut Laue-Langevin, Grenoble, France.&lt;/auth-address&gt;&lt;titles&gt;&lt;title&gt;Dimeric peptides with three different linkers self-assemble with phospholipids to form peptide nanodiscs that stabilize membrane proteins&lt;/title&gt;&lt;secondary-title&gt;Soft Matter&lt;/secondary-title&gt;&lt;/titles&gt;&lt;periodical&gt;&lt;full-title&gt;Soft Matter&lt;/full-title&gt;&lt;/periodical&gt;&lt;pages&gt;5937-49&lt;/pages&gt;&lt;volume&gt;12&lt;/volume&gt;&lt;number&gt;27&lt;/number&gt;&lt;edition&gt;2016/06/17&lt;/edition&gt;&lt;dates&gt;&lt;year&gt;2016&lt;/year&gt;&lt;pub-dates&gt;&lt;date&gt;Jul 06&lt;/date&gt;&lt;/pub-dates&gt;&lt;/dates&gt;&lt;isbn&gt;1744-6848 (Electronic)&amp;#xD;1744-683X (Linking)&lt;/isbn&gt;&lt;accession-num&gt;27306692&lt;/accession-num&gt;&lt;urls&gt;&lt;related-urls&gt;&lt;url&gt;https://www.ncbi.nlm.nih.gov/pubmed/27306692&lt;/url&gt;&lt;/related-urls&gt;&lt;/urls&gt;&lt;electronic-resource-num&gt;10.1039/c6sm00495d&lt;/electronic-resource-num&gt;&lt;/record&gt;&lt;/Cite&gt;&lt;/EndNote&gt;</w:instrText>
      </w:r>
      <w:r w:rsidR="0069260A" w:rsidRPr="00472835">
        <w:rPr>
          <w:rFonts w:ascii="Times New Roman" w:eastAsia="Times New Roman" w:hAnsi="Times New Roman" w:cs="Times New Roman"/>
        </w:rPr>
        <w:fldChar w:fldCharType="separate"/>
      </w:r>
      <w:r w:rsidR="0069260A" w:rsidRPr="00472835">
        <w:rPr>
          <w:rFonts w:ascii="Times New Roman" w:eastAsia="Times New Roman" w:hAnsi="Times New Roman" w:cs="Times New Roman"/>
          <w:noProof/>
        </w:rPr>
        <w:t>[50]</w:t>
      </w:r>
      <w:r w:rsidR="0069260A" w:rsidRPr="00472835">
        <w:rPr>
          <w:rFonts w:ascii="Times New Roman" w:eastAsia="Times New Roman" w:hAnsi="Times New Roman" w:cs="Times New Roman"/>
        </w:rPr>
        <w:fldChar w:fldCharType="end"/>
      </w:r>
      <w:r w:rsidR="0069260A" w:rsidRPr="00472835">
        <w:rPr>
          <w:rFonts w:ascii="Times New Roman" w:eastAsia="Times New Roman" w:hAnsi="Times New Roman" w:cs="Times New Roman"/>
        </w:rPr>
        <w:t xml:space="preserve">) that wrap around </w:t>
      </w:r>
      <w:r w:rsidR="0069260A" w:rsidRPr="00472835">
        <w:rPr>
          <w:rStyle w:val="research"/>
          <w:rFonts w:ascii="Times New Roman" w:hAnsi="Times New Roman" w:cs="Times New Roman"/>
        </w:rPr>
        <w:t>MP creating a water-soluble complex.</w:t>
      </w:r>
      <w:r w:rsidR="0069260A" w:rsidRPr="00472835">
        <w:rPr>
          <w:rFonts w:ascii="Times New Roman" w:hAnsi="Times New Roman" w:cs="Times New Roman"/>
        </w:rPr>
        <w:t xml:space="preserve"> Although </w:t>
      </w:r>
      <w:r w:rsidR="0078413D" w:rsidRPr="00472835">
        <w:rPr>
          <w:rFonts w:ascii="Times New Roman" w:hAnsi="Times New Roman" w:cs="Times New Roman"/>
        </w:rPr>
        <w:t>A</w:t>
      </w:r>
      <w:r w:rsidR="00490873" w:rsidRPr="00472835">
        <w:rPr>
          <w:rFonts w:ascii="Times New Roman" w:hAnsi="Times New Roman" w:cs="Times New Roman"/>
        </w:rPr>
        <w:t xml:space="preserve">mphipols/ </w:t>
      </w:r>
      <w:r w:rsidR="0078413D" w:rsidRPr="00472835">
        <w:rPr>
          <w:rFonts w:ascii="Times New Roman" w:hAnsi="Times New Roman" w:cs="Times New Roman"/>
        </w:rPr>
        <w:t>Nonionic</w:t>
      </w:r>
      <w:r w:rsidR="0078413D" w:rsidRPr="00195CB7">
        <w:rPr>
          <w:rFonts w:ascii="Times New Roman" w:hAnsi="Times New Roman" w:cs="Times New Roman"/>
        </w:rPr>
        <w:t xml:space="preserve"> amphipols (NAPols)</w:t>
      </w:r>
      <w:r w:rsidR="00490873" w:rsidRPr="00195CB7">
        <w:rPr>
          <w:rFonts w:ascii="Times New Roman" w:hAnsi="Times New Roman" w:cs="Times New Roman"/>
        </w:rPr>
        <w:t xml:space="preserve">, </w:t>
      </w:r>
      <w:r w:rsidR="00490873" w:rsidRPr="00195CB7">
        <w:rPr>
          <w:rFonts w:ascii="Times New Roman" w:eastAsia="Times New Roman" w:hAnsi="Times New Roman" w:cs="Times New Roman"/>
        </w:rPr>
        <w:t xml:space="preserve">hemifluorinated agents </w:t>
      </w:r>
      <w:r w:rsidR="0078413D" w:rsidRPr="00195CB7">
        <w:rPr>
          <w:rFonts w:ascii="Times New Roman" w:eastAsia="Times New Roman" w:hAnsi="Times New Roman" w:cs="Times New Roman"/>
        </w:rPr>
        <w:t xml:space="preserve">and </w:t>
      </w:r>
      <w:r w:rsidR="00490873" w:rsidRPr="00195CB7">
        <w:rPr>
          <w:rFonts w:ascii="Times New Roman" w:eastAsia="Times New Roman" w:hAnsi="Times New Roman" w:cs="Times New Roman"/>
        </w:rPr>
        <w:t>nanodisc</w:t>
      </w:r>
      <w:r w:rsidR="0069260A">
        <w:rPr>
          <w:rFonts w:ascii="Times New Roman" w:eastAsia="Times New Roman" w:hAnsi="Times New Roman" w:cs="Times New Roman"/>
        </w:rPr>
        <w:t>s</w:t>
      </w:r>
      <w:r w:rsidR="00490873" w:rsidRPr="00195CB7">
        <w:rPr>
          <w:rFonts w:ascii="Times New Roman" w:eastAsia="Times New Roman" w:hAnsi="Times New Roman" w:cs="Times New Roman"/>
        </w:rPr>
        <w:t xml:space="preserve"> often </w:t>
      </w:r>
      <w:r w:rsidR="0069260A">
        <w:rPr>
          <w:rFonts w:ascii="Times New Roman" w:eastAsia="Times New Roman" w:hAnsi="Times New Roman" w:cs="Times New Roman"/>
        </w:rPr>
        <w:t xml:space="preserve">show </w:t>
      </w:r>
      <w:r w:rsidR="00490873" w:rsidRPr="00195CB7">
        <w:rPr>
          <w:rFonts w:ascii="Times New Roman" w:eastAsia="Times New Roman" w:hAnsi="Times New Roman" w:cs="Times New Roman"/>
        </w:rPr>
        <w:t xml:space="preserve">efficient stabilization of MPs they lack efficient </w:t>
      </w:r>
      <w:r w:rsidR="00434715">
        <w:rPr>
          <w:rFonts w:ascii="Times New Roman" w:eastAsia="Times New Roman" w:hAnsi="Times New Roman" w:cs="Times New Roman"/>
        </w:rPr>
        <w:t xml:space="preserve">initial </w:t>
      </w:r>
      <w:r w:rsidR="00490873" w:rsidRPr="00195CB7">
        <w:rPr>
          <w:rFonts w:ascii="Times New Roman" w:eastAsia="Times New Roman" w:hAnsi="Times New Roman" w:cs="Times New Roman"/>
        </w:rPr>
        <w:t>extraction capacity</w:t>
      </w:r>
      <w:r w:rsidR="009600D2">
        <w:rPr>
          <w:rFonts w:ascii="Times New Roman" w:eastAsia="Times New Roman" w:hAnsi="Times New Roman" w:cs="Times New Roman"/>
        </w:rPr>
        <w:t xml:space="preserve"> </w:t>
      </w:r>
      <w:r w:rsidR="007D6DDD" w:rsidRPr="00195CB7">
        <w:rPr>
          <w:rFonts w:ascii="Times New Roman" w:hAnsi="Times New Roman" w:cs="Times New Roman"/>
        </w:rPr>
        <w:fldChar w:fldCharType="begin">
          <w:fldData xml:space="preserve">PEVuZE5vdGU+PENpdGU+PEF1dGhvcj5UcmliZXQ8L0F1dGhvcj48WWVhcj4xOTk2PC9ZZWFyPjxS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==
</w:fldData>
        </w:fldChar>
      </w:r>
      <w:r w:rsidR="0069260A">
        <w:rPr>
          <w:rFonts w:ascii="Times New Roman" w:hAnsi="Times New Roman" w:cs="Times New Roman"/>
        </w:rPr>
        <w:instrText xml:space="preserve"> ADDIN EN.CITE </w:instrText>
      </w:r>
      <w:r w:rsidR="0069260A">
        <w:rPr>
          <w:rFonts w:ascii="Times New Roman" w:hAnsi="Times New Roman" w:cs="Times New Roman"/>
        </w:rPr>
        <w:fldChar w:fldCharType="begin">
          <w:fldData xml:space="preserve">PEVuZE5vdGU+PENpdGU+PEF1dGhvcj5UcmliZXQ8L0F1dGhvcj48WWVhcj4xOTk2PC9ZZWFyPjxS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==
</w:fldData>
        </w:fldChar>
      </w:r>
      <w:r w:rsidR="0069260A">
        <w:rPr>
          <w:rFonts w:ascii="Times New Roman" w:hAnsi="Times New Roman" w:cs="Times New Roman"/>
        </w:rPr>
        <w:instrText xml:space="preserve"> ADDIN EN.CITE.DATA </w:instrText>
      </w:r>
      <w:r w:rsidR="0069260A">
        <w:rPr>
          <w:rFonts w:ascii="Times New Roman" w:hAnsi="Times New Roman" w:cs="Times New Roman"/>
        </w:rPr>
      </w:r>
      <w:r w:rsidR="0069260A">
        <w:rPr>
          <w:rFonts w:ascii="Times New Roman" w:hAnsi="Times New Roman" w:cs="Times New Roman"/>
        </w:rPr>
        <w:fldChar w:fldCharType="end"/>
      </w:r>
      <w:r w:rsidR="007D6DDD" w:rsidRPr="00195CB7">
        <w:rPr>
          <w:rFonts w:ascii="Times New Roman" w:hAnsi="Times New Roman" w:cs="Times New Roman"/>
        </w:rPr>
      </w:r>
      <w:r w:rsidR="007D6DDD" w:rsidRPr="00195CB7">
        <w:rPr>
          <w:rFonts w:ascii="Times New Roman" w:hAnsi="Times New Roman" w:cs="Times New Roman"/>
        </w:rPr>
        <w:fldChar w:fldCharType="separate"/>
      </w:r>
      <w:r w:rsidR="0069260A">
        <w:rPr>
          <w:rFonts w:ascii="Times New Roman" w:hAnsi="Times New Roman" w:cs="Times New Roman"/>
          <w:noProof/>
        </w:rPr>
        <w:t>[51-56]</w:t>
      </w:r>
      <w:r w:rsidR="007D6DDD" w:rsidRPr="00195CB7">
        <w:rPr>
          <w:rFonts w:ascii="Times New Roman" w:hAnsi="Times New Roman" w:cs="Times New Roman"/>
        </w:rPr>
        <w:fldChar w:fldCharType="end"/>
      </w:r>
      <w:r w:rsidR="00490873" w:rsidRPr="00195CB7">
        <w:rPr>
          <w:rFonts w:ascii="Times New Roman" w:eastAsia="Times New Roman" w:hAnsi="Times New Roman" w:cs="Times New Roman"/>
        </w:rPr>
        <w:t>.</w:t>
      </w:r>
      <w:r w:rsidR="0078413D" w:rsidRPr="00195CB7">
        <w:rPr>
          <w:rFonts w:ascii="Times New Roman" w:eastAsia="Times New Roman" w:hAnsi="Times New Roman" w:cs="Times New Roman"/>
        </w:rPr>
        <w:t xml:space="preserve"> </w:t>
      </w:r>
      <w:r w:rsidR="009E63ED">
        <w:rPr>
          <w:rFonts w:ascii="Times New Roman" w:eastAsia="Times New Roman" w:hAnsi="Times New Roman" w:cs="Times New Roman"/>
        </w:rPr>
        <w:t>Thus,</w:t>
      </w:r>
      <w:r w:rsidR="0078413D" w:rsidRPr="00195CB7">
        <w:rPr>
          <w:rFonts w:ascii="Times New Roman" w:eastAsia="Times New Roman" w:hAnsi="Times New Roman" w:cs="Times New Roman"/>
        </w:rPr>
        <w:t xml:space="preserve"> their use for MP reconstitution/ stabilization requires </w:t>
      </w:r>
      <w:r w:rsidR="007F548F">
        <w:rPr>
          <w:rFonts w:ascii="Times New Roman" w:eastAsia="Times New Roman" w:hAnsi="Times New Roman" w:cs="Times New Roman"/>
        </w:rPr>
        <w:t xml:space="preserve">prior </w:t>
      </w:r>
      <w:r w:rsidR="0078413D" w:rsidRPr="00195CB7">
        <w:rPr>
          <w:rFonts w:ascii="Times New Roman" w:eastAsia="Times New Roman" w:hAnsi="Times New Roman" w:cs="Times New Roman"/>
        </w:rPr>
        <w:t xml:space="preserve">use of detergent for </w:t>
      </w:r>
      <w:r w:rsidR="0069260A">
        <w:rPr>
          <w:rFonts w:ascii="Times New Roman" w:eastAsia="Times New Roman" w:hAnsi="Times New Roman" w:cs="Times New Roman"/>
        </w:rPr>
        <w:t xml:space="preserve">the initial </w:t>
      </w:r>
      <w:r w:rsidR="0078413D" w:rsidRPr="00195CB7">
        <w:rPr>
          <w:rFonts w:ascii="Times New Roman" w:eastAsia="Times New Roman" w:hAnsi="Times New Roman" w:cs="Times New Roman"/>
        </w:rPr>
        <w:t>solubilization</w:t>
      </w:r>
      <w:r w:rsidR="0069260A">
        <w:rPr>
          <w:rFonts w:ascii="Times New Roman" w:eastAsia="Times New Roman" w:hAnsi="Times New Roman" w:cs="Times New Roman"/>
        </w:rPr>
        <w:t xml:space="preserve"> stage</w:t>
      </w:r>
      <w:r w:rsidR="0078413D" w:rsidRPr="00195CB7">
        <w:rPr>
          <w:rFonts w:ascii="Times New Roman" w:eastAsia="Times New Roman" w:hAnsi="Times New Roman" w:cs="Times New Roman"/>
        </w:rPr>
        <w:t xml:space="preserve">. </w:t>
      </w:r>
      <w:r w:rsidR="009D116B">
        <w:rPr>
          <w:rStyle w:val="research"/>
          <w:rFonts w:ascii="Times New Roman" w:hAnsi="Times New Roman" w:cs="Times New Roman"/>
        </w:rPr>
        <w:t>Recently a new platform for MPs</w:t>
      </w:r>
      <w:r w:rsidR="0024784A">
        <w:rPr>
          <w:rStyle w:val="research"/>
          <w:rFonts w:ascii="Times New Roman" w:hAnsi="Times New Roman" w:cs="Times New Roman"/>
        </w:rPr>
        <w:t xml:space="preserve"> was reported</w:t>
      </w:r>
      <w:r w:rsidR="009600D2">
        <w:rPr>
          <w:rStyle w:val="research"/>
          <w:rFonts w:ascii="Times New Roman" w:hAnsi="Times New Roman" w:cs="Times New Roman"/>
        </w:rPr>
        <w:t xml:space="preserve"> </w:t>
      </w:r>
      <w:r w:rsidR="0024784A">
        <w:rPr>
          <w:rStyle w:val="research"/>
          <w:rFonts w:ascii="Times New Roman" w:hAnsi="Times New Roman" w:cs="Times New Roman"/>
        </w:rPr>
        <w:fldChar w:fldCharType="begin">
          <w:fldData xml:space="preserve">PEVuZE5vdGU+PENpdGU+PEF1dGhvcj5GaW9yaTwvQXV0aG9yPjxZZWFyPjIwMTc8L1llYXI+PFJl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</w:fldData>
        </w:fldChar>
      </w:r>
      <w:r w:rsidR="001936BB">
        <w:rPr>
          <w:rStyle w:val="research"/>
          <w:rFonts w:ascii="Times New Roman" w:hAnsi="Times New Roman" w:cs="Times New Roman"/>
        </w:rPr>
        <w:instrText xml:space="preserve"> ADDIN EN.CITE </w:instrText>
      </w:r>
      <w:r w:rsidR="001936BB">
        <w:rPr>
          <w:rStyle w:val="research"/>
          <w:rFonts w:ascii="Times New Roman" w:hAnsi="Times New Roman" w:cs="Times New Roman"/>
        </w:rPr>
        <w:fldChar w:fldCharType="begin">
          <w:fldData xml:space="preserve">PEVuZE5vdGU+PENpdGU+PEF1dGhvcj5GaW9yaTwvQXV0aG9yPjxZZWFyPjIwMTc8L1llYXI+PFJl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</w:fldData>
        </w:fldChar>
      </w:r>
      <w:r w:rsidR="001936BB">
        <w:rPr>
          <w:rStyle w:val="research"/>
          <w:rFonts w:ascii="Times New Roman" w:hAnsi="Times New Roman" w:cs="Times New Roman"/>
        </w:rPr>
        <w:instrText xml:space="preserve"> ADDIN EN.CITE.DATA </w:instrText>
      </w:r>
      <w:r w:rsidR="001936BB">
        <w:rPr>
          <w:rStyle w:val="research"/>
          <w:rFonts w:ascii="Times New Roman" w:hAnsi="Times New Roman" w:cs="Times New Roman"/>
        </w:rPr>
      </w:r>
      <w:r w:rsidR="001936BB">
        <w:rPr>
          <w:rStyle w:val="research"/>
          <w:rFonts w:ascii="Times New Roman" w:hAnsi="Times New Roman" w:cs="Times New Roman"/>
        </w:rPr>
        <w:fldChar w:fldCharType="end"/>
      </w:r>
      <w:r w:rsidR="0024784A">
        <w:rPr>
          <w:rStyle w:val="research"/>
          <w:rFonts w:ascii="Times New Roman" w:hAnsi="Times New Roman" w:cs="Times New Roman"/>
        </w:rPr>
      </w:r>
      <w:r w:rsidR="0024784A">
        <w:rPr>
          <w:rStyle w:val="research"/>
          <w:rFonts w:ascii="Times New Roman" w:hAnsi="Times New Roman" w:cs="Times New Roman"/>
        </w:rPr>
        <w:fldChar w:fldCharType="separate"/>
      </w:r>
      <w:r w:rsidR="001936BB">
        <w:rPr>
          <w:rStyle w:val="research"/>
          <w:rFonts w:ascii="Times New Roman" w:hAnsi="Times New Roman" w:cs="Times New Roman"/>
          <w:noProof/>
        </w:rPr>
        <w:t>[57]</w:t>
      </w:r>
      <w:r w:rsidR="0024784A">
        <w:rPr>
          <w:rStyle w:val="research"/>
          <w:rFonts w:ascii="Times New Roman" w:hAnsi="Times New Roman" w:cs="Times New Roman"/>
        </w:rPr>
        <w:fldChar w:fldCharType="end"/>
      </w:r>
      <w:r w:rsidR="009D116B">
        <w:rPr>
          <w:rStyle w:val="research"/>
          <w:rFonts w:ascii="Times New Roman" w:hAnsi="Times New Roman" w:cs="Times New Roman"/>
        </w:rPr>
        <w:t xml:space="preserve">. This amphiphilic block comprised of copolymer, membrane and two MSPs (Membrane Scaffold proteins). </w:t>
      </w:r>
      <w:r w:rsidR="00E31959">
        <w:rPr>
          <w:rStyle w:val="research"/>
          <w:rFonts w:ascii="Times New Roman" w:hAnsi="Times New Roman" w:cs="Times New Roman"/>
        </w:rPr>
        <w:t xml:space="preserve">To avoid any solubilization trials, a recent strategy called </w:t>
      </w:r>
      <w:r w:rsidR="00E31959" w:rsidRPr="0023418A">
        <w:rPr>
          <w:rStyle w:val="research"/>
          <w:rFonts w:ascii="Times New Roman" w:hAnsi="Times New Roman" w:cs="Times New Roman"/>
          <w:i/>
        </w:rPr>
        <w:t>SIMPLEx</w:t>
      </w:r>
      <w:r w:rsidR="00E31959">
        <w:rPr>
          <w:rStyle w:val="research"/>
          <w:rFonts w:ascii="Times New Roman" w:hAnsi="Times New Roman" w:cs="Times New Roman"/>
        </w:rPr>
        <w:t xml:space="preserve"> (</w:t>
      </w:r>
      <w:r w:rsidR="00E31959" w:rsidRPr="0023418A">
        <w:rPr>
          <w:rStyle w:val="research"/>
          <w:rFonts w:ascii="Times New Roman" w:hAnsi="Times New Roman" w:cs="Times New Roman"/>
        </w:rPr>
        <w:t xml:space="preserve">Solubilization of </w:t>
      </w:r>
      <w:r w:rsidR="00E31959" w:rsidRPr="00472835">
        <w:rPr>
          <w:rStyle w:val="research"/>
          <w:rFonts w:ascii="Times New Roman" w:hAnsi="Times New Roman" w:cs="Times New Roman"/>
        </w:rPr>
        <w:t>Integral Membrane Proteins with high Level of Expression)</w:t>
      </w:r>
      <w:r w:rsidR="0023418A" w:rsidRPr="00472835">
        <w:rPr>
          <w:rStyle w:val="research"/>
          <w:rFonts w:ascii="Times New Roman" w:hAnsi="Times New Roman" w:cs="Times New Roman"/>
        </w:rPr>
        <w:t xml:space="preserve"> was described</w:t>
      </w:r>
      <w:r w:rsidR="0023418A" w:rsidRPr="00472835">
        <w:rPr>
          <w:rStyle w:val="research"/>
          <w:rFonts w:ascii="Times New Roman" w:hAnsi="Times New Roman" w:cs="Times New Roman"/>
        </w:rPr>
        <w:fldChar w:fldCharType="begin">
          <w:fldData xml:space="preserve">PEVuZE5vdGU+PENpdGU+PEF1dGhvcj5NaXpyYWNoaTwvQXV0aG9yPjxZZWFyPjIwMTU8L1llYXI+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</w:fldData>
        </w:fldChar>
      </w:r>
      <w:r w:rsidR="001936BB" w:rsidRPr="00472835">
        <w:rPr>
          <w:rStyle w:val="research"/>
          <w:rFonts w:ascii="Times New Roman" w:hAnsi="Times New Roman" w:cs="Times New Roman"/>
        </w:rPr>
        <w:instrText xml:space="preserve"> ADDIN EN.CITE </w:instrText>
      </w:r>
      <w:r w:rsidR="001936BB" w:rsidRPr="00472835">
        <w:rPr>
          <w:rStyle w:val="research"/>
          <w:rFonts w:ascii="Times New Roman" w:hAnsi="Times New Roman" w:cs="Times New Roman"/>
        </w:rPr>
        <w:fldChar w:fldCharType="begin">
          <w:fldData xml:space="preserve">PEVuZE5vdGU+PENpdGU+PEF1dGhvcj5NaXpyYWNoaTwvQXV0aG9yPjxZZWFyPjIwMTU8L1llYXI+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</w:fldData>
        </w:fldChar>
      </w:r>
      <w:r w:rsidR="001936BB" w:rsidRPr="00472835">
        <w:rPr>
          <w:rStyle w:val="research"/>
          <w:rFonts w:ascii="Times New Roman" w:hAnsi="Times New Roman" w:cs="Times New Roman"/>
        </w:rPr>
        <w:instrText xml:space="preserve"> ADDIN EN.CITE.DATA </w:instrText>
      </w:r>
      <w:r w:rsidR="001936BB" w:rsidRPr="00472835">
        <w:rPr>
          <w:rStyle w:val="research"/>
          <w:rFonts w:ascii="Times New Roman" w:hAnsi="Times New Roman" w:cs="Times New Roman"/>
        </w:rPr>
      </w:r>
      <w:r w:rsidR="001936BB" w:rsidRPr="00472835">
        <w:rPr>
          <w:rStyle w:val="research"/>
          <w:rFonts w:ascii="Times New Roman" w:hAnsi="Times New Roman" w:cs="Times New Roman"/>
        </w:rPr>
        <w:fldChar w:fldCharType="end"/>
      </w:r>
      <w:r w:rsidR="0023418A" w:rsidRPr="00472835">
        <w:rPr>
          <w:rStyle w:val="research"/>
          <w:rFonts w:ascii="Times New Roman" w:hAnsi="Times New Roman" w:cs="Times New Roman"/>
        </w:rPr>
      </w:r>
      <w:r w:rsidR="0023418A" w:rsidRPr="00472835">
        <w:rPr>
          <w:rStyle w:val="research"/>
          <w:rFonts w:ascii="Times New Roman" w:hAnsi="Times New Roman" w:cs="Times New Roman"/>
        </w:rPr>
        <w:fldChar w:fldCharType="separate"/>
      </w:r>
      <w:r w:rsidR="001936BB" w:rsidRPr="00472835">
        <w:rPr>
          <w:rStyle w:val="research"/>
          <w:rFonts w:ascii="Times New Roman" w:hAnsi="Times New Roman" w:cs="Times New Roman"/>
          <w:noProof/>
        </w:rPr>
        <w:t>[58]</w:t>
      </w:r>
      <w:r w:rsidR="0023418A" w:rsidRPr="00472835">
        <w:rPr>
          <w:rStyle w:val="research"/>
          <w:rFonts w:ascii="Times New Roman" w:hAnsi="Times New Roman" w:cs="Times New Roman"/>
        </w:rPr>
        <w:fldChar w:fldCharType="end"/>
      </w:r>
      <w:r w:rsidR="00491007" w:rsidRPr="00472835">
        <w:rPr>
          <w:rStyle w:val="research"/>
          <w:rFonts w:ascii="Times New Roman" w:hAnsi="Times New Roman" w:cs="Times New Roman"/>
        </w:rPr>
        <w:t>.</w:t>
      </w:r>
      <w:r w:rsidR="0023418A" w:rsidRPr="00472835">
        <w:rPr>
          <w:rStyle w:val="research"/>
          <w:rFonts w:ascii="Times New Roman" w:hAnsi="Times New Roman" w:cs="Times New Roman"/>
        </w:rPr>
        <w:t xml:space="preserve"> The method consists </w:t>
      </w:r>
      <w:r w:rsidR="00434715" w:rsidRPr="00472835">
        <w:rPr>
          <w:rStyle w:val="research"/>
          <w:rFonts w:ascii="Times New Roman" w:hAnsi="Times New Roman" w:cs="Times New Roman"/>
        </w:rPr>
        <w:t xml:space="preserve">of </w:t>
      </w:r>
      <w:r w:rsidR="0023418A" w:rsidRPr="00472835">
        <w:rPr>
          <w:rStyle w:val="research"/>
          <w:rFonts w:ascii="Times New Roman" w:hAnsi="Times New Roman" w:cs="Times New Roman"/>
        </w:rPr>
        <w:t>fusing MP with truncated apolipoprotein A-1 to promote its solubilization.</w:t>
      </w:r>
      <w:r w:rsidR="00E14DA0" w:rsidRPr="00472835">
        <w:rPr>
          <w:rStyle w:val="research"/>
          <w:rFonts w:ascii="Times New Roman" w:hAnsi="Times New Roman" w:cs="Times New Roman"/>
        </w:rPr>
        <w:t xml:space="preserve"> </w:t>
      </w:r>
      <w:r w:rsidR="00DB4AE0" w:rsidRPr="00472835">
        <w:rPr>
          <w:rStyle w:val="research"/>
          <w:rFonts w:ascii="Times New Roman" w:hAnsi="Times New Roman" w:cs="Times New Roman"/>
        </w:rPr>
        <w:t xml:space="preserve">As an alternative scaffold to Apolipoprotein A-1, saposin-lipoprotein nanoparticle system (Salipro) </w:t>
      </w:r>
      <w:r w:rsidR="00434715" w:rsidRPr="00472835">
        <w:rPr>
          <w:rStyle w:val="research"/>
          <w:rFonts w:ascii="Times New Roman" w:hAnsi="Times New Roman" w:cs="Times New Roman"/>
        </w:rPr>
        <w:t xml:space="preserve">have also been </w:t>
      </w:r>
      <w:r w:rsidR="00DB4AE0" w:rsidRPr="00472835">
        <w:rPr>
          <w:rStyle w:val="research"/>
          <w:rFonts w:ascii="Times New Roman" w:hAnsi="Times New Roman" w:cs="Times New Roman"/>
        </w:rPr>
        <w:t xml:space="preserve">described </w:t>
      </w:r>
      <w:r w:rsidR="00DB4AE0" w:rsidRPr="00472835">
        <w:rPr>
          <w:rStyle w:val="research"/>
          <w:rFonts w:ascii="Times New Roman" w:hAnsi="Times New Roman" w:cs="Times New Roman"/>
        </w:rPr>
        <w:fldChar w:fldCharType="begin">
          <w:fldData xml:space="preserve">PEVuZE5vdGU+PENpdGU+PEF1dGhvcj5GcmF1ZW5mZWxkPC9BdXRob3I+PFllYXI+MjAxNjwvWWVh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</w:fldData>
        </w:fldChar>
      </w:r>
      <w:r w:rsidR="00DB4AE0" w:rsidRPr="00472835">
        <w:rPr>
          <w:rStyle w:val="research"/>
          <w:rFonts w:ascii="Times New Roman" w:hAnsi="Times New Roman" w:cs="Times New Roman"/>
        </w:rPr>
        <w:instrText xml:space="preserve"> ADDIN EN.CITE </w:instrText>
      </w:r>
      <w:r w:rsidR="00DB4AE0" w:rsidRPr="00472835">
        <w:rPr>
          <w:rStyle w:val="research"/>
          <w:rFonts w:ascii="Times New Roman" w:hAnsi="Times New Roman" w:cs="Times New Roman"/>
        </w:rPr>
        <w:fldChar w:fldCharType="begin">
          <w:fldData xml:space="preserve">PEVuZE5vdGU+PENpdGU+PEF1dGhvcj5GcmF1ZW5mZWxkPC9BdXRob3I+PFllYXI+MjAxNjwvWWVh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</w:fldData>
        </w:fldChar>
      </w:r>
      <w:r w:rsidR="00DB4AE0" w:rsidRPr="00472835">
        <w:rPr>
          <w:rStyle w:val="research"/>
          <w:rFonts w:ascii="Times New Roman" w:hAnsi="Times New Roman" w:cs="Times New Roman"/>
        </w:rPr>
        <w:instrText xml:space="preserve"> ADDIN EN.CITE.DATA </w:instrText>
      </w:r>
      <w:r w:rsidR="00DB4AE0" w:rsidRPr="00472835">
        <w:rPr>
          <w:rStyle w:val="research"/>
          <w:rFonts w:ascii="Times New Roman" w:hAnsi="Times New Roman" w:cs="Times New Roman"/>
        </w:rPr>
      </w:r>
      <w:r w:rsidR="00DB4AE0" w:rsidRPr="00472835">
        <w:rPr>
          <w:rStyle w:val="research"/>
          <w:rFonts w:ascii="Times New Roman" w:hAnsi="Times New Roman" w:cs="Times New Roman"/>
        </w:rPr>
        <w:fldChar w:fldCharType="end"/>
      </w:r>
      <w:r w:rsidR="00DB4AE0" w:rsidRPr="00472835">
        <w:rPr>
          <w:rStyle w:val="research"/>
          <w:rFonts w:ascii="Times New Roman" w:hAnsi="Times New Roman" w:cs="Times New Roman"/>
        </w:rPr>
      </w:r>
      <w:r w:rsidR="00DB4AE0" w:rsidRPr="00472835">
        <w:rPr>
          <w:rStyle w:val="research"/>
          <w:rFonts w:ascii="Times New Roman" w:hAnsi="Times New Roman" w:cs="Times New Roman"/>
        </w:rPr>
        <w:fldChar w:fldCharType="separate"/>
      </w:r>
      <w:r w:rsidR="00DB4AE0" w:rsidRPr="00472835">
        <w:rPr>
          <w:rStyle w:val="research"/>
          <w:rFonts w:ascii="Times New Roman" w:hAnsi="Times New Roman" w:cs="Times New Roman"/>
          <w:noProof/>
        </w:rPr>
        <w:t>[59, 60]</w:t>
      </w:r>
      <w:r w:rsidR="00DB4AE0" w:rsidRPr="00472835">
        <w:rPr>
          <w:rStyle w:val="research"/>
          <w:rFonts w:ascii="Times New Roman" w:hAnsi="Times New Roman" w:cs="Times New Roman"/>
        </w:rPr>
        <w:fldChar w:fldCharType="end"/>
      </w:r>
      <w:r w:rsidR="00DB4AE0" w:rsidRPr="00472835">
        <w:rPr>
          <w:rStyle w:val="research"/>
          <w:rFonts w:ascii="Times New Roman" w:hAnsi="Times New Roman" w:cs="Times New Roman"/>
        </w:rPr>
        <w:t xml:space="preserve">. </w:t>
      </w:r>
      <w:r w:rsidR="00434715" w:rsidRPr="00472835">
        <w:rPr>
          <w:rStyle w:val="research"/>
          <w:rFonts w:ascii="Times New Roman" w:hAnsi="Times New Roman" w:cs="Times New Roman"/>
        </w:rPr>
        <w:t xml:space="preserve">Aside </w:t>
      </w:r>
      <w:r w:rsidR="009601F7" w:rsidRPr="00472835">
        <w:rPr>
          <w:rStyle w:val="research"/>
          <w:rFonts w:ascii="Times New Roman" w:hAnsi="Times New Roman" w:cs="Times New Roman"/>
        </w:rPr>
        <w:t>from</w:t>
      </w:r>
      <w:r w:rsidR="00E14DA0">
        <w:rPr>
          <w:rStyle w:val="research"/>
          <w:rFonts w:ascii="Times New Roman" w:hAnsi="Times New Roman" w:cs="Times New Roman"/>
        </w:rPr>
        <w:t xml:space="preserve"> </w:t>
      </w:r>
      <w:r w:rsidR="00434715">
        <w:rPr>
          <w:rStyle w:val="research"/>
          <w:rFonts w:ascii="Times New Roman" w:hAnsi="Times New Roman" w:cs="Times New Roman"/>
        </w:rPr>
        <w:t xml:space="preserve">the various forms </w:t>
      </w:r>
      <w:r w:rsidR="00E14DA0">
        <w:rPr>
          <w:rStyle w:val="research"/>
          <w:rFonts w:ascii="Times New Roman" w:hAnsi="Times New Roman" w:cs="Times New Roman"/>
        </w:rPr>
        <w:t>of nanodisc</w:t>
      </w:r>
      <w:r w:rsidR="00434715">
        <w:rPr>
          <w:rStyle w:val="research"/>
          <w:rFonts w:ascii="Times New Roman" w:hAnsi="Times New Roman" w:cs="Times New Roman"/>
        </w:rPr>
        <w:t>s</w:t>
      </w:r>
      <w:r w:rsidR="00E14DA0">
        <w:rPr>
          <w:rStyle w:val="research"/>
          <w:rFonts w:ascii="Times New Roman" w:hAnsi="Times New Roman" w:cs="Times New Roman"/>
        </w:rPr>
        <w:t xml:space="preserve"> and polymers, an</w:t>
      </w:r>
      <w:r w:rsidR="00434715">
        <w:rPr>
          <w:rStyle w:val="research"/>
          <w:rFonts w:ascii="Times New Roman" w:hAnsi="Times New Roman" w:cs="Times New Roman"/>
        </w:rPr>
        <w:t>other</w:t>
      </w:r>
      <w:r w:rsidR="00195CB7">
        <w:rPr>
          <w:rStyle w:val="research"/>
          <w:rFonts w:ascii="Times New Roman" w:hAnsi="Times New Roman" w:cs="Times New Roman"/>
        </w:rPr>
        <w:t xml:space="preserve"> important reconstitution format is </w:t>
      </w:r>
      <w:r w:rsidR="00E71237">
        <w:rPr>
          <w:rStyle w:val="research"/>
          <w:rFonts w:ascii="Times New Roman" w:hAnsi="Times New Roman" w:cs="Times New Roman"/>
        </w:rPr>
        <w:t xml:space="preserve">the </w:t>
      </w:r>
      <w:r w:rsidR="00195CB7">
        <w:rPr>
          <w:rStyle w:val="research"/>
          <w:rFonts w:ascii="Times New Roman" w:hAnsi="Times New Roman" w:cs="Times New Roman"/>
        </w:rPr>
        <w:t xml:space="preserve">proteoliposome. It </w:t>
      </w:r>
      <w:r w:rsidR="00E71237">
        <w:rPr>
          <w:rStyle w:val="research"/>
          <w:rFonts w:ascii="Times New Roman" w:hAnsi="Times New Roman" w:cs="Times New Roman"/>
        </w:rPr>
        <w:t xml:space="preserve">is </w:t>
      </w:r>
      <w:r w:rsidR="00195CB7">
        <w:rPr>
          <w:rStyle w:val="research"/>
          <w:rFonts w:ascii="Times New Roman" w:hAnsi="Times New Roman" w:cs="Times New Roman"/>
        </w:rPr>
        <w:t xml:space="preserve">often obtained after dialysis or </w:t>
      </w:r>
      <w:r w:rsidR="00FE769B">
        <w:rPr>
          <w:rStyle w:val="research"/>
          <w:rFonts w:ascii="Times New Roman" w:hAnsi="Times New Roman" w:cs="Times New Roman"/>
        </w:rPr>
        <w:t xml:space="preserve">the use of </w:t>
      </w:r>
      <w:r w:rsidR="00195CB7">
        <w:rPr>
          <w:rStyle w:val="research"/>
          <w:rFonts w:ascii="Times New Roman" w:hAnsi="Times New Roman" w:cs="Times New Roman"/>
        </w:rPr>
        <w:t>other</w:t>
      </w:r>
      <w:r w:rsidR="000B2F59">
        <w:rPr>
          <w:rStyle w:val="research"/>
          <w:rFonts w:ascii="Times New Roman" w:hAnsi="Times New Roman" w:cs="Times New Roman"/>
        </w:rPr>
        <w:t xml:space="preserve"> buffer exchange methods</w:t>
      </w:r>
      <w:r w:rsidR="00E71237">
        <w:rPr>
          <w:rStyle w:val="research"/>
          <w:rFonts w:ascii="Times New Roman" w:hAnsi="Times New Roman" w:cs="Times New Roman"/>
        </w:rPr>
        <w:t xml:space="preserve"> to slowly remove detergent in the presence of lipids</w:t>
      </w:r>
      <w:r w:rsidR="000B2F59">
        <w:rPr>
          <w:rStyle w:val="research"/>
          <w:rFonts w:ascii="Times New Roman" w:hAnsi="Times New Roman" w:cs="Times New Roman"/>
        </w:rPr>
        <w:t>. Like n</w:t>
      </w:r>
      <w:r w:rsidR="00195CB7">
        <w:rPr>
          <w:rStyle w:val="research"/>
          <w:rFonts w:ascii="Times New Roman" w:hAnsi="Times New Roman" w:cs="Times New Roman"/>
        </w:rPr>
        <w:t xml:space="preserve">anodisc and </w:t>
      </w:r>
      <w:r w:rsidR="00D71CD3">
        <w:rPr>
          <w:rStyle w:val="research"/>
          <w:rFonts w:ascii="Times New Roman" w:hAnsi="Times New Roman" w:cs="Times New Roman"/>
        </w:rPr>
        <w:t>a</w:t>
      </w:r>
      <w:r w:rsidR="00195CB7">
        <w:rPr>
          <w:rStyle w:val="research"/>
          <w:rFonts w:ascii="Times New Roman" w:hAnsi="Times New Roman" w:cs="Times New Roman"/>
        </w:rPr>
        <w:t>mphipol, detergent is still required for solubilization and purification if proteoliposome</w:t>
      </w:r>
      <w:r w:rsidR="00434715">
        <w:rPr>
          <w:rStyle w:val="research"/>
          <w:rFonts w:ascii="Times New Roman" w:hAnsi="Times New Roman" w:cs="Times New Roman"/>
        </w:rPr>
        <w:t>s</w:t>
      </w:r>
      <w:r w:rsidR="00195CB7">
        <w:rPr>
          <w:rStyle w:val="research"/>
          <w:rFonts w:ascii="Times New Roman" w:hAnsi="Times New Roman" w:cs="Times New Roman"/>
        </w:rPr>
        <w:t xml:space="preserve"> </w:t>
      </w:r>
      <w:r w:rsidR="00E71237">
        <w:rPr>
          <w:rStyle w:val="research"/>
          <w:rFonts w:ascii="Times New Roman" w:hAnsi="Times New Roman" w:cs="Times New Roman"/>
        </w:rPr>
        <w:t xml:space="preserve">are </w:t>
      </w:r>
      <w:r w:rsidR="00195CB7">
        <w:rPr>
          <w:rStyle w:val="research"/>
          <w:rFonts w:ascii="Times New Roman" w:hAnsi="Times New Roman" w:cs="Times New Roman"/>
        </w:rPr>
        <w:t>to be obtained</w:t>
      </w:r>
      <w:r w:rsidR="008B666D">
        <w:rPr>
          <w:rStyle w:val="research"/>
          <w:rFonts w:ascii="Times New Roman" w:hAnsi="Times New Roman" w:cs="Times New Roman"/>
        </w:rPr>
        <w:t xml:space="preserve"> from purified protein</w:t>
      </w:r>
      <w:r w:rsidR="00195CB7">
        <w:rPr>
          <w:rStyle w:val="research"/>
          <w:rFonts w:ascii="Times New Roman" w:hAnsi="Times New Roman" w:cs="Times New Roman"/>
        </w:rPr>
        <w:t xml:space="preserve">. The orientation of protein within the liposome is difficult to control and is often close to 50% </w:t>
      </w:r>
      <w:r w:rsidR="00E71237">
        <w:rPr>
          <w:rStyle w:val="research"/>
          <w:rFonts w:ascii="Times New Roman" w:hAnsi="Times New Roman" w:cs="Times New Roman"/>
        </w:rPr>
        <w:t>inside out</w:t>
      </w:r>
      <w:r w:rsidR="00195CB7">
        <w:rPr>
          <w:rStyle w:val="research"/>
          <w:rFonts w:ascii="Times New Roman" w:hAnsi="Times New Roman" w:cs="Times New Roman"/>
        </w:rPr>
        <w:t>.</w:t>
      </w:r>
      <w:r w:rsidR="00C87EB8">
        <w:rPr>
          <w:rStyle w:val="research"/>
          <w:rFonts w:ascii="Times New Roman" w:hAnsi="Times New Roman" w:cs="Times New Roman"/>
        </w:rPr>
        <w:t xml:space="preserve"> The choice of usin</w:t>
      </w:r>
      <w:r w:rsidR="000B2F59">
        <w:rPr>
          <w:rStyle w:val="research"/>
          <w:rFonts w:ascii="Times New Roman" w:hAnsi="Times New Roman" w:cs="Times New Roman"/>
        </w:rPr>
        <w:t>g MP in detergent micelles, in nanodisc, a</w:t>
      </w:r>
      <w:r w:rsidR="00C87EB8">
        <w:rPr>
          <w:rStyle w:val="research"/>
          <w:rFonts w:ascii="Times New Roman" w:hAnsi="Times New Roman" w:cs="Times New Roman"/>
        </w:rPr>
        <w:t>mphipol or proteoliposome is often based on stabilization effect for each formu</w:t>
      </w:r>
      <w:r w:rsidR="00FE769B">
        <w:rPr>
          <w:rStyle w:val="research"/>
          <w:rFonts w:ascii="Times New Roman" w:hAnsi="Times New Roman" w:cs="Times New Roman"/>
        </w:rPr>
        <w:t xml:space="preserve">lation condition and their relevance for the </w:t>
      </w:r>
      <w:r w:rsidR="000B2F59">
        <w:rPr>
          <w:rStyle w:val="research"/>
          <w:rFonts w:ascii="Times New Roman" w:hAnsi="Times New Roman" w:cs="Times New Roman"/>
        </w:rPr>
        <w:t xml:space="preserve">final </w:t>
      </w:r>
      <w:r w:rsidR="00C87EB8">
        <w:rPr>
          <w:rStyle w:val="research"/>
          <w:rFonts w:ascii="Times New Roman" w:hAnsi="Times New Roman" w:cs="Times New Roman"/>
        </w:rPr>
        <w:t>application. In</w:t>
      </w:r>
      <w:r w:rsidR="00233890">
        <w:rPr>
          <w:rStyle w:val="research"/>
          <w:rFonts w:ascii="Times New Roman" w:hAnsi="Times New Roman" w:cs="Times New Roman"/>
        </w:rPr>
        <w:t>deed, structural biology (NMR, crystallography, c</w:t>
      </w:r>
      <w:r w:rsidR="00C87EB8">
        <w:rPr>
          <w:rStyle w:val="research"/>
          <w:rFonts w:ascii="Times New Roman" w:hAnsi="Times New Roman" w:cs="Times New Roman"/>
        </w:rPr>
        <w:t>ryo-EM), ligand sc</w:t>
      </w:r>
      <w:r w:rsidR="00233890">
        <w:rPr>
          <w:rStyle w:val="research"/>
          <w:rFonts w:ascii="Times New Roman" w:hAnsi="Times New Roman" w:cs="Times New Roman"/>
        </w:rPr>
        <w:t>reening (Biacore and NMR</w:t>
      </w:r>
      <w:r w:rsidR="00C87EB8">
        <w:rPr>
          <w:rStyle w:val="research"/>
          <w:rFonts w:ascii="Times New Roman" w:hAnsi="Times New Roman" w:cs="Times New Roman"/>
        </w:rPr>
        <w:t xml:space="preserve">) and antibody discovery have all different </w:t>
      </w:r>
      <w:r w:rsidR="008B666D">
        <w:rPr>
          <w:rStyle w:val="research"/>
          <w:rFonts w:ascii="Times New Roman" w:hAnsi="Times New Roman" w:cs="Times New Roman"/>
        </w:rPr>
        <w:t xml:space="preserve">preferential </w:t>
      </w:r>
      <w:r w:rsidR="00B371DF">
        <w:rPr>
          <w:rStyle w:val="research"/>
          <w:rFonts w:ascii="Times New Roman" w:hAnsi="Times New Roman" w:cs="Times New Roman"/>
        </w:rPr>
        <w:t>formulation</w:t>
      </w:r>
      <w:r w:rsidR="008B666D">
        <w:rPr>
          <w:rStyle w:val="research"/>
          <w:rFonts w:ascii="Times New Roman" w:hAnsi="Times New Roman" w:cs="Times New Roman"/>
        </w:rPr>
        <w:t xml:space="preserve"> requirement</w:t>
      </w:r>
      <w:r w:rsidR="00C87EB8">
        <w:rPr>
          <w:rStyle w:val="research"/>
          <w:rFonts w:ascii="Times New Roman" w:hAnsi="Times New Roman" w:cs="Times New Roman"/>
        </w:rPr>
        <w:t xml:space="preserve">. </w:t>
      </w:r>
    </w:p>
    <w:p w14:paraId="545AD922" w14:textId="77777777" w:rsidR="009600D2" w:rsidRDefault="009600D2" w:rsidP="00256E58">
      <w:pPr>
        <w:spacing w:line="360" w:lineRule="auto"/>
        <w:jc w:val="both"/>
        <w:rPr>
          <w:rFonts w:ascii="Times New Roman" w:eastAsia="Times New Roman" w:hAnsi="Times New Roman" w:cs="Times New Roman"/>
          <w:b/>
        </w:rPr>
      </w:pPr>
    </w:p>
    <w:p w14:paraId="5B701105" w14:textId="68376A7C" w:rsidR="00B371DF" w:rsidRPr="009F34F4" w:rsidRDefault="009F34F4" w:rsidP="00256E58">
      <w:pPr>
        <w:spacing w:line="360" w:lineRule="auto"/>
        <w:jc w:val="both"/>
        <w:rPr>
          <w:rFonts w:ascii="Times New Roman" w:eastAsia="Times New Roman" w:hAnsi="Times New Roman" w:cs="Times New Roman"/>
          <w:b/>
        </w:rPr>
      </w:pPr>
      <w:r w:rsidRPr="009F34F4">
        <w:rPr>
          <w:rFonts w:ascii="Times New Roman" w:eastAsia="Times New Roman" w:hAnsi="Times New Roman" w:cs="Times New Roman"/>
          <w:b/>
        </w:rPr>
        <w:t>What is the perfect tool?</w:t>
      </w:r>
    </w:p>
    <w:p w14:paraId="3BC53373" w14:textId="1072A5AC" w:rsidR="00E71237" w:rsidRPr="00426392" w:rsidRDefault="009F34F4" w:rsidP="00E71237">
      <w:p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Detergents offer a </w:t>
      </w:r>
      <w:r w:rsidR="00C67AA1">
        <w:rPr>
          <w:rFonts w:ascii="Times New Roman" w:eastAsia="Times New Roman" w:hAnsi="Times New Roman" w:cs="Times New Roman"/>
        </w:rPr>
        <w:t xml:space="preserve">great opportunity to solubilize and stabilize MP, but in some cases, they </w:t>
      </w:r>
      <w:r w:rsidR="00F92E0E">
        <w:rPr>
          <w:rFonts w:ascii="Times New Roman" w:eastAsia="Times New Roman" w:hAnsi="Times New Roman" w:cs="Times New Roman"/>
        </w:rPr>
        <w:t>can</w:t>
      </w:r>
      <w:r w:rsidR="00C67AA1">
        <w:rPr>
          <w:rFonts w:ascii="Times New Roman" w:eastAsia="Times New Roman" w:hAnsi="Times New Roman" w:cs="Times New Roman"/>
        </w:rPr>
        <w:t xml:space="preserve"> interfere with the absorbance at OD 280nm</w:t>
      </w:r>
      <w:r w:rsidR="00F92E0E">
        <w:rPr>
          <w:rFonts w:ascii="Times New Roman" w:eastAsia="Times New Roman" w:hAnsi="Times New Roman" w:cs="Times New Roman"/>
        </w:rPr>
        <w:t xml:space="preserve"> and </w:t>
      </w:r>
      <w:r w:rsidR="00F92E0E" w:rsidRPr="00F12C98">
        <w:rPr>
          <w:rFonts w:ascii="Times New Roman" w:hAnsi="Times New Roman" w:cs="Times New Roman"/>
        </w:rPr>
        <w:t>optical spectroscopy</w:t>
      </w:r>
      <w:r w:rsidR="00C67AA1">
        <w:rPr>
          <w:rFonts w:ascii="Times New Roman" w:eastAsia="Times New Roman" w:hAnsi="Times New Roman" w:cs="Times New Roman"/>
        </w:rPr>
        <w:t xml:space="preserve">. </w:t>
      </w:r>
      <w:r w:rsidR="00FE769B">
        <w:rPr>
          <w:rFonts w:ascii="Times New Roman" w:eastAsia="Times New Roman" w:hAnsi="Times New Roman" w:cs="Times New Roman"/>
        </w:rPr>
        <w:t>Some detergents</w:t>
      </w:r>
      <w:r w:rsidR="00F92E0E">
        <w:rPr>
          <w:rFonts w:ascii="Times New Roman" w:eastAsia="Times New Roman" w:hAnsi="Times New Roman" w:cs="Times New Roman"/>
        </w:rPr>
        <w:t xml:space="preserve"> are </w:t>
      </w:r>
      <w:r w:rsidR="00FE769B">
        <w:rPr>
          <w:rFonts w:ascii="Times New Roman" w:eastAsia="Times New Roman" w:hAnsi="Times New Roman" w:cs="Times New Roman"/>
        </w:rPr>
        <w:t>difficult</w:t>
      </w:r>
      <w:r w:rsidR="00F92E0E">
        <w:rPr>
          <w:rFonts w:ascii="Times New Roman" w:eastAsia="Times New Roman" w:hAnsi="Times New Roman" w:cs="Times New Roman"/>
        </w:rPr>
        <w:t xml:space="preserve"> to dialyze/ </w:t>
      </w:r>
      <w:r w:rsidR="00C67AA1">
        <w:rPr>
          <w:rFonts w:ascii="Times New Roman" w:eastAsia="Times New Roman" w:hAnsi="Times New Roman" w:cs="Times New Roman"/>
        </w:rPr>
        <w:t>exchange or mask the purification tag or the antibody epitope. SM</w:t>
      </w:r>
      <w:r w:rsidR="000B2F59">
        <w:rPr>
          <w:rFonts w:ascii="Times New Roman" w:eastAsia="Times New Roman" w:hAnsi="Times New Roman" w:cs="Times New Roman"/>
        </w:rPr>
        <w:t>A offer a great advantage over n</w:t>
      </w:r>
      <w:r w:rsidR="00C67AA1">
        <w:rPr>
          <w:rFonts w:ascii="Times New Roman" w:eastAsia="Times New Roman" w:hAnsi="Times New Roman" w:cs="Times New Roman"/>
        </w:rPr>
        <w:t xml:space="preserve">anodisc to allow solubilization and purification similarly to detergent. </w:t>
      </w:r>
      <w:r w:rsidR="008B666D">
        <w:rPr>
          <w:rFonts w:ascii="Times New Roman" w:eastAsia="Times New Roman" w:hAnsi="Times New Roman" w:cs="Times New Roman"/>
        </w:rPr>
        <w:t xml:space="preserve">However, in some cases, it may interfere with the accessibility of the protein tag to the affinity purification column. </w:t>
      </w:r>
      <w:r w:rsidR="00C67AA1">
        <w:rPr>
          <w:rFonts w:ascii="Times New Roman" w:eastAsia="Times New Roman" w:hAnsi="Times New Roman" w:cs="Times New Roman"/>
        </w:rPr>
        <w:t xml:space="preserve">In </w:t>
      </w:r>
      <w:r w:rsidR="00C67AA1" w:rsidRPr="00594884">
        <w:rPr>
          <w:rFonts w:ascii="Times New Roman" w:eastAsia="Times New Roman" w:hAnsi="Times New Roman" w:cs="Times New Roman"/>
          <w:b/>
        </w:rPr>
        <w:t xml:space="preserve">Figure </w:t>
      </w:r>
      <w:r w:rsidR="00594884" w:rsidRPr="00594884">
        <w:rPr>
          <w:rFonts w:ascii="Times New Roman" w:eastAsia="Times New Roman" w:hAnsi="Times New Roman" w:cs="Times New Roman"/>
          <w:b/>
        </w:rPr>
        <w:t>6</w:t>
      </w:r>
      <w:r w:rsidR="00C67AA1">
        <w:rPr>
          <w:rFonts w:ascii="Times New Roman" w:eastAsia="Times New Roman" w:hAnsi="Times New Roman" w:cs="Times New Roman"/>
        </w:rPr>
        <w:t xml:space="preserve">, we show a side by side solubilization and purification </w:t>
      </w:r>
      <w:r w:rsidR="00F92E0E">
        <w:rPr>
          <w:rFonts w:ascii="Times New Roman" w:eastAsia="Times New Roman" w:hAnsi="Times New Roman" w:cs="Times New Roman"/>
        </w:rPr>
        <w:t>study</w:t>
      </w:r>
      <w:r w:rsidR="00C67AA1">
        <w:rPr>
          <w:rFonts w:ascii="Times New Roman" w:eastAsia="Times New Roman" w:hAnsi="Times New Roman" w:cs="Times New Roman"/>
        </w:rPr>
        <w:t xml:space="preserve"> of two MP</w:t>
      </w:r>
      <w:r w:rsidR="00FE769B">
        <w:rPr>
          <w:rFonts w:ascii="Times New Roman" w:eastAsia="Times New Roman" w:hAnsi="Times New Roman" w:cs="Times New Roman"/>
        </w:rPr>
        <w:t>s</w:t>
      </w:r>
      <w:r w:rsidR="00C67AA1">
        <w:rPr>
          <w:rFonts w:ascii="Times New Roman" w:eastAsia="Times New Roman" w:hAnsi="Times New Roman" w:cs="Times New Roman"/>
        </w:rPr>
        <w:t xml:space="preserve"> (MP-A and MP-B) conducted either in classical detergent </w:t>
      </w:r>
      <w:r w:rsidR="00F92E0E">
        <w:rPr>
          <w:rFonts w:ascii="Times New Roman" w:eastAsia="Times New Roman" w:hAnsi="Times New Roman" w:cs="Times New Roman"/>
        </w:rPr>
        <w:t xml:space="preserve">(DDM and FC12 for MP-A and MP-B, respectively) </w:t>
      </w:r>
      <w:r w:rsidR="00C67AA1">
        <w:rPr>
          <w:rFonts w:ascii="Times New Roman" w:eastAsia="Times New Roman" w:hAnsi="Times New Roman" w:cs="Times New Roman"/>
        </w:rPr>
        <w:t xml:space="preserve">or using SMA. While for MP-A efficient purification and better purity was obtained </w:t>
      </w:r>
      <w:r w:rsidR="00F84FC1">
        <w:rPr>
          <w:rFonts w:ascii="Times New Roman" w:eastAsia="Times New Roman" w:hAnsi="Times New Roman" w:cs="Times New Roman"/>
        </w:rPr>
        <w:t>with</w:t>
      </w:r>
      <w:r w:rsidR="00C67AA1">
        <w:rPr>
          <w:rFonts w:ascii="Times New Roman" w:eastAsia="Times New Roman" w:hAnsi="Times New Roman" w:cs="Times New Roman"/>
        </w:rPr>
        <w:t xml:space="preserve"> SMA in comparison to DDM condition; result of MP-B purification show </w:t>
      </w:r>
      <w:r w:rsidR="00F92E0E">
        <w:rPr>
          <w:rFonts w:ascii="Times New Roman" w:eastAsia="Times New Roman" w:hAnsi="Times New Roman" w:cs="Times New Roman"/>
        </w:rPr>
        <w:t>inefficient purification</w:t>
      </w:r>
      <w:r w:rsidR="00C67AA1">
        <w:rPr>
          <w:rFonts w:ascii="Times New Roman" w:eastAsia="Times New Roman" w:hAnsi="Times New Roman" w:cs="Times New Roman"/>
        </w:rPr>
        <w:t>. In fact, SMA allow</w:t>
      </w:r>
      <w:r w:rsidR="00426392">
        <w:rPr>
          <w:rFonts w:ascii="Times New Roman" w:eastAsia="Times New Roman" w:hAnsi="Times New Roman" w:cs="Times New Roman"/>
        </w:rPr>
        <w:t>s</w:t>
      </w:r>
      <w:r w:rsidR="00C67AA1">
        <w:rPr>
          <w:rFonts w:ascii="Times New Roman" w:eastAsia="Times New Roman" w:hAnsi="Times New Roman" w:cs="Times New Roman"/>
        </w:rPr>
        <w:t xml:space="preserve"> good solubilization but in this case, it interfere</w:t>
      </w:r>
      <w:r w:rsidR="00F92E0E">
        <w:rPr>
          <w:rFonts w:ascii="Times New Roman" w:eastAsia="Times New Roman" w:hAnsi="Times New Roman" w:cs="Times New Roman"/>
        </w:rPr>
        <w:t>s</w:t>
      </w:r>
      <w:r w:rsidR="00C67AA1">
        <w:rPr>
          <w:rFonts w:ascii="Times New Roman" w:eastAsia="Times New Roman" w:hAnsi="Times New Roman" w:cs="Times New Roman"/>
        </w:rPr>
        <w:t xml:space="preserve"> with the binding to the His-tag column. </w:t>
      </w:r>
      <w:r w:rsidR="00F92E0E">
        <w:rPr>
          <w:rFonts w:ascii="Times New Roman" w:eastAsia="Times New Roman" w:hAnsi="Times New Roman" w:cs="Times New Roman"/>
        </w:rPr>
        <w:t>The same situation can also be observed with detergent depending on the mic</w:t>
      </w:r>
      <w:r w:rsidR="000B2F59">
        <w:rPr>
          <w:rFonts w:ascii="Times New Roman" w:eastAsia="Times New Roman" w:hAnsi="Times New Roman" w:cs="Times New Roman"/>
        </w:rPr>
        <w:t xml:space="preserve">elle and protein tag locations. </w:t>
      </w:r>
      <w:r w:rsidR="00B968B6">
        <w:rPr>
          <w:rFonts w:ascii="Times New Roman" w:eastAsia="Times New Roman" w:hAnsi="Times New Roman" w:cs="Times New Roman"/>
        </w:rPr>
        <w:t>Thus p</w:t>
      </w:r>
      <w:r w:rsidR="00426392">
        <w:rPr>
          <w:rFonts w:ascii="Times New Roman" w:eastAsia="Times New Roman" w:hAnsi="Times New Roman" w:cs="Times New Roman"/>
        </w:rPr>
        <w:t>rotein purification need</w:t>
      </w:r>
      <w:r w:rsidR="00B968B6">
        <w:rPr>
          <w:rFonts w:ascii="Times New Roman" w:eastAsia="Times New Roman" w:hAnsi="Times New Roman" w:cs="Times New Roman"/>
        </w:rPr>
        <w:t>s</w:t>
      </w:r>
      <w:r w:rsidR="00426392">
        <w:rPr>
          <w:rFonts w:ascii="Times New Roman" w:eastAsia="Times New Roman" w:hAnsi="Times New Roman" w:cs="Times New Roman"/>
        </w:rPr>
        <w:t xml:space="preserve"> to be optimized with SMA </w:t>
      </w:r>
      <w:r w:rsidR="00B968B6">
        <w:rPr>
          <w:rFonts w:ascii="Times New Roman" w:eastAsia="Times New Roman" w:hAnsi="Times New Roman" w:cs="Times New Roman"/>
        </w:rPr>
        <w:t>as</w:t>
      </w:r>
      <w:r w:rsidR="00426392">
        <w:rPr>
          <w:rFonts w:ascii="Times New Roman" w:eastAsia="Times New Roman" w:hAnsi="Times New Roman" w:cs="Times New Roman"/>
        </w:rPr>
        <w:t xml:space="preserve"> with detergent. </w:t>
      </w:r>
      <w:r w:rsidR="000B2F59" w:rsidRPr="000B2F59">
        <w:rPr>
          <w:rFonts w:ascii="Times New Roman" w:eastAsia="Times New Roman" w:hAnsi="Times New Roman" w:cs="Times New Roman"/>
        </w:rPr>
        <w:t xml:space="preserve">The most commonly used SMA is SMA2000 (with a 2:1 styrene to maleic acid ratio). This was recently shown to be </w:t>
      </w:r>
      <w:r w:rsidR="000B2F59" w:rsidRPr="000B2F59">
        <w:rPr>
          <w:rFonts w:ascii="Times New Roman" w:hAnsi="Times New Roman" w:cs="Times New Roman"/>
        </w:rPr>
        <w:t xml:space="preserve">the most efficient </w:t>
      </w:r>
      <w:r w:rsidR="00FE769B">
        <w:rPr>
          <w:rFonts w:ascii="Times New Roman" w:hAnsi="Times New Roman" w:cs="Times New Roman"/>
        </w:rPr>
        <w:t xml:space="preserve">SMA for </w:t>
      </w:r>
      <w:r w:rsidR="00594884">
        <w:rPr>
          <w:rFonts w:ascii="Times New Roman" w:hAnsi="Times New Roman" w:cs="Times New Roman"/>
        </w:rPr>
        <w:t>membrane solubiliz</w:t>
      </w:r>
      <w:r w:rsidR="00FE769B">
        <w:rPr>
          <w:rFonts w:ascii="Times New Roman" w:hAnsi="Times New Roman" w:cs="Times New Roman"/>
        </w:rPr>
        <w:t>ation</w:t>
      </w:r>
      <w:r w:rsidR="009600D2">
        <w:rPr>
          <w:rFonts w:ascii="Times New Roman" w:hAnsi="Times New Roman" w:cs="Times New Roman"/>
        </w:rPr>
        <w:t xml:space="preserve"> </w:t>
      </w:r>
      <w:r w:rsidR="001E6682">
        <w:rPr>
          <w:rFonts w:ascii="Times New Roman" w:hAnsi="Times New Roman" w:cs="Times New Roman"/>
        </w:rPr>
        <w:fldChar w:fldCharType="begin"/>
      </w:r>
      <w:r w:rsidR="00DB4AE0">
        <w:rPr>
          <w:rFonts w:ascii="Times New Roman" w:hAnsi="Times New Roman" w:cs="Times New Roman"/>
        </w:rPr>
        <w:instrText xml:space="preserve"> ADDIN EN.CITE &lt;EndNote&gt;&lt;Cite&gt;&lt;Author&gt;Grethen&lt;/Author&gt;&lt;Year&gt;2017&lt;/Year&gt;&lt;RecNum&gt;3044&lt;/RecNum&gt;&lt;DisplayText&gt;[61]&lt;/DisplayText&gt;&lt;record&gt;&lt;rec-number&gt;3044&lt;/rec-number&gt;&lt;foreign-keys&gt;&lt;key app="EN" db-id="esx9v9fwmtzfxeexp2qpz2wt9seazt095rww" timestamp="1510755975"&gt;3044&lt;/key&gt;&lt;/foreign-keys&gt;&lt;ref-type name="Journal Article"&gt;17&lt;/ref-type&gt;&lt;contributors&gt;&lt;authors&gt;&lt;author&gt;Grethen, A.&lt;/author&gt;&lt;author&gt;Oluwole, A. O.&lt;/author&gt;&lt;author&gt;Danielczak, B.&lt;/author&gt;&lt;author&gt;Vargas, C.&lt;/author&gt;&lt;author&gt;Keller, S.&lt;/author&gt;&lt;/authors&gt;&lt;/contributors&gt;&lt;auth-address&gt;Molecular Biophysics, University of Kaiserslautern, 67663, Kaiserslautern, Germany.&amp;#xD;Department of Chemistry, University of Ibadan, 200284, Ibadan, Nigeria.&amp;#xD;Molecular Biophysics, University of Kaiserslautern, 67663, Kaiserslautern, Germany. mail@sandrokeller.com.&lt;/auth-address&gt;&lt;titles&gt;&lt;title&gt;Thermodynamics of nanodisc formation mediated by styrene/maleic acid (2:1) copolymer&lt;/title&gt;&lt;secondary-title&gt;Sci Rep&lt;/secondary-title&gt;&lt;/titles&gt;&lt;periodical&gt;&lt;full-title&gt;Sci Rep&lt;/full-title&gt;&lt;/periodical&gt;&lt;pages&gt;11517&lt;/pages&gt;&lt;volume&gt;7&lt;/volume&gt;&lt;number&gt;1&lt;/number&gt;&lt;edition&gt;2017/09/16&lt;/edition&gt;&lt;dates&gt;&lt;year&gt;2017&lt;/year&gt;&lt;pub-dates&gt;&lt;date&gt;Sep 14&lt;/date&gt;&lt;/pub-dates&gt;&lt;/dates&gt;&lt;isbn&gt;2045-2322 (Electronic)&amp;#xD;2045-2322 (Linking)&lt;/isbn&gt;&lt;accession-num&gt;28912575&lt;/accession-num&gt;&lt;urls&gt;&lt;related-urls&gt;&lt;url&gt;https://www.ncbi.nlm.nih.gov/pubmed/28912575&lt;/url&gt;&lt;/related-urls&gt;&lt;/urls&gt;&lt;custom2&gt;PMC5599547&lt;/custom2&gt;&lt;electronic-resource-num&gt;10.1038/s41598-017-11616-z&lt;/electronic-resource-num&gt;&lt;/record&gt;&lt;/Cite&gt;&lt;/EndNote&gt;</w:instrText>
      </w:r>
      <w:r w:rsidR="001E6682">
        <w:rPr>
          <w:rFonts w:ascii="Times New Roman" w:hAnsi="Times New Roman" w:cs="Times New Roman"/>
        </w:rPr>
        <w:fldChar w:fldCharType="separate"/>
      </w:r>
      <w:r w:rsidR="00DB4AE0">
        <w:rPr>
          <w:rFonts w:ascii="Times New Roman" w:hAnsi="Times New Roman" w:cs="Times New Roman"/>
          <w:noProof/>
        </w:rPr>
        <w:t>[61]</w:t>
      </w:r>
      <w:r w:rsidR="001E6682">
        <w:rPr>
          <w:rFonts w:ascii="Times New Roman" w:hAnsi="Times New Roman" w:cs="Times New Roman"/>
        </w:rPr>
        <w:fldChar w:fldCharType="end"/>
      </w:r>
      <w:r w:rsidR="001E6682">
        <w:rPr>
          <w:rFonts w:ascii="Times New Roman" w:hAnsi="Times New Roman" w:cs="Times New Roman"/>
        </w:rPr>
        <w:t>.</w:t>
      </w:r>
      <w:r w:rsidR="001E6682" w:rsidRPr="001E6682">
        <w:rPr>
          <w:rFonts w:ascii="Times New Roman" w:eastAsia="Times New Roman" w:hAnsi="Times New Roman" w:cs="Times New Roman"/>
        </w:rPr>
        <w:t xml:space="preserve"> </w:t>
      </w:r>
      <w:r w:rsidR="001E6682">
        <w:rPr>
          <w:rFonts w:ascii="Times New Roman" w:eastAsia="Times New Roman" w:hAnsi="Times New Roman" w:cs="Times New Roman"/>
        </w:rPr>
        <w:t>Despite this, due to interactions of SMA with divalent cations, it can be challenging to investigate MP functionalities such as ATPase activity.</w:t>
      </w:r>
      <w:r w:rsidR="001E6682">
        <w:rPr>
          <w:rFonts w:ascii="Times New Roman" w:hAnsi="Times New Roman" w:cs="Times New Roman"/>
        </w:rPr>
        <w:t xml:space="preserve"> </w:t>
      </w:r>
      <w:r w:rsidR="001E6682" w:rsidRPr="007A723F">
        <w:rPr>
          <w:rFonts w:ascii="Times New Roman" w:hAnsi="Times New Roman" w:cs="Times New Roman"/>
        </w:rPr>
        <w:t xml:space="preserve">Other polymers such as </w:t>
      </w:r>
      <w:r w:rsidR="001E6682" w:rsidRPr="00F12C98">
        <w:rPr>
          <w:rFonts w:ascii="Times New Roman" w:hAnsi="Times New Roman" w:cs="Times New Roman"/>
        </w:rPr>
        <w:t>Diisobutylene/Maleic Acid Copolymer (DIBMA) were also reported to</w:t>
      </w:r>
      <w:r w:rsidR="001E6682">
        <w:rPr>
          <w:rFonts w:ascii="Times New Roman" w:hAnsi="Times New Roman" w:cs="Times New Roman"/>
        </w:rPr>
        <w:t xml:space="preserve"> have the advantage of</w:t>
      </w:r>
      <w:r w:rsidR="001E6682" w:rsidRPr="00F12C98">
        <w:rPr>
          <w:rFonts w:ascii="Times New Roman" w:hAnsi="Times New Roman" w:cs="Times New Roman"/>
        </w:rPr>
        <w:t xml:space="preserve"> not interfering with optical spectroscopy in the far</w:t>
      </w:r>
      <w:r w:rsidR="001E6682" w:rsidRPr="00F12C98">
        <w:rPr>
          <w:rFonts w:ascii="Cambria Math" w:hAnsi="Cambria Math" w:cs="Cambria Math"/>
        </w:rPr>
        <w:t>‐</w:t>
      </w:r>
      <w:r w:rsidR="001E6682" w:rsidRPr="00F12C98">
        <w:rPr>
          <w:rFonts w:ascii="Times New Roman" w:hAnsi="Times New Roman" w:cs="Times New Roman"/>
        </w:rPr>
        <w:t>UV range, and not precipitating divalent cations</w:t>
      </w:r>
      <w:r w:rsidR="009600D2">
        <w:rPr>
          <w:rFonts w:ascii="Times New Roman" w:hAnsi="Times New Roman" w:cs="Times New Roman"/>
        </w:rPr>
        <w:t xml:space="preserve"> </w:t>
      </w:r>
      <w:r w:rsidR="001E6682" w:rsidRPr="00F12C98">
        <w:rPr>
          <w:rFonts w:ascii="Times New Roman" w:hAnsi="Times New Roman" w:cs="Times New Roman"/>
        </w:rPr>
        <w:fldChar w:fldCharType="begin"/>
      </w:r>
      <w:r w:rsidR="00623D80">
        <w:rPr>
          <w:rFonts w:ascii="Times New Roman" w:hAnsi="Times New Roman" w:cs="Times New Roman"/>
        </w:rPr>
        <w:instrText xml:space="preserve"> ADDIN EN.CITE &lt;EndNote&gt;&lt;Cite&gt;&lt;Author&gt;Oluwole&lt;/Author&gt;&lt;Year&gt;2017&lt;/Year&gt;&lt;RecNum&gt;3035&lt;/RecNum&gt;&lt;DisplayText&gt;[62]&lt;/DisplayText&gt;&lt;record&gt;&lt;rec-number&gt;3035&lt;/rec-number&gt;&lt;foreign-keys&gt;&lt;key app="EN" db-id="esx9v9fwmtzfxeexp2qpz2wt9seazt095rww" timestamp="1510674417"&gt;3035&lt;/key&gt;&lt;/foreign-keys&gt;&lt;ref-type name="Journal Article"&gt;17&lt;/ref-type&gt;&lt;contributors&gt;&lt;authors&gt;&lt;author&gt;Oluwole, A. O.&lt;/author&gt;&lt;author&gt;Danielczak, B.&lt;/author&gt;&lt;author&gt;Meister, A.&lt;/author&gt;&lt;author&gt;Babalola, J. O.&lt;/author&gt;&lt;author&gt;Vargas, C.&lt;/author&gt;&lt;author&gt;Keller, S.&lt;/author&gt;&lt;/authors&gt;&lt;/contributors&gt;&lt;auth-address&gt;Molecular Biophysics, University of Kaiserslautern, Erwin-Schrodinger-Str. 13, 67663, Kaiserslautern, Germany.&amp;#xD;Department of Chemistry, University of Ibadan, 200284, Ibadan, Nigeria.&amp;#xD;Institute of Chemistry and Institute of Biochemistry and Biotechnology, Martin Luther University Halle-Wittenberg, Von-Danckelmann-Platz 4, 06120, Halle, Germany.&lt;/auth-address&gt;&lt;titles&gt;&lt;title&gt;Solubilization of Membrane Proteins into Functional Lipid-Bilayer Nanodiscs Using a Diisobutylene/Maleic Acid Copolymer&lt;/title&gt;&lt;secondary-title&gt;Angew Chem Int Ed Engl&lt;/secondary-title&gt;&lt;/titles&gt;&lt;periodical&gt;&lt;full-title&gt;Angew Chem Int Ed Engl&lt;/full-title&gt;&lt;/periodical&gt;&lt;pages&gt;1919-1924&lt;/pages&gt;&lt;volume&gt;56&lt;/volume&gt;&lt;number&gt;7&lt;/number&gt;&lt;edition&gt;2017/01/13&lt;/edition&gt;&lt;keywords&gt;&lt;keyword&gt;amphiphilic polymers&lt;/keyword&gt;&lt;keyword&gt;biomembranes&lt;/keyword&gt;&lt;keyword&gt;membrane mimetics&lt;/keyword&gt;&lt;keyword&gt;membrane proteins&lt;/keyword&gt;&lt;keyword&gt;protein chromatography&lt;/keyword&gt;&lt;/keywords&gt;&lt;dates&gt;&lt;year&gt;2017&lt;/year&gt;&lt;pub-dates&gt;&lt;date&gt;Feb 06&lt;/date&gt;&lt;/pub-dates&gt;&lt;/dates&gt;&lt;isbn&gt;1521-3773 (Electronic)&amp;#xD;1433-7851 (Linking)&lt;/isbn&gt;&lt;accession-num&gt;28079955&lt;/accession-num&gt;&lt;urls&gt;&lt;related-urls&gt;&lt;url&gt;https://www.ncbi.nlm.nih.gov/pubmed/28079955&lt;/url&gt;&lt;/related-urls&gt;&lt;/urls&gt;&lt;custom2&gt;PMC5299484&lt;/custom2&gt;&lt;electronic-resource-num&gt;10.1002/anie.201610778&lt;/electronic-resource-num&gt;&lt;/record&gt;&lt;/Cite&gt;&lt;/EndNote&gt;</w:instrText>
      </w:r>
      <w:r w:rsidR="001E6682" w:rsidRPr="00F12C98">
        <w:rPr>
          <w:rFonts w:ascii="Times New Roman" w:hAnsi="Times New Roman" w:cs="Times New Roman"/>
        </w:rPr>
        <w:fldChar w:fldCharType="separate"/>
      </w:r>
      <w:r w:rsidR="00DB4AE0">
        <w:rPr>
          <w:rFonts w:ascii="Times New Roman" w:hAnsi="Times New Roman" w:cs="Times New Roman"/>
          <w:noProof/>
        </w:rPr>
        <w:t>[62]</w:t>
      </w:r>
      <w:r w:rsidR="001E6682" w:rsidRPr="00F12C98">
        <w:rPr>
          <w:rFonts w:ascii="Times New Roman" w:hAnsi="Times New Roman" w:cs="Times New Roman"/>
        </w:rPr>
        <w:fldChar w:fldCharType="end"/>
      </w:r>
      <w:r w:rsidR="001E6682">
        <w:rPr>
          <w:rFonts w:ascii="Times New Roman" w:hAnsi="Times New Roman" w:cs="Times New Roman"/>
        </w:rPr>
        <w:t xml:space="preserve"> in contrary to most detergents and SMA, respectively</w:t>
      </w:r>
      <w:r w:rsidR="001E6682" w:rsidRPr="00F12C98">
        <w:rPr>
          <w:rFonts w:ascii="Times New Roman" w:hAnsi="Times New Roman" w:cs="Times New Roman"/>
        </w:rPr>
        <w:t>.</w:t>
      </w:r>
      <w:r w:rsidR="001E6682">
        <w:rPr>
          <w:rFonts w:ascii="Times New Roman" w:hAnsi="Times New Roman" w:cs="Times New Roman"/>
        </w:rPr>
        <w:t xml:space="preserve"> </w:t>
      </w:r>
      <w:r w:rsidR="00F92E0E" w:rsidRPr="00F92E0E">
        <w:rPr>
          <w:rFonts w:ascii="Times New Roman" w:hAnsi="Times New Roman" w:cs="Times New Roman"/>
        </w:rPr>
        <w:t xml:space="preserve">The nanodisc </w:t>
      </w:r>
      <w:r w:rsidR="00F92E0E">
        <w:rPr>
          <w:rFonts w:ascii="Times New Roman" w:hAnsi="Times New Roman" w:cs="Times New Roman"/>
        </w:rPr>
        <w:t>and amphipol format are</w:t>
      </w:r>
      <w:r w:rsidR="00F92E0E" w:rsidRPr="00F92E0E">
        <w:rPr>
          <w:rFonts w:ascii="Times New Roman" w:hAnsi="Times New Roman" w:cs="Times New Roman"/>
        </w:rPr>
        <w:t xml:space="preserve"> particularly attractive option</w:t>
      </w:r>
      <w:r w:rsidR="00F92E0E">
        <w:rPr>
          <w:rFonts w:ascii="Times New Roman" w:hAnsi="Times New Roman" w:cs="Times New Roman"/>
        </w:rPr>
        <w:t>s</w:t>
      </w:r>
      <w:r w:rsidR="00F92E0E" w:rsidRPr="00F92E0E">
        <w:rPr>
          <w:rFonts w:ascii="Times New Roman" w:hAnsi="Times New Roman" w:cs="Times New Roman"/>
        </w:rPr>
        <w:t xml:space="preserve"> for studyin</w:t>
      </w:r>
      <w:r w:rsidR="00F92E0E">
        <w:rPr>
          <w:rFonts w:ascii="Times New Roman" w:hAnsi="Times New Roman" w:cs="Times New Roman"/>
        </w:rPr>
        <w:t>g membrane proteins, especially for</w:t>
      </w:r>
      <w:r w:rsidR="00F92E0E" w:rsidRPr="00F92E0E">
        <w:rPr>
          <w:rFonts w:ascii="Times New Roman" w:hAnsi="Times New Roman" w:cs="Times New Roman"/>
        </w:rPr>
        <w:t xml:space="preserve"> ligand-receptor interactions</w:t>
      </w:r>
      <w:r w:rsidR="00F92E0E">
        <w:rPr>
          <w:rFonts w:ascii="Times New Roman" w:hAnsi="Times New Roman" w:cs="Times New Roman"/>
        </w:rPr>
        <w:t xml:space="preserve">, cryo-EM and antibody discovery. However, they both require finding good detergent conditions for solubilization and purification. Therefore, MP can benefit from this format only </w:t>
      </w:r>
      <w:r w:rsidR="0089151C">
        <w:rPr>
          <w:rFonts w:ascii="Times New Roman" w:hAnsi="Times New Roman" w:cs="Times New Roman"/>
        </w:rPr>
        <w:t xml:space="preserve">if </w:t>
      </w:r>
      <w:r w:rsidR="00F92E0E">
        <w:rPr>
          <w:rFonts w:ascii="Times New Roman" w:hAnsi="Times New Roman" w:cs="Times New Roman"/>
        </w:rPr>
        <w:t xml:space="preserve">it was properly extracted from the membrane. To this end good solubilization conditions need to be obtained. </w:t>
      </w:r>
    </w:p>
    <w:p w14:paraId="5E526B0A" w14:textId="77777777" w:rsidR="0091581B" w:rsidRDefault="0091581B" w:rsidP="00EE424F">
      <w:pPr>
        <w:spacing w:line="360" w:lineRule="auto"/>
        <w:jc w:val="both"/>
        <w:rPr>
          <w:rFonts w:ascii="Times New Roman" w:hAnsi="Times New Roman" w:cs="Times New Roman"/>
          <w:b/>
          <w:color w:val="000000"/>
        </w:rPr>
      </w:pPr>
    </w:p>
    <w:p w14:paraId="4AFF19F8" w14:textId="433834E7" w:rsidR="00330519" w:rsidRPr="000D11A7" w:rsidRDefault="00402377" w:rsidP="00EE424F">
      <w:pPr>
        <w:spacing w:line="360" w:lineRule="auto"/>
        <w:jc w:val="both"/>
        <w:rPr>
          <w:rFonts w:ascii="Times New Roman" w:hAnsi="Times New Roman" w:cs="Times New Roman"/>
          <w:b/>
        </w:rPr>
      </w:pPr>
      <w:r w:rsidRPr="000D11A7">
        <w:rPr>
          <w:rFonts w:ascii="Times New Roman" w:hAnsi="Times New Roman" w:cs="Times New Roman"/>
          <w:b/>
          <w:color w:val="000000"/>
        </w:rPr>
        <w:t>How</w:t>
      </w:r>
      <w:r w:rsidR="00330519" w:rsidRPr="000D11A7">
        <w:rPr>
          <w:rFonts w:ascii="Times New Roman" w:hAnsi="Times New Roman" w:cs="Times New Roman"/>
          <w:b/>
          <w:color w:val="000000"/>
        </w:rPr>
        <w:t xml:space="preserve"> to evaluate the quality of </w:t>
      </w:r>
      <w:r w:rsidR="00E71237">
        <w:rPr>
          <w:rFonts w:ascii="Times New Roman" w:hAnsi="Times New Roman" w:cs="Times New Roman"/>
          <w:b/>
          <w:color w:val="000000"/>
        </w:rPr>
        <w:t xml:space="preserve">purified </w:t>
      </w:r>
      <w:r w:rsidR="002525C6">
        <w:rPr>
          <w:rFonts w:ascii="Times New Roman" w:hAnsi="Times New Roman" w:cs="Times New Roman"/>
          <w:b/>
          <w:color w:val="000000"/>
        </w:rPr>
        <w:t>membrane proteins</w:t>
      </w:r>
      <w:r w:rsidR="00330519" w:rsidRPr="000D11A7">
        <w:rPr>
          <w:rFonts w:ascii="Times New Roman" w:hAnsi="Times New Roman" w:cs="Times New Roman"/>
          <w:b/>
          <w:color w:val="000000"/>
        </w:rPr>
        <w:t>?</w:t>
      </w:r>
    </w:p>
    <w:p w14:paraId="75D46E9C" w14:textId="4708C4CB" w:rsidR="00233890" w:rsidRPr="0091581B" w:rsidRDefault="00EE424F" w:rsidP="00F9383D">
      <w:pPr>
        <w:spacing w:line="360" w:lineRule="auto"/>
        <w:jc w:val="both"/>
        <w:rPr>
          <w:rFonts w:ascii="Times New Roman" w:eastAsia="Times New Roman" w:hAnsi="Times New Roman" w:cs="Times New Roman"/>
        </w:rPr>
      </w:pPr>
      <w:r>
        <w:rPr>
          <w:rFonts w:ascii="Times New Roman" w:eastAsia="Times New Roman" w:hAnsi="Times New Roman" w:cs="Times New Roman"/>
        </w:rPr>
        <w:t>Suitable detergent has to guarant</w:t>
      </w:r>
      <w:r w:rsidR="00D809D6">
        <w:rPr>
          <w:rFonts w:ascii="Times New Roman" w:eastAsia="Times New Roman" w:hAnsi="Times New Roman" w:cs="Times New Roman"/>
        </w:rPr>
        <w:t>ee</w:t>
      </w:r>
      <w:r>
        <w:rPr>
          <w:rFonts w:ascii="Times New Roman" w:eastAsia="Times New Roman" w:hAnsi="Times New Roman" w:cs="Times New Roman"/>
        </w:rPr>
        <w:t xml:space="preserve"> efficient solubilization and the conservation of structural and functional integrities of MPs</w:t>
      </w:r>
      <w:r w:rsidR="00E47523">
        <w:rPr>
          <w:rFonts w:ascii="Times New Roman" w:eastAsia="Times New Roman" w:hAnsi="Times New Roman" w:cs="Times New Roman"/>
        </w:rPr>
        <w:t>. This</w:t>
      </w:r>
      <w:r>
        <w:rPr>
          <w:rFonts w:ascii="Times New Roman" w:eastAsia="Times New Roman" w:hAnsi="Times New Roman" w:cs="Times New Roman"/>
        </w:rPr>
        <w:t xml:space="preserve"> remain</w:t>
      </w:r>
      <w:r w:rsidR="00E47523">
        <w:rPr>
          <w:rFonts w:ascii="Times New Roman" w:eastAsia="Times New Roman" w:hAnsi="Times New Roman" w:cs="Times New Roman"/>
        </w:rPr>
        <w:t>s</w:t>
      </w:r>
      <w:r>
        <w:rPr>
          <w:rFonts w:ascii="Times New Roman" w:eastAsia="Times New Roman" w:hAnsi="Times New Roman" w:cs="Times New Roman"/>
        </w:rPr>
        <w:t xml:space="preserve"> an important challenge that </w:t>
      </w:r>
      <w:r>
        <w:rPr>
          <w:rFonts w:ascii="Times New Roman" w:eastAsia="Times New Roman" w:hAnsi="Times New Roman" w:cs="Times New Roman"/>
        </w:rPr>
        <w:lastRenderedPageBreak/>
        <w:t>ha</w:t>
      </w:r>
      <w:r w:rsidR="00D809D6">
        <w:rPr>
          <w:rFonts w:ascii="Times New Roman" w:eastAsia="Times New Roman" w:hAnsi="Times New Roman" w:cs="Times New Roman"/>
        </w:rPr>
        <w:t>s</w:t>
      </w:r>
      <w:r>
        <w:rPr>
          <w:rFonts w:ascii="Times New Roman" w:eastAsia="Times New Roman" w:hAnsi="Times New Roman" w:cs="Times New Roman"/>
        </w:rPr>
        <w:t xml:space="preserve"> hampered MP structure function in</w:t>
      </w:r>
      <w:r w:rsidR="00E47523">
        <w:rPr>
          <w:rFonts w:ascii="Times New Roman" w:eastAsia="Times New Roman" w:hAnsi="Times New Roman" w:cs="Times New Roman"/>
        </w:rPr>
        <w:t>vestigation and drug discovery</w:t>
      </w:r>
      <w:r>
        <w:rPr>
          <w:rFonts w:ascii="Times New Roman" w:eastAsia="Times New Roman" w:hAnsi="Times New Roman" w:cs="Times New Roman"/>
        </w:rPr>
        <w:t xml:space="preserve">. The effect of detergent on protein structure and/ or function can be </w:t>
      </w:r>
      <w:r w:rsidR="00155384">
        <w:rPr>
          <w:rFonts w:ascii="Times New Roman" w:eastAsia="Times New Roman" w:hAnsi="Times New Roman" w:cs="Times New Roman"/>
        </w:rPr>
        <w:t>variable</w:t>
      </w:r>
      <w:r>
        <w:rPr>
          <w:rFonts w:ascii="Times New Roman" w:eastAsia="Times New Roman" w:hAnsi="Times New Roman" w:cs="Times New Roman"/>
        </w:rPr>
        <w:t xml:space="preserve"> from one protein to another. Detergent</w:t>
      </w:r>
      <w:r w:rsidR="00B968B6">
        <w:rPr>
          <w:rFonts w:ascii="Times New Roman" w:eastAsia="Times New Roman" w:hAnsi="Times New Roman" w:cs="Times New Roman"/>
        </w:rPr>
        <w:t>s</w:t>
      </w:r>
      <w:r>
        <w:rPr>
          <w:rFonts w:ascii="Times New Roman" w:eastAsia="Times New Roman" w:hAnsi="Times New Roman" w:cs="Times New Roman"/>
        </w:rPr>
        <w:t xml:space="preserve"> can introduce structural deviations from the initial 3D structure of </w:t>
      </w:r>
      <w:r w:rsidR="00D809D6">
        <w:rPr>
          <w:rFonts w:ascii="Times New Roman" w:eastAsia="Times New Roman" w:hAnsi="Times New Roman" w:cs="Times New Roman"/>
        </w:rPr>
        <w:t xml:space="preserve">the </w:t>
      </w:r>
      <w:r>
        <w:rPr>
          <w:rFonts w:ascii="Times New Roman" w:eastAsia="Times New Roman" w:hAnsi="Times New Roman" w:cs="Times New Roman"/>
        </w:rPr>
        <w:t xml:space="preserve">protein. </w:t>
      </w:r>
      <w:r w:rsidR="00B968B6">
        <w:rPr>
          <w:rFonts w:ascii="Times New Roman" w:eastAsia="Times New Roman" w:hAnsi="Times New Roman" w:cs="Times New Roman"/>
        </w:rPr>
        <w:t xml:space="preserve">They </w:t>
      </w:r>
      <w:r>
        <w:rPr>
          <w:rFonts w:ascii="Times New Roman" w:eastAsia="Times New Roman" w:hAnsi="Times New Roman" w:cs="Times New Roman"/>
        </w:rPr>
        <w:t xml:space="preserve">can also break interactions </w:t>
      </w:r>
      <w:r w:rsidR="00155384">
        <w:rPr>
          <w:rFonts w:ascii="Times New Roman" w:eastAsia="Times New Roman" w:hAnsi="Times New Roman" w:cs="Times New Roman"/>
        </w:rPr>
        <w:t>within MP complex</w:t>
      </w:r>
      <w:r w:rsidR="00B968B6">
        <w:rPr>
          <w:rFonts w:ascii="Times New Roman" w:eastAsia="Times New Roman" w:hAnsi="Times New Roman" w:cs="Times New Roman"/>
        </w:rPr>
        <w:t>es</w:t>
      </w:r>
      <w:r w:rsidR="00155384">
        <w:rPr>
          <w:rFonts w:ascii="Times New Roman" w:eastAsia="Times New Roman" w:hAnsi="Times New Roman" w:cs="Times New Roman"/>
        </w:rPr>
        <w:t xml:space="preserve"> or </w:t>
      </w:r>
      <w:r>
        <w:rPr>
          <w:rFonts w:ascii="Times New Roman" w:eastAsia="Times New Roman" w:hAnsi="Times New Roman" w:cs="Times New Roman"/>
        </w:rPr>
        <w:t>with co-factors/ partners</w:t>
      </w:r>
      <w:r w:rsidR="002525C6">
        <w:rPr>
          <w:rFonts w:ascii="Times New Roman" w:eastAsia="Times New Roman" w:hAnsi="Times New Roman" w:cs="Times New Roman"/>
        </w:rPr>
        <w:t>.</w:t>
      </w:r>
      <w:r>
        <w:rPr>
          <w:rFonts w:ascii="Times New Roman" w:eastAsia="Times New Roman" w:hAnsi="Times New Roman" w:cs="Times New Roman"/>
        </w:rPr>
        <w:t xml:space="preserve"> </w:t>
      </w:r>
      <w:r w:rsidR="00155384">
        <w:rPr>
          <w:rFonts w:ascii="Times New Roman" w:eastAsia="Times New Roman" w:hAnsi="Times New Roman" w:cs="Times New Roman"/>
        </w:rPr>
        <w:t>T</w:t>
      </w:r>
      <w:r>
        <w:rPr>
          <w:rFonts w:ascii="Times New Roman" w:eastAsia="Times New Roman" w:hAnsi="Times New Roman" w:cs="Times New Roman"/>
        </w:rPr>
        <w:t xml:space="preserve">he first parameter to analyze after solubilization and purification of MP is the aggregation status. This can be easily assessed by size exclusion chromatography (SEC) where aggregates can be easily distinguished by their elution at the column void </w:t>
      </w:r>
      <w:r w:rsidR="002525C6">
        <w:rPr>
          <w:rFonts w:ascii="Times New Roman" w:eastAsia="Times New Roman" w:hAnsi="Times New Roman" w:cs="Times New Roman"/>
        </w:rPr>
        <w:t>volume.</w:t>
      </w:r>
      <w:r>
        <w:rPr>
          <w:rFonts w:ascii="Times New Roman" w:eastAsia="Times New Roman" w:hAnsi="Times New Roman" w:cs="Times New Roman"/>
        </w:rPr>
        <w:t xml:space="preserve"> Native PAGE can also be used to evaluate the existence of aggregates, oligomers or monomers of MP, therefore </w:t>
      </w:r>
      <w:r w:rsidR="00233890">
        <w:rPr>
          <w:rFonts w:ascii="Times New Roman" w:eastAsia="Times New Roman" w:hAnsi="Times New Roman" w:cs="Times New Roman"/>
        </w:rPr>
        <w:t>giving insight</w:t>
      </w:r>
      <w:r>
        <w:rPr>
          <w:rFonts w:ascii="Times New Roman" w:eastAsia="Times New Roman" w:hAnsi="Times New Roman" w:cs="Times New Roman"/>
        </w:rPr>
        <w:t xml:space="preserve"> into the positive or negative effect of </w:t>
      </w:r>
      <w:r w:rsidR="00E71237">
        <w:rPr>
          <w:rFonts w:ascii="Times New Roman" w:eastAsia="Times New Roman" w:hAnsi="Times New Roman" w:cs="Times New Roman"/>
        </w:rPr>
        <w:t xml:space="preserve">the chosen </w:t>
      </w:r>
      <w:r>
        <w:rPr>
          <w:rFonts w:ascii="Times New Roman" w:eastAsia="Times New Roman" w:hAnsi="Times New Roman" w:cs="Times New Roman"/>
        </w:rPr>
        <w:t xml:space="preserve">detergent/ surfactant for structural integrity conservation of MP. Due to the existence of different oligomeric states and different protein/ detergent complexes (PDC), it is not always a straightforward method even if in general the presence of aggregates can be indicated by signal in the wells of </w:t>
      </w:r>
      <w:r w:rsidR="00233890">
        <w:rPr>
          <w:rFonts w:ascii="Times New Roman" w:eastAsia="Times New Roman" w:hAnsi="Times New Roman" w:cs="Times New Roman"/>
        </w:rPr>
        <w:t>the gel. Other methods such as d</w:t>
      </w:r>
      <w:r>
        <w:rPr>
          <w:rFonts w:ascii="Times New Roman" w:eastAsia="Times New Roman" w:hAnsi="Times New Roman" w:cs="Times New Roman"/>
        </w:rPr>
        <w:t xml:space="preserve">ynamic light scattering </w:t>
      </w:r>
      <w:r w:rsidR="00233890">
        <w:rPr>
          <w:rFonts w:ascii="Times New Roman" w:eastAsia="Times New Roman" w:hAnsi="Times New Roman" w:cs="Times New Roman"/>
        </w:rPr>
        <w:t xml:space="preserve">(DLS) </w:t>
      </w:r>
      <w:r>
        <w:rPr>
          <w:rFonts w:ascii="Times New Roman" w:eastAsia="Times New Roman" w:hAnsi="Times New Roman" w:cs="Times New Roman"/>
        </w:rPr>
        <w:t xml:space="preserve">as well as SEC-MALS are </w:t>
      </w:r>
      <w:r w:rsidR="0070441E">
        <w:rPr>
          <w:rFonts w:ascii="Times New Roman" w:eastAsia="Times New Roman" w:hAnsi="Times New Roman" w:cs="Times New Roman"/>
        </w:rPr>
        <w:t>more</w:t>
      </w:r>
      <w:r>
        <w:rPr>
          <w:rFonts w:ascii="Times New Roman" w:eastAsia="Times New Roman" w:hAnsi="Times New Roman" w:cs="Times New Roman"/>
        </w:rPr>
        <w:t xml:space="preserve"> informative to study oligomeric assemblies in solution, but they require </w:t>
      </w:r>
      <w:r w:rsidR="0070441E">
        <w:rPr>
          <w:rFonts w:ascii="Times New Roman" w:eastAsia="Times New Roman" w:hAnsi="Times New Roman" w:cs="Times New Roman"/>
        </w:rPr>
        <w:t xml:space="preserve">pure and </w:t>
      </w:r>
      <w:r>
        <w:rPr>
          <w:rFonts w:ascii="Times New Roman" w:eastAsia="Times New Roman" w:hAnsi="Times New Roman" w:cs="Times New Roman"/>
        </w:rPr>
        <w:t xml:space="preserve">homogenous protein </w:t>
      </w:r>
      <w:r w:rsidR="0070441E">
        <w:rPr>
          <w:rFonts w:ascii="Times New Roman" w:eastAsia="Times New Roman" w:hAnsi="Times New Roman" w:cs="Times New Roman"/>
        </w:rPr>
        <w:t xml:space="preserve">and a good </w:t>
      </w:r>
      <w:r>
        <w:rPr>
          <w:rFonts w:ascii="Times New Roman" w:eastAsia="Times New Roman" w:hAnsi="Times New Roman" w:cs="Times New Roman"/>
        </w:rPr>
        <w:t>idea about detergent micelles size</w:t>
      </w:r>
      <w:r w:rsidR="00330519">
        <w:rPr>
          <w:rFonts w:ascii="Times New Roman" w:eastAsia="Times New Roman" w:hAnsi="Times New Roman" w:cs="Times New Roman"/>
        </w:rPr>
        <w:t xml:space="preserve">. </w:t>
      </w:r>
      <w:r>
        <w:rPr>
          <w:rFonts w:ascii="Times New Roman" w:eastAsia="Times New Roman" w:hAnsi="Times New Roman" w:cs="Times New Roman"/>
        </w:rPr>
        <w:t>A second and very important parameter to assess is MP functionality. This depends on the specific dedicated function of each MP. Purified protein such as GPCR can be analyzed by radioligand/ fluorescent binding</w:t>
      </w:r>
      <w:r w:rsidR="00155384">
        <w:rPr>
          <w:rFonts w:ascii="Times New Roman" w:eastAsia="Times New Roman" w:hAnsi="Times New Roman" w:cs="Times New Roman"/>
        </w:rPr>
        <w:t>/ NMR binding</w:t>
      </w:r>
      <w:r>
        <w:rPr>
          <w:rFonts w:ascii="Times New Roman" w:eastAsia="Times New Roman" w:hAnsi="Times New Roman" w:cs="Times New Roman"/>
        </w:rPr>
        <w:t xml:space="preserve"> or after immobilization on </w:t>
      </w:r>
      <w:r w:rsidR="00B968B6">
        <w:rPr>
          <w:rFonts w:ascii="Times New Roman" w:eastAsia="Times New Roman" w:hAnsi="Times New Roman" w:cs="Times New Roman"/>
        </w:rPr>
        <w:t xml:space="preserve">SPR (surface plasmon resonance) </w:t>
      </w:r>
      <w:r>
        <w:rPr>
          <w:rFonts w:ascii="Times New Roman" w:eastAsia="Times New Roman" w:hAnsi="Times New Roman" w:cs="Times New Roman"/>
        </w:rPr>
        <w:t>chip. This provides indirect evidence about functionality but do</w:t>
      </w:r>
      <w:r w:rsidR="00D809D6">
        <w:rPr>
          <w:rFonts w:ascii="Times New Roman" w:eastAsia="Times New Roman" w:hAnsi="Times New Roman" w:cs="Times New Roman"/>
        </w:rPr>
        <w:t>es</w:t>
      </w:r>
      <w:r>
        <w:rPr>
          <w:rFonts w:ascii="Times New Roman" w:eastAsia="Times New Roman" w:hAnsi="Times New Roman" w:cs="Times New Roman"/>
        </w:rPr>
        <w:t xml:space="preserve"> not prove a direct functional </w:t>
      </w:r>
      <w:r w:rsidR="0070441E">
        <w:rPr>
          <w:rFonts w:ascii="Times New Roman" w:eastAsia="Times New Roman" w:hAnsi="Times New Roman" w:cs="Times New Roman"/>
        </w:rPr>
        <w:t xml:space="preserve">state </w:t>
      </w:r>
      <w:r>
        <w:rPr>
          <w:rFonts w:ascii="Times New Roman" w:eastAsia="Times New Roman" w:hAnsi="Times New Roman" w:cs="Times New Roman"/>
        </w:rPr>
        <w:t xml:space="preserve">as real GPCR function is not </w:t>
      </w:r>
      <w:r w:rsidR="00155384">
        <w:rPr>
          <w:rFonts w:ascii="Times New Roman" w:eastAsia="Times New Roman" w:hAnsi="Times New Roman" w:cs="Times New Roman"/>
        </w:rPr>
        <w:t xml:space="preserve">ligand </w:t>
      </w:r>
      <w:r>
        <w:rPr>
          <w:rFonts w:ascii="Times New Roman" w:eastAsia="Times New Roman" w:hAnsi="Times New Roman" w:cs="Times New Roman"/>
        </w:rPr>
        <w:t xml:space="preserve">binding but </w:t>
      </w:r>
      <w:r w:rsidR="00155384">
        <w:rPr>
          <w:rFonts w:ascii="Times New Roman" w:eastAsia="Times New Roman" w:hAnsi="Times New Roman" w:cs="Times New Roman"/>
        </w:rPr>
        <w:t xml:space="preserve">rather </w:t>
      </w:r>
      <w:r w:rsidR="0070441E">
        <w:rPr>
          <w:rFonts w:ascii="Times New Roman" w:eastAsia="Times New Roman" w:hAnsi="Times New Roman" w:cs="Times New Roman"/>
        </w:rPr>
        <w:t xml:space="preserve">cell </w:t>
      </w:r>
      <w:r>
        <w:rPr>
          <w:rFonts w:ascii="Times New Roman" w:eastAsia="Times New Roman" w:hAnsi="Times New Roman" w:cs="Times New Roman"/>
        </w:rPr>
        <w:t>signaling. Protein G activation assay</w:t>
      </w:r>
      <w:r w:rsidR="00D809D6">
        <w:rPr>
          <w:rFonts w:ascii="Times New Roman" w:eastAsia="Times New Roman" w:hAnsi="Times New Roman" w:cs="Times New Roman"/>
        </w:rPr>
        <w:t>s</w:t>
      </w:r>
      <w:r>
        <w:rPr>
          <w:rFonts w:ascii="Times New Roman" w:eastAsia="Times New Roman" w:hAnsi="Times New Roman" w:cs="Times New Roman"/>
        </w:rPr>
        <w:t xml:space="preserve"> ha</w:t>
      </w:r>
      <w:r w:rsidR="00D809D6">
        <w:rPr>
          <w:rFonts w:ascii="Times New Roman" w:eastAsia="Times New Roman" w:hAnsi="Times New Roman" w:cs="Times New Roman"/>
        </w:rPr>
        <w:t>ve</w:t>
      </w:r>
      <w:r>
        <w:rPr>
          <w:rFonts w:ascii="Times New Roman" w:eastAsia="Times New Roman" w:hAnsi="Times New Roman" w:cs="Times New Roman"/>
        </w:rPr>
        <w:t xml:space="preserve"> been developed to bridge the gap between direct and indirect functional </w:t>
      </w:r>
      <w:r w:rsidR="0070441E">
        <w:rPr>
          <w:rFonts w:ascii="Times New Roman" w:eastAsia="Times New Roman" w:hAnsi="Times New Roman" w:cs="Times New Roman"/>
        </w:rPr>
        <w:t>assays</w:t>
      </w:r>
      <w:r>
        <w:rPr>
          <w:rFonts w:ascii="Times New Roman" w:eastAsia="Times New Roman" w:hAnsi="Times New Roman" w:cs="Times New Roman"/>
        </w:rPr>
        <w:t xml:space="preserve"> of GPCRs. This is even more complex for orphan GPCRs for which no ligand binding can be performed. For some ion channels </w:t>
      </w:r>
      <w:r w:rsidR="00B968B6">
        <w:rPr>
          <w:rFonts w:ascii="Times New Roman" w:eastAsia="Times New Roman" w:hAnsi="Times New Roman" w:cs="Times New Roman"/>
        </w:rPr>
        <w:t xml:space="preserve">where the </w:t>
      </w:r>
      <w:r>
        <w:rPr>
          <w:rFonts w:ascii="Times New Roman" w:eastAsia="Times New Roman" w:hAnsi="Times New Roman" w:cs="Times New Roman"/>
        </w:rPr>
        <w:t>functional oligomeric state is known, a simple investigation of the oli</w:t>
      </w:r>
      <w:r w:rsidR="00155384">
        <w:rPr>
          <w:rFonts w:ascii="Times New Roman" w:eastAsia="Times New Roman" w:hAnsi="Times New Roman" w:cs="Times New Roman"/>
        </w:rPr>
        <w:t>gomeric state can already give good</w:t>
      </w:r>
      <w:r>
        <w:rPr>
          <w:rFonts w:ascii="Times New Roman" w:eastAsia="Times New Roman" w:hAnsi="Times New Roman" w:cs="Times New Roman"/>
        </w:rPr>
        <w:t xml:space="preserve"> indication about the functional status. This was the case for the </w:t>
      </w:r>
      <w:r w:rsidR="00AD181E">
        <w:rPr>
          <w:rFonts w:ascii="Times New Roman" w:eastAsia="Times New Roman" w:hAnsi="Times New Roman" w:cs="Times New Roman"/>
        </w:rPr>
        <w:t xml:space="preserve">tetrameric </w:t>
      </w:r>
      <w:r>
        <w:rPr>
          <w:rFonts w:ascii="Times New Roman" w:eastAsia="Times New Roman" w:hAnsi="Times New Roman" w:cs="Times New Roman"/>
        </w:rPr>
        <w:t>proton selective io</w:t>
      </w:r>
      <w:r w:rsidR="00330519">
        <w:rPr>
          <w:rFonts w:ascii="Times New Roman" w:eastAsia="Times New Roman" w:hAnsi="Times New Roman" w:cs="Times New Roman"/>
        </w:rPr>
        <w:t>n channel M2 from influenza</w:t>
      </w:r>
      <w:r w:rsidR="009600D2">
        <w:rPr>
          <w:rFonts w:ascii="Times New Roman" w:eastAsia="Times New Roman" w:hAnsi="Times New Roman" w:cs="Times New Roman"/>
        </w:rPr>
        <w:t xml:space="preserve"> </w:t>
      </w:r>
      <w:r w:rsidR="00330519">
        <w:rPr>
          <w:rFonts w:ascii="Times New Roman" w:eastAsia="Times New Roman" w:hAnsi="Times New Roman" w:cs="Times New Roman"/>
        </w:rPr>
        <w:fldChar w:fldCharType="begin">
          <w:fldData xml:space="preserve">PEVuZE5vdGU+PENpdGU+PEF1dGhvcj5EZXN1emluZ2VzIE1hbmRvbjwvQXV0aG9yPjxZZWFyPjIw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</w:fldData>
        </w:fldChar>
      </w:r>
      <w:r w:rsidR="001936BB">
        <w:rPr>
          <w:rFonts w:ascii="Times New Roman" w:eastAsia="Times New Roman" w:hAnsi="Times New Roman" w:cs="Times New Roman"/>
        </w:rPr>
        <w:instrText xml:space="preserve"> ADDIN EN.CITE </w:instrText>
      </w:r>
      <w:r w:rsidR="001936BB">
        <w:rPr>
          <w:rFonts w:ascii="Times New Roman" w:eastAsia="Times New Roman" w:hAnsi="Times New Roman" w:cs="Times New Roman"/>
        </w:rPr>
        <w:fldChar w:fldCharType="begin">
          <w:fldData xml:space="preserve">PEVuZE5vdGU+PENpdGU+PEF1dGhvcj5EZXN1emluZ2VzIE1hbmRvbjwvQXV0aG9yPjxZZWFyPjIw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</w:fldData>
        </w:fldChar>
      </w:r>
      <w:r w:rsidR="001936BB">
        <w:rPr>
          <w:rFonts w:ascii="Times New Roman" w:eastAsia="Times New Roman" w:hAnsi="Times New Roman" w:cs="Times New Roman"/>
        </w:rPr>
        <w:instrText xml:space="preserve"> ADDIN EN.CITE.DATA </w:instrText>
      </w:r>
      <w:r w:rsidR="001936BB">
        <w:rPr>
          <w:rFonts w:ascii="Times New Roman" w:eastAsia="Times New Roman" w:hAnsi="Times New Roman" w:cs="Times New Roman"/>
        </w:rPr>
      </w:r>
      <w:r w:rsidR="001936BB">
        <w:rPr>
          <w:rFonts w:ascii="Times New Roman" w:eastAsia="Times New Roman" w:hAnsi="Times New Roman" w:cs="Times New Roman"/>
        </w:rPr>
        <w:fldChar w:fldCharType="end"/>
      </w:r>
      <w:r w:rsidR="00330519">
        <w:rPr>
          <w:rFonts w:ascii="Times New Roman" w:eastAsia="Times New Roman" w:hAnsi="Times New Roman" w:cs="Times New Roman"/>
        </w:rPr>
      </w:r>
      <w:r w:rsidR="00330519">
        <w:rPr>
          <w:rFonts w:ascii="Times New Roman" w:eastAsia="Times New Roman" w:hAnsi="Times New Roman" w:cs="Times New Roman"/>
        </w:rPr>
        <w:fldChar w:fldCharType="separate"/>
      </w:r>
      <w:r w:rsidR="001936BB">
        <w:rPr>
          <w:rFonts w:ascii="Times New Roman" w:eastAsia="Times New Roman" w:hAnsi="Times New Roman" w:cs="Times New Roman"/>
          <w:noProof/>
        </w:rPr>
        <w:t>[21]</w:t>
      </w:r>
      <w:r w:rsidR="00330519">
        <w:rPr>
          <w:rFonts w:ascii="Times New Roman" w:eastAsia="Times New Roman" w:hAnsi="Times New Roman" w:cs="Times New Roman"/>
        </w:rPr>
        <w:fldChar w:fldCharType="end"/>
      </w:r>
      <w:r w:rsidR="00330519">
        <w:rPr>
          <w:rFonts w:ascii="Times New Roman" w:eastAsia="Times New Roman" w:hAnsi="Times New Roman" w:cs="Times New Roman"/>
        </w:rPr>
        <w:t xml:space="preserve">. </w:t>
      </w:r>
      <w:r>
        <w:rPr>
          <w:rFonts w:ascii="Times New Roman" w:eastAsia="Times New Roman" w:hAnsi="Times New Roman" w:cs="Times New Roman"/>
        </w:rPr>
        <w:t>A current voltage measurement of purified protein inserted in</w:t>
      </w:r>
      <w:r w:rsidR="00233890">
        <w:rPr>
          <w:rFonts w:ascii="Times New Roman" w:eastAsia="Times New Roman" w:hAnsi="Times New Roman" w:cs="Times New Roman"/>
        </w:rPr>
        <w:t>to a</w:t>
      </w:r>
      <w:r>
        <w:rPr>
          <w:rFonts w:ascii="Times New Roman" w:eastAsia="Times New Roman" w:hAnsi="Times New Roman" w:cs="Times New Roman"/>
        </w:rPr>
        <w:t xml:space="preserve"> lipid bilayer in </w:t>
      </w:r>
      <w:r w:rsidR="00B968B6">
        <w:rPr>
          <w:rFonts w:ascii="Times New Roman" w:eastAsia="Times New Roman" w:hAnsi="Times New Roman" w:cs="Times New Roman"/>
        </w:rPr>
        <w:t xml:space="preserve">the </w:t>
      </w:r>
      <w:r>
        <w:rPr>
          <w:rFonts w:ascii="Times New Roman" w:eastAsia="Times New Roman" w:hAnsi="Times New Roman" w:cs="Times New Roman"/>
        </w:rPr>
        <w:t xml:space="preserve">presence </w:t>
      </w:r>
      <w:r w:rsidR="00B968B6">
        <w:rPr>
          <w:rFonts w:ascii="Times New Roman" w:eastAsia="Times New Roman" w:hAnsi="Times New Roman" w:cs="Times New Roman"/>
        </w:rPr>
        <w:t xml:space="preserve">or </w:t>
      </w:r>
      <w:r>
        <w:rPr>
          <w:rFonts w:ascii="Times New Roman" w:eastAsia="Times New Roman" w:hAnsi="Times New Roman" w:cs="Times New Roman"/>
        </w:rPr>
        <w:t xml:space="preserve">absence of specific inhibitor </w:t>
      </w:r>
      <w:r w:rsidR="00AD181E">
        <w:rPr>
          <w:rFonts w:ascii="Times New Roman" w:eastAsia="Times New Roman" w:hAnsi="Times New Roman" w:cs="Times New Roman"/>
        </w:rPr>
        <w:t>could be</w:t>
      </w:r>
      <w:r>
        <w:rPr>
          <w:rFonts w:ascii="Times New Roman" w:eastAsia="Times New Roman" w:hAnsi="Times New Roman" w:cs="Times New Roman"/>
        </w:rPr>
        <w:t xml:space="preserve"> applied for </w:t>
      </w:r>
      <w:r w:rsidR="00155384">
        <w:rPr>
          <w:rFonts w:ascii="Times New Roman" w:eastAsia="Times New Roman" w:hAnsi="Times New Roman" w:cs="Times New Roman"/>
        </w:rPr>
        <w:t xml:space="preserve">further </w:t>
      </w:r>
      <w:r>
        <w:rPr>
          <w:rFonts w:ascii="Times New Roman" w:eastAsia="Times New Roman" w:hAnsi="Times New Roman" w:cs="Times New Roman"/>
        </w:rPr>
        <w:t xml:space="preserve">functional validation. This is very often a limiting factor for all transporters and ion channels for which functionality can only be assessed when the protein is inserted into the membrane. This requires proteo-liposome </w:t>
      </w:r>
      <w:r w:rsidR="00D809D6">
        <w:rPr>
          <w:rFonts w:ascii="Times New Roman" w:eastAsia="Times New Roman" w:hAnsi="Times New Roman" w:cs="Times New Roman"/>
        </w:rPr>
        <w:t xml:space="preserve">or other bilayer system </w:t>
      </w:r>
      <w:r>
        <w:rPr>
          <w:rFonts w:ascii="Times New Roman" w:eastAsia="Times New Roman" w:hAnsi="Times New Roman" w:cs="Times New Roman"/>
        </w:rPr>
        <w:t>reconstitution and add</w:t>
      </w:r>
      <w:r w:rsidR="00D809D6">
        <w:rPr>
          <w:rFonts w:ascii="Times New Roman" w:eastAsia="Times New Roman" w:hAnsi="Times New Roman" w:cs="Times New Roman"/>
        </w:rPr>
        <w:t>s</w:t>
      </w:r>
      <w:r>
        <w:rPr>
          <w:rFonts w:ascii="Times New Roman" w:eastAsia="Times New Roman" w:hAnsi="Times New Roman" w:cs="Times New Roman"/>
        </w:rPr>
        <w:t xml:space="preserve"> more complexity and variability to </w:t>
      </w:r>
      <w:r w:rsidR="00155384">
        <w:rPr>
          <w:rFonts w:ascii="Times New Roman" w:eastAsia="Times New Roman" w:hAnsi="Times New Roman" w:cs="Times New Roman"/>
        </w:rPr>
        <w:t xml:space="preserve">the </w:t>
      </w:r>
      <w:r>
        <w:rPr>
          <w:rFonts w:ascii="Times New Roman" w:eastAsia="Times New Roman" w:hAnsi="Times New Roman" w:cs="Times New Roman"/>
        </w:rPr>
        <w:t xml:space="preserve">functional validation. </w:t>
      </w:r>
      <w:r w:rsidR="00233890">
        <w:rPr>
          <w:rFonts w:ascii="Times New Roman" w:eastAsia="Times New Roman" w:hAnsi="Times New Roman" w:cs="Times New Roman"/>
        </w:rPr>
        <w:t xml:space="preserve">This is true for ABC </w:t>
      </w:r>
      <w:r w:rsidR="00233890">
        <w:rPr>
          <w:rFonts w:ascii="Times New Roman" w:eastAsia="Times New Roman" w:hAnsi="Times New Roman" w:cs="Times New Roman"/>
        </w:rPr>
        <w:lastRenderedPageBreak/>
        <w:t>transport</w:t>
      </w:r>
      <w:r w:rsidR="00B968B6">
        <w:rPr>
          <w:rFonts w:ascii="Times New Roman" w:eastAsia="Times New Roman" w:hAnsi="Times New Roman" w:cs="Times New Roman"/>
        </w:rPr>
        <w:t>er</w:t>
      </w:r>
      <w:r w:rsidR="00233890">
        <w:rPr>
          <w:rFonts w:ascii="Times New Roman" w:eastAsia="Times New Roman" w:hAnsi="Times New Roman" w:cs="Times New Roman"/>
        </w:rPr>
        <w:t xml:space="preserve">s as measuring transport, not just ATPase activity, is the best way to test its functionality. </w:t>
      </w:r>
      <w:r>
        <w:rPr>
          <w:rFonts w:ascii="Times New Roman" w:eastAsia="Times New Roman" w:hAnsi="Times New Roman" w:cs="Times New Roman"/>
        </w:rPr>
        <w:t xml:space="preserve">Because some aggregated MPs can still be functional, it is important to </w:t>
      </w:r>
      <w:r w:rsidR="00AD181E">
        <w:rPr>
          <w:rFonts w:ascii="Times New Roman" w:eastAsia="Times New Roman" w:hAnsi="Times New Roman" w:cs="Times New Roman"/>
        </w:rPr>
        <w:t xml:space="preserve">consider MP homogeneity and good behavior in solution as one of the best quality control criteria </w:t>
      </w:r>
      <w:r w:rsidR="005F293E">
        <w:rPr>
          <w:rFonts w:ascii="Times New Roman" w:eastAsia="Times New Roman" w:hAnsi="Times New Roman" w:cs="Times New Roman"/>
        </w:rPr>
        <w:t xml:space="preserve">to be </w:t>
      </w:r>
      <w:r w:rsidR="00155384">
        <w:rPr>
          <w:rFonts w:ascii="Times New Roman" w:eastAsia="Times New Roman" w:hAnsi="Times New Roman" w:cs="Times New Roman"/>
        </w:rPr>
        <w:t>complemented by</w:t>
      </w:r>
      <w:r w:rsidR="005F293E">
        <w:rPr>
          <w:rFonts w:ascii="Times New Roman" w:eastAsia="Times New Roman" w:hAnsi="Times New Roman" w:cs="Times New Roman"/>
        </w:rPr>
        <w:t xml:space="preserve"> functional assays if possible. </w:t>
      </w:r>
    </w:p>
    <w:p w14:paraId="2363DF86" w14:textId="77777777" w:rsidR="0091581B" w:rsidRDefault="0091581B" w:rsidP="00F9383D">
      <w:pPr>
        <w:spacing w:line="360" w:lineRule="auto"/>
        <w:jc w:val="both"/>
        <w:rPr>
          <w:rFonts w:ascii="Times New Roman" w:eastAsia="Times New Roman" w:hAnsi="Times New Roman" w:cs="Times New Roman"/>
          <w:b/>
        </w:rPr>
      </w:pPr>
    </w:p>
    <w:p w14:paraId="2195D036" w14:textId="26B02BF0" w:rsidR="00F9383D" w:rsidRDefault="00D809D6" w:rsidP="00F9383D">
      <w:pPr>
        <w:spacing w:line="360" w:lineRule="auto"/>
        <w:jc w:val="both"/>
        <w:rPr>
          <w:rFonts w:ascii="Times New Roman" w:eastAsia="Times New Roman" w:hAnsi="Times New Roman" w:cs="Times New Roman"/>
          <w:b/>
        </w:rPr>
      </w:pPr>
      <w:r>
        <w:rPr>
          <w:rFonts w:ascii="Times New Roman" w:eastAsia="Times New Roman" w:hAnsi="Times New Roman" w:cs="Times New Roman"/>
          <w:b/>
        </w:rPr>
        <w:t>Can</w:t>
      </w:r>
      <w:r w:rsidRPr="00345FDC">
        <w:rPr>
          <w:rFonts w:ascii="Times New Roman" w:eastAsia="Times New Roman" w:hAnsi="Times New Roman" w:cs="Times New Roman"/>
          <w:b/>
        </w:rPr>
        <w:t xml:space="preserve"> </w:t>
      </w:r>
      <w:r w:rsidR="00F9383D" w:rsidRPr="00345FDC">
        <w:rPr>
          <w:rFonts w:ascii="Times New Roman" w:eastAsia="Times New Roman" w:hAnsi="Times New Roman" w:cs="Times New Roman"/>
          <w:b/>
        </w:rPr>
        <w:t xml:space="preserve">already solubilized protein still be </w:t>
      </w:r>
      <w:r w:rsidR="00F9383D">
        <w:rPr>
          <w:rFonts w:ascii="Times New Roman" w:eastAsia="Times New Roman" w:hAnsi="Times New Roman" w:cs="Times New Roman"/>
          <w:b/>
        </w:rPr>
        <w:t>stabilized</w:t>
      </w:r>
      <w:r w:rsidR="00F9383D" w:rsidRPr="00345FDC">
        <w:rPr>
          <w:rFonts w:ascii="Times New Roman" w:eastAsia="Times New Roman" w:hAnsi="Times New Roman" w:cs="Times New Roman"/>
          <w:b/>
        </w:rPr>
        <w:t xml:space="preserve">?  </w:t>
      </w:r>
    </w:p>
    <w:p w14:paraId="3F9FF897" w14:textId="1185ADD5" w:rsidR="00F9383D" w:rsidRDefault="00C979B6" w:rsidP="00EE424F">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Solubilization can be the best step to stabilize membrane proteins. </w:t>
      </w:r>
      <w:r w:rsidR="008F76FD">
        <w:rPr>
          <w:rFonts w:ascii="Times New Roman" w:eastAsia="Times New Roman" w:hAnsi="Times New Roman" w:cs="Times New Roman"/>
        </w:rPr>
        <w:t xml:space="preserve">But even after this step, it </w:t>
      </w:r>
      <w:r w:rsidR="00233890">
        <w:rPr>
          <w:rFonts w:ascii="Times New Roman" w:eastAsia="Times New Roman" w:hAnsi="Times New Roman" w:cs="Times New Roman"/>
        </w:rPr>
        <w:t xml:space="preserve">is </w:t>
      </w:r>
      <w:r w:rsidR="008F76FD">
        <w:rPr>
          <w:rFonts w:ascii="Times New Roman" w:eastAsia="Times New Roman" w:hAnsi="Times New Roman" w:cs="Times New Roman"/>
        </w:rPr>
        <w:t xml:space="preserve">still possible to impact positively on MP stability by addition of suitable detergent/ surfactant. </w:t>
      </w:r>
      <w:r w:rsidR="008F76FD" w:rsidRPr="0089151C">
        <w:rPr>
          <w:rFonts w:ascii="Times New Roman" w:eastAsia="Times New Roman" w:hAnsi="Times New Roman" w:cs="Times New Roman"/>
          <w:b/>
        </w:rPr>
        <w:t xml:space="preserve">Figure </w:t>
      </w:r>
      <w:r w:rsidR="0089151C" w:rsidRPr="0089151C">
        <w:rPr>
          <w:rFonts w:ascii="Times New Roman" w:eastAsia="Times New Roman" w:hAnsi="Times New Roman" w:cs="Times New Roman"/>
          <w:b/>
        </w:rPr>
        <w:t>4</w:t>
      </w:r>
      <w:r w:rsidR="008F76FD" w:rsidRPr="0089151C">
        <w:rPr>
          <w:rFonts w:ascii="Times New Roman" w:eastAsia="Times New Roman" w:hAnsi="Times New Roman" w:cs="Times New Roman"/>
        </w:rPr>
        <w:t xml:space="preserve"> illustrates how some reagents can improve MP thermostability and help maintain functionality over time. </w:t>
      </w:r>
      <w:r w:rsidR="00D809D6" w:rsidRPr="0089151C">
        <w:rPr>
          <w:rFonts w:ascii="Times New Roman" w:eastAsia="Times New Roman" w:hAnsi="Times New Roman" w:cs="Times New Roman"/>
        </w:rPr>
        <w:t>Using</w:t>
      </w:r>
      <w:r w:rsidR="008F76FD" w:rsidRPr="0089151C">
        <w:rPr>
          <w:rFonts w:ascii="Times New Roman" w:eastAsia="Times New Roman" w:hAnsi="Times New Roman" w:cs="Times New Roman"/>
        </w:rPr>
        <w:t xml:space="preserve"> previously described western blot based thermostability assay</w:t>
      </w:r>
      <w:r w:rsidR="009600D2">
        <w:rPr>
          <w:rFonts w:ascii="Times New Roman" w:eastAsia="Times New Roman" w:hAnsi="Times New Roman" w:cs="Times New Roman"/>
        </w:rPr>
        <w:t xml:space="preserve"> </w:t>
      </w:r>
      <w:r w:rsidR="0028673E" w:rsidRPr="0089151C">
        <w:rPr>
          <w:rFonts w:ascii="Times New Roman" w:eastAsia="Times New Roman" w:hAnsi="Times New Roman" w:cs="Times New Roman"/>
        </w:rPr>
        <w:fldChar w:fldCharType="begin"/>
      </w:r>
      <w:r w:rsidR="001936BB">
        <w:rPr>
          <w:rFonts w:ascii="Times New Roman" w:eastAsia="Times New Roman" w:hAnsi="Times New Roman" w:cs="Times New Roman"/>
        </w:rPr>
        <w:instrText xml:space="preserve"> ADDIN EN.CITE &lt;EndNote&gt;&lt;Cite&gt;&lt;Author&gt;Ashok&lt;/Author&gt;&lt;Year&gt;2015&lt;/Year&gt;&lt;RecNum&gt;2852&lt;/RecNum&gt;&lt;DisplayText&gt;[40]&lt;/DisplayText&gt;&lt;record&gt;&lt;rec-number&gt;2852&lt;/rec-number&gt;&lt;foreign-keys&gt;&lt;key app="EN" db-id="esx9v9fwmtzfxeexp2qpz2wt9seazt095rww" timestamp="1497880136"&gt;2852&lt;/key&gt;&lt;/foreign-keys&gt;&lt;ref-type name="Journal Article"&gt;17&lt;/ref-type&gt;&lt;contributors&gt;&lt;authors&gt;&lt;author&gt;Ashok, Y.&lt;/author&gt;&lt;author&gt;Nanekar, R.&lt;/author&gt;&lt;author&gt;Jaakola, V. P.&lt;/author&gt;&lt;/authors&gt;&lt;/contributors&gt;&lt;auth-address&gt;Faculty of Biochemistry and Molecular Medicine &amp;amp; Biocenter Oulu, University of Oulu, Oulu 90014, Finland.&amp;#xD;Faculty of Biochemistry and Molecular Medicine &amp;amp; Biocenter Oulu, University of Oulu, Oulu 90014, Finland Present address: Center for Proteomic Chemistry, Novartis Institute of Biomedical Research, Basel, Switzerland veli-pekka.jaakola@oulu.fi.&lt;/auth-address&gt;&lt;titles&gt;&lt;title&gt;Defining thermostability of membrane proteins by western blotting&lt;/title&gt;&lt;secondary-title&gt;Protein Eng Des Sel&lt;/secondary-title&gt;&lt;/titles&gt;&lt;periodical&gt;&lt;full-title&gt;Protein Eng Des Sel&lt;/full-title&gt;&lt;/periodical&gt;&lt;pages&gt;539-42&lt;/pages&gt;&lt;volume&gt;28&lt;/volume&gt;&lt;number&gt;12&lt;/number&gt;&lt;keywords&gt;&lt;keyword&gt;Blotting, Western/*methods&lt;/keyword&gt;&lt;keyword&gt;Detergents&lt;/keyword&gt;&lt;keyword&gt;Lipids&lt;/keyword&gt;&lt;keyword&gt;Membrane Proteins/*chemistry/*isolation &amp;amp; purification&lt;/keyword&gt;&lt;keyword&gt;Pliability&lt;/keyword&gt;&lt;keyword&gt;Protein Engineering&lt;/keyword&gt;&lt;keyword&gt;*Protein Stability&lt;/keyword&gt;&lt;keyword&gt;adenosine A2a receptor&lt;/keyword&gt;&lt;keyword&gt;membrane protein&lt;/keyword&gt;&lt;keyword&gt;thermostabilization&lt;/keyword&gt;&lt;keyword&gt;western blotting&lt;/keyword&gt;&lt;/keywords&gt;&lt;dates&gt;&lt;year&gt;2015&lt;/year&gt;&lt;pub-dates&gt;&lt;date&gt;Dec&lt;/date&gt;&lt;/pub-dates&gt;&lt;/dates&gt;&lt;isbn&gt;1741-0134 (Electronic)&amp;#xD;1741-0126 (Linking)&lt;/isbn&gt;&lt;accession-num&gt;26384510&lt;/accession-num&gt;&lt;urls&gt;&lt;related-urls&gt;&lt;url&gt;https://www.ncbi.nlm.nih.gov/pubmed/26384510&lt;/url&gt;&lt;/related-urls&gt;&lt;/urls&gt;&lt;electronic-resource-num&gt;10.1093/protein/gzv049&lt;/electronic-resource-num&gt;&lt;/record&gt;&lt;/Cite&gt;&lt;/EndNote&gt;</w:instrText>
      </w:r>
      <w:r w:rsidR="0028673E" w:rsidRPr="0089151C">
        <w:rPr>
          <w:rFonts w:ascii="Times New Roman" w:eastAsia="Times New Roman" w:hAnsi="Times New Roman" w:cs="Times New Roman"/>
        </w:rPr>
        <w:fldChar w:fldCharType="separate"/>
      </w:r>
      <w:r w:rsidR="001936BB">
        <w:rPr>
          <w:rFonts w:ascii="Times New Roman" w:eastAsia="Times New Roman" w:hAnsi="Times New Roman" w:cs="Times New Roman"/>
          <w:noProof/>
        </w:rPr>
        <w:t>[40]</w:t>
      </w:r>
      <w:r w:rsidR="0028673E" w:rsidRPr="0089151C">
        <w:rPr>
          <w:rFonts w:ascii="Times New Roman" w:eastAsia="Times New Roman" w:hAnsi="Times New Roman" w:cs="Times New Roman"/>
        </w:rPr>
        <w:fldChar w:fldCharType="end"/>
      </w:r>
      <w:r w:rsidR="008F76FD" w:rsidRPr="0089151C">
        <w:rPr>
          <w:rFonts w:ascii="Times New Roman" w:eastAsia="Times New Roman" w:hAnsi="Times New Roman" w:cs="Times New Roman"/>
        </w:rPr>
        <w:t xml:space="preserve">, we show that addition of stabilizing </w:t>
      </w:r>
      <w:r w:rsidR="00A304C3" w:rsidRPr="0089151C">
        <w:rPr>
          <w:rFonts w:ascii="Times New Roman" w:eastAsia="Times New Roman" w:hAnsi="Times New Roman" w:cs="Times New Roman"/>
        </w:rPr>
        <w:t>CALX-</w:t>
      </w:r>
      <w:r w:rsidR="00010066" w:rsidRPr="0089151C">
        <w:rPr>
          <w:rFonts w:ascii="Times New Roman" w:eastAsia="Times New Roman" w:hAnsi="Times New Roman" w:cs="Times New Roman"/>
        </w:rPr>
        <w:t>reagent 1 and 2 did improve t</w:t>
      </w:r>
      <w:r w:rsidR="008F76FD" w:rsidRPr="0089151C">
        <w:rPr>
          <w:rFonts w:ascii="Times New Roman" w:eastAsia="Times New Roman" w:hAnsi="Times New Roman" w:cs="Times New Roman"/>
        </w:rPr>
        <w:t xml:space="preserve">hermostability </w:t>
      </w:r>
      <w:r w:rsidR="00010066" w:rsidRPr="0089151C">
        <w:rPr>
          <w:rFonts w:ascii="Times New Roman" w:eastAsia="Times New Roman" w:hAnsi="Times New Roman" w:cs="Times New Roman"/>
        </w:rPr>
        <w:t>of MP-</w:t>
      </w:r>
      <w:r w:rsidR="007516BE">
        <w:rPr>
          <w:rFonts w:ascii="Times New Roman" w:eastAsia="Times New Roman" w:hAnsi="Times New Roman" w:cs="Times New Roman"/>
        </w:rPr>
        <w:t>A</w:t>
      </w:r>
      <w:r w:rsidR="007516BE" w:rsidRPr="0089151C">
        <w:rPr>
          <w:rFonts w:ascii="Times New Roman" w:eastAsia="Times New Roman" w:hAnsi="Times New Roman" w:cs="Times New Roman"/>
        </w:rPr>
        <w:t xml:space="preserve"> </w:t>
      </w:r>
      <w:r w:rsidR="00BC1F88" w:rsidRPr="0089151C">
        <w:rPr>
          <w:rFonts w:ascii="Times New Roman" w:eastAsia="Times New Roman" w:hAnsi="Times New Roman" w:cs="Times New Roman"/>
        </w:rPr>
        <w:t>by +</w:t>
      </w:r>
      <w:r w:rsidR="006839FB" w:rsidRPr="0089151C">
        <w:rPr>
          <w:rFonts w:ascii="Times New Roman" w:eastAsia="Times New Roman" w:hAnsi="Times New Roman" w:cs="Times New Roman"/>
        </w:rPr>
        <w:t>9 and +16</w:t>
      </w:r>
      <w:r w:rsidR="00BC1F88" w:rsidRPr="0089151C">
        <w:rPr>
          <w:rFonts w:ascii="Times New Roman" w:eastAsia="Times New Roman" w:hAnsi="Times New Roman" w:cs="Times New Roman"/>
        </w:rPr>
        <w:t>°C, respectively (</w:t>
      </w:r>
      <w:r w:rsidR="00BC1F88" w:rsidRPr="0089151C">
        <w:rPr>
          <w:rFonts w:ascii="Times New Roman" w:eastAsia="Times New Roman" w:hAnsi="Times New Roman" w:cs="Times New Roman"/>
          <w:b/>
        </w:rPr>
        <w:t xml:space="preserve">Figure </w:t>
      </w:r>
      <w:r w:rsidR="0089151C" w:rsidRPr="0089151C">
        <w:rPr>
          <w:rFonts w:ascii="Times New Roman" w:eastAsia="Times New Roman" w:hAnsi="Times New Roman" w:cs="Times New Roman"/>
          <w:b/>
        </w:rPr>
        <w:t>4</w:t>
      </w:r>
      <w:r w:rsidR="00BC1F88" w:rsidRPr="0089151C">
        <w:rPr>
          <w:rFonts w:ascii="Times New Roman" w:eastAsia="Times New Roman" w:hAnsi="Times New Roman" w:cs="Times New Roman"/>
        </w:rPr>
        <w:t xml:space="preserve">). </w:t>
      </w:r>
      <w:r w:rsidR="00BC1F88">
        <w:rPr>
          <w:rFonts w:ascii="Times New Roman" w:eastAsia="Times New Roman" w:hAnsi="Times New Roman" w:cs="Times New Roman"/>
        </w:rPr>
        <w:t>This demonstrate</w:t>
      </w:r>
      <w:r w:rsidR="00D809D6">
        <w:rPr>
          <w:rFonts w:ascii="Times New Roman" w:eastAsia="Times New Roman" w:hAnsi="Times New Roman" w:cs="Times New Roman"/>
        </w:rPr>
        <w:t>s</w:t>
      </w:r>
      <w:r w:rsidR="00BC1F88">
        <w:rPr>
          <w:rFonts w:ascii="Times New Roman" w:eastAsia="Times New Roman" w:hAnsi="Times New Roman" w:cs="Times New Roman"/>
        </w:rPr>
        <w:t xml:space="preserve"> that thermostability can already be significantly optimized by providing the right </w:t>
      </w:r>
      <w:r w:rsidR="005F293E">
        <w:rPr>
          <w:rFonts w:ascii="Times New Roman" w:eastAsia="Times New Roman" w:hAnsi="Times New Roman" w:cs="Times New Roman"/>
        </w:rPr>
        <w:t xml:space="preserve">stabilizing </w:t>
      </w:r>
      <w:r w:rsidR="00BC1F88">
        <w:rPr>
          <w:rFonts w:ascii="Times New Roman" w:eastAsia="Times New Roman" w:hAnsi="Times New Roman" w:cs="Times New Roman"/>
        </w:rPr>
        <w:t>chemical environment without having to apply mutagenesis or oth</w:t>
      </w:r>
      <w:r w:rsidR="005F293E">
        <w:rPr>
          <w:rFonts w:ascii="Times New Roman" w:eastAsia="Times New Roman" w:hAnsi="Times New Roman" w:cs="Times New Roman"/>
        </w:rPr>
        <w:t>er heavy engineering methodologies</w:t>
      </w:r>
      <w:r w:rsidR="00BC1F88">
        <w:rPr>
          <w:rFonts w:ascii="Times New Roman" w:eastAsia="Times New Roman" w:hAnsi="Times New Roman" w:cs="Times New Roman"/>
        </w:rPr>
        <w:t>.</w:t>
      </w:r>
    </w:p>
    <w:p w14:paraId="2257716D" w14:textId="77777777" w:rsidR="00A801ED" w:rsidRDefault="00A801ED" w:rsidP="00A801ED">
      <w:pPr>
        <w:spacing w:line="360" w:lineRule="auto"/>
        <w:jc w:val="both"/>
        <w:rPr>
          <w:rFonts w:ascii="Times New Roman" w:eastAsia="Times New Roman" w:hAnsi="Times New Roman" w:cs="Times New Roman"/>
          <w:b/>
        </w:rPr>
      </w:pPr>
    </w:p>
    <w:p w14:paraId="434E6B27" w14:textId="4779AFBB" w:rsidR="00A801ED" w:rsidRPr="00402377" w:rsidRDefault="00A801ED" w:rsidP="00A801ED">
      <w:pPr>
        <w:spacing w:line="360" w:lineRule="auto"/>
        <w:jc w:val="both"/>
        <w:rPr>
          <w:rFonts w:ascii="Times New Roman" w:eastAsia="Times New Roman" w:hAnsi="Times New Roman" w:cs="Times New Roman"/>
          <w:b/>
        </w:rPr>
      </w:pPr>
      <w:r w:rsidRPr="00402377">
        <w:rPr>
          <w:rFonts w:ascii="Times New Roman" w:eastAsia="Times New Roman" w:hAnsi="Times New Roman" w:cs="Times New Roman"/>
          <w:b/>
        </w:rPr>
        <w:t>Endogenous vs recombinant?</w:t>
      </w:r>
    </w:p>
    <w:p w14:paraId="5BF6A6A6" w14:textId="506A6D37" w:rsidR="00B312B9" w:rsidRPr="00472835" w:rsidRDefault="00A801ED" w:rsidP="0065390D">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same tools </w:t>
      </w:r>
      <w:r w:rsidR="00B66244">
        <w:rPr>
          <w:rFonts w:ascii="Times New Roman" w:eastAsia="Times New Roman" w:hAnsi="Times New Roman" w:cs="Times New Roman"/>
        </w:rPr>
        <w:t>used</w:t>
      </w:r>
      <w:r>
        <w:rPr>
          <w:rFonts w:ascii="Times New Roman" w:eastAsia="Times New Roman" w:hAnsi="Times New Roman" w:cs="Times New Roman"/>
        </w:rPr>
        <w:t xml:space="preserve"> </w:t>
      </w:r>
      <w:r w:rsidR="00B66244">
        <w:rPr>
          <w:rFonts w:ascii="Times New Roman" w:eastAsia="Times New Roman" w:hAnsi="Times New Roman" w:cs="Times New Roman"/>
        </w:rPr>
        <w:t>for</w:t>
      </w:r>
      <w:r>
        <w:rPr>
          <w:rFonts w:ascii="Times New Roman" w:eastAsia="Times New Roman" w:hAnsi="Times New Roman" w:cs="Times New Roman"/>
        </w:rPr>
        <w:t xml:space="preserve"> recombinant MP can also apply to endogenous MP. </w:t>
      </w:r>
      <w:r w:rsidRPr="0089151C">
        <w:rPr>
          <w:rFonts w:ascii="Times New Roman" w:eastAsia="Times New Roman" w:hAnsi="Times New Roman" w:cs="Times New Roman"/>
          <w:b/>
        </w:rPr>
        <w:t xml:space="preserve">Figure </w:t>
      </w:r>
      <w:r w:rsidR="0089151C" w:rsidRPr="0089151C">
        <w:rPr>
          <w:rFonts w:ascii="Times New Roman" w:eastAsia="Times New Roman" w:hAnsi="Times New Roman" w:cs="Times New Roman"/>
          <w:b/>
        </w:rPr>
        <w:t>7</w:t>
      </w:r>
      <w:r>
        <w:rPr>
          <w:rFonts w:ascii="Times New Roman" w:eastAsia="Times New Roman" w:hAnsi="Times New Roman" w:cs="Times New Roman"/>
        </w:rPr>
        <w:t xml:space="preserve"> shows a side by side study on solubilization and purification/ enrichment of MP expressed </w:t>
      </w:r>
      <w:r w:rsidR="00010066">
        <w:rPr>
          <w:rFonts w:ascii="Times New Roman" w:eastAsia="Times New Roman" w:hAnsi="Times New Roman" w:cs="Times New Roman"/>
        </w:rPr>
        <w:t>recombinantly (</w:t>
      </w:r>
      <w:r>
        <w:rPr>
          <w:rFonts w:ascii="Times New Roman" w:eastAsia="Times New Roman" w:hAnsi="Times New Roman" w:cs="Times New Roman"/>
        </w:rPr>
        <w:t>in HEK cells</w:t>
      </w:r>
      <w:r w:rsidR="00010066">
        <w:rPr>
          <w:rFonts w:ascii="Times New Roman" w:eastAsia="Times New Roman" w:hAnsi="Times New Roman" w:cs="Times New Roman"/>
        </w:rPr>
        <w:t>)</w:t>
      </w:r>
      <w:r>
        <w:rPr>
          <w:rFonts w:ascii="Times New Roman" w:eastAsia="Times New Roman" w:hAnsi="Times New Roman" w:cs="Times New Roman"/>
        </w:rPr>
        <w:t xml:space="preserve"> versus </w:t>
      </w:r>
      <w:r w:rsidR="00010066">
        <w:rPr>
          <w:rFonts w:ascii="Times New Roman" w:eastAsia="Times New Roman" w:hAnsi="Times New Roman" w:cs="Times New Roman"/>
        </w:rPr>
        <w:t>endogenously (</w:t>
      </w:r>
      <w:r>
        <w:rPr>
          <w:rFonts w:ascii="Times New Roman" w:eastAsia="Times New Roman" w:hAnsi="Times New Roman" w:cs="Times New Roman"/>
        </w:rPr>
        <w:t>cancer cells</w:t>
      </w:r>
      <w:r w:rsidR="00010066">
        <w:rPr>
          <w:rFonts w:ascii="Times New Roman" w:eastAsia="Times New Roman" w:hAnsi="Times New Roman" w:cs="Times New Roman"/>
        </w:rPr>
        <w:t>)</w:t>
      </w:r>
      <w:r>
        <w:rPr>
          <w:rFonts w:ascii="Times New Roman" w:eastAsia="Times New Roman" w:hAnsi="Times New Roman" w:cs="Times New Roman"/>
        </w:rPr>
        <w:t>. The main difference is the purity of the final sample. Indeed, in recombinant systems it</w:t>
      </w:r>
      <w:r w:rsidR="00D809D6">
        <w:rPr>
          <w:rFonts w:ascii="Times New Roman" w:eastAsia="Times New Roman" w:hAnsi="Times New Roman" w:cs="Times New Roman"/>
        </w:rPr>
        <w:t xml:space="preserve"> is</w:t>
      </w:r>
      <w:r>
        <w:rPr>
          <w:rFonts w:ascii="Times New Roman" w:eastAsia="Times New Roman" w:hAnsi="Times New Roman" w:cs="Times New Roman"/>
        </w:rPr>
        <w:t xml:space="preserve"> always possible to</w:t>
      </w:r>
      <w:r w:rsidR="005F293E">
        <w:rPr>
          <w:rFonts w:ascii="Times New Roman" w:eastAsia="Times New Roman" w:hAnsi="Times New Roman" w:cs="Times New Roman"/>
        </w:rPr>
        <w:t xml:space="preserve"> add affinity tags to the MP </w:t>
      </w:r>
      <w:r>
        <w:rPr>
          <w:rFonts w:ascii="Times New Roman" w:eastAsia="Times New Roman" w:hAnsi="Times New Roman" w:cs="Times New Roman"/>
        </w:rPr>
        <w:t>which facilitate purifi</w:t>
      </w:r>
      <w:r w:rsidR="00B65ECA">
        <w:rPr>
          <w:rFonts w:ascii="Times New Roman" w:eastAsia="Times New Roman" w:hAnsi="Times New Roman" w:cs="Times New Roman"/>
        </w:rPr>
        <w:t>cation and allow high purity. Alternatively</w:t>
      </w:r>
      <w:r>
        <w:rPr>
          <w:rFonts w:ascii="Times New Roman" w:eastAsia="Times New Roman" w:hAnsi="Times New Roman" w:cs="Times New Roman"/>
        </w:rPr>
        <w:t xml:space="preserve">, successive solubilization trials consisting </w:t>
      </w:r>
      <w:r w:rsidR="00D809D6">
        <w:rPr>
          <w:rFonts w:ascii="Times New Roman" w:eastAsia="Times New Roman" w:hAnsi="Times New Roman" w:cs="Times New Roman"/>
        </w:rPr>
        <w:t xml:space="preserve">of </w:t>
      </w:r>
      <w:r w:rsidR="005F293E">
        <w:rPr>
          <w:rFonts w:ascii="Times New Roman" w:eastAsia="Times New Roman" w:hAnsi="Times New Roman" w:cs="Times New Roman"/>
        </w:rPr>
        <w:t xml:space="preserve">first </w:t>
      </w:r>
      <w:r>
        <w:rPr>
          <w:rFonts w:ascii="Times New Roman" w:eastAsia="Times New Roman" w:hAnsi="Times New Roman" w:cs="Times New Roman"/>
        </w:rPr>
        <w:t xml:space="preserve">solubilizing most of the </w:t>
      </w:r>
      <w:r w:rsidR="00E414DB">
        <w:rPr>
          <w:rFonts w:ascii="Times New Roman" w:eastAsia="Times New Roman" w:hAnsi="Times New Roman" w:cs="Times New Roman"/>
        </w:rPr>
        <w:t xml:space="preserve">protein </w:t>
      </w:r>
      <w:r>
        <w:rPr>
          <w:rFonts w:ascii="Times New Roman" w:eastAsia="Times New Roman" w:hAnsi="Times New Roman" w:cs="Times New Roman"/>
        </w:rPr>
        <w:t>contaminant</w:t>
      </w:r>
      <w:r w:rsidR="00E414DB">
        <w:rPr>
          <w:rFonts w:ascii="Times New Roman" w:eastAsia="Times New Roman" w:hAnsi="Times New Roman" w:cs="Times New Roman"/>
        </w:rPr>
        <w:t>s</w:t>
      </w:r>
      <w:r>
        <w:rPr>
          <w:rFonts w:ascii="Times New Roman" w:eastAsia="Times New Roman" w:hAnsi="Times New Roman" w:cs="Times New Roman"/>
        </w:rPr>
        <w:t xml:space="preserve"> </w:t>
      </w:r>
      <w:r w:rsidR="0089151C">
        <w:rPr>
          <w:rFonts w:ascii="Times New Roman" w:eastAsia="Times New Roman" w:hAnsi="Times New Roman" w:cs="Times New Roman"/>
        </w:rPr>
        <w:t xml:space="preserve">before extracting </w:t>
      </w:r>
      <w:r w:rsidR="00560887">
        <w:rPr>
          <w:rFonts w:ascii="Times New Roman" w:eastAsia="Times New Roman" w:hAnsi="Times New Roman" w:cs="Times New Roman"/>
        </w:rPr>
        <w:t xml:space="preserve">the MP of interest </w:t>
      </w:r>
      <w:r w:rsidR="00E414DB">
        <w:rPr>
          <w:rFonts w:ascii="Times New Roman" w:eastAsia="Times New Roman" w:hAnsi="Times New Roman" w:cs="Times New Roman"/>
        </w:rPr>
        <w:t>can be applied to</w:t>
      </w:r>
      <w:r w:rsidR="005F293E">
        <w:rPr>
          <w:rFonts w:ascii="Times New Roman" w:eastAsia="Times New Roman" w:hAnsi="Times New Roman" w:cs="Times New Roman"/>
        </w:rPr>
        <w:t xml:space="preserve"> </w:t>
      </w:r>
      <w:r w:rsidR="00E414DB">
        <w:rPr>
          <w:rFonts w:ascii="Times New Roman" w:eastAsia="Times New Roman" w:hAnsi="Times New Roman" w:cs="Times New Roman"/>
        </w:rPr>
        <w:t xml:space="preserve">endogenous </w:t>
      </w:r>
      <w:r>
        <w:rPr>
          <w:rFonts w:ascii="Times New Roman" w:eastAsia="Times New Roman" w:hAnsi="Times New Roman" w:cs="Times New Roman"/>
        </w:rPr>
        <w:t>MP</w:t>
      </w:r>
      <w:r w:rsidR="00560887">
        <w:rPr>
          <w:rFonts w:ascii="Times New Roman" w:eastAsia="Times New Roman" w:hAnsi="Times New Roman" w:cs="Times New Roman"/>
        </w:rPr>
        <w:t xml:space="preserve"> enrichment</w:t>
      </w:r>
      <w:r w:rsidR="005F293E">
        <w:rPr>
          <w:rFonts w:ascii="Times New Roman" w:eastAsia="Times New Roman" w:hAnsi="Times New Roman" w:cs="Times New Roman"/>
        </w:rPr>
        <w:t xml:space="preserve">. </w:t>
      </w:r>
      <w:r w:rsidR="00E414DB">
        <w:rPr>
          <w:rFonts w:ascii="Times New Roman" w:eastAsia="Times New Roman" w:hAnsi="Times New Roman" w:cs="Times New Roman"/>
        </w:rPr>
        <w:t>I</w:t>
      </w:r>
      <w:r>
        <w:rPr>
          <w:rFonts w:ascii="Times New Roman" w:eastAsia="Times New Roman" w:hAnsi="Times New Roman" w:cs="Times New Roman"/>
        </w:rPr>
        <w:t>on exchange</w:t>
      </w:r>
      <w:r w:rsidR="00E414DB">
        <w:rPr>
          <w:rFonts w:ascii="Times New Roman" w:eastAsia="Times New Roman" w:hAnsi="Times New Roman" w:cs="Times New Roman"/>
        </w:rPr>
        <w:t xml:space="preserve"> chromatography</w:t>
      </w:r>
      <w:r>
        <w:rPr>
          <w:rFonts w:ascii="Times New Roman" w:eastAsia="Times New Roman" w:hAnsi="Times New Roman" w:cs="Times New Roman"/>
        </w:rPr>
        <w:t xml:space="preserve">, immuno-purification and/or gel filtration </w:t>
      </w:r>
      <w:r w:rsidR="00E414DB">
        <w:rPr>
          <w:rFonts w:ascii="Times New Roman" w:eastAsia="Times New Roman" w:hAnsi="Times New Roman" w:cs="Times New Roman"/>
        </w:rPr>
        <w:t xml:space="preserve">can also be used </w:t>
      </w:r>
      <w:r>
        <w:rPr>
          <w:rFonts w:ascii="Times New Roman" w:eastAsia="Times New Roman" w:hAnsi="Times New Roman" w:cs="Times New Roman"/>
        </w:rPr>
        <w:t>instead</w:t>
      </w:r>
      <w:r w:rsidR="005F293E">
        <w:rPr>
          <w:rFonts w:ascii="Times New Roman" w:eastAsia="Times New Roman" w:hAnsi="Times New Roman" w:cs="Times New Roman"/>
        </w:rPr>
        <w:t xml:space="preserve"> of affinity purification to </w:t>
      </w:r>
      <w:r w:rsidR="00E414DB">
        <w:rPr>
          <w:rFonts w:ascii="Times New Roman" w:eastAsia="Times New Roman" w:hAnsi="Times New Roman" w:cs="Times New Roman"/>
        </w:rPr>
        <w:t>improve</w:t>
      </w:r>
      <w:r w:rsidR="005F293E">
        <w:rPr>
          <w:rFonts w:ascii="Times New Roman" w:eastAsia="Times New Roman" w:hAnsi="Times New Roman" w:cs="Times New Roman"/>
        </w:rPr>
        <w:t xml:space="preserve"> purity/ enrichment without using any tags</w:t>
      </w:r>
      <w:r>
        <w:rPr>
          <w:rFonts w:ascii="Times New Roman" w:eastAsia="Times New Roman" w:hAnsi="Times New Roman" w:cs="Times New Roman"/>
        </w:rPr>
        <w:t>.</w:t>
      </w:r>
    </w:p>
    <w:p w14:paraId="18A11A64" w14:textId="77777777" w:rsidR="00B312B9" w:rsidRDefault="00B312B9" w:rsidP="0065390D">
      <w:pPr>
        <w:spacing w:line="360" w:lineRule="auto"/>
        <w:jc w:val="both"/>
        <w:rPr>
          <w:rFonts w:ascii="Times New Roman" w:hAnsi="Times New Roman" w:cs="Times New Roman"/>
          <w:b/>
          <w:iCs/>
        </w:rPr>
      </w:pPr>
    </w:p>
    <w:p w14:paraId="70FEB70F" w14:textId="1DFD4732" w:rsidR="00775A8A" w:rsidRPr="0065390D" w:rsidRDefault="00775A8A" w:rsidP="0065390D">
      <w:pPr>
        <w:spacing w:line="360" w:lineRule="auto"/>
        <w:jc w:val="both"/>
        <w:rPr>
          <w:rFonts w:ascii="Times New Roman" w:hAnsi="Times New Roman" w:cs="Times New Roman"/>
          <w:b/>
          <w:iCs/>
        </w:rPr>
      </w:pPr>
      <w:r>
        <w:rPr>
          <w:rFonts w:ascii="Times New Roman" w:hAnsi="Times New Roman" w:cs="Times New Roman"/>
          <w:b/>
          <w:iCs/>
        </w:rPr>
        <w:t>Perspectives</w:t>
      </w:r>
    </w:p>
    <w:p w14:paraId="7063E547" w14:textId="003FD551" w:rsidR="0070462E" w:rsidRPr="00C04AF4" w:rsidRDefault="0065390D" w:rsidP="00775A8A">
      <w:p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The future of MP </w:t>
      </w:r>
      <w:r w:rsidR="00775A8A">
        <w:rPr>
          <w:rFonts w:ascii="Times New Roman" w:eastAsia="Times New Roman" w:hAnsi="Times New Roman" w:cs="Times New Roman"/>
        </w:rPr>
        <w:t xml:space="preserve">biochemistry and </w:t>
      </w:r>
      <w:r>
        <w:rPr>
          <w:rFonts w:ascii="Times New Roman" w:eastAsia="Times New Roman" w:hAnsi="Times New Roman" w:cs="Times New Roman"/>
        </w:rPr>
        <w:t xml:space="preserve">structural biology is bright given the tremendous progress made in new innovative </w:t>
      </w:r>
      <w:r w:rsidR="00142EE2">
        <w:rPr>
          <w:rFonts w:ascii="Times New Roman" w:eastAsia="Times New Roman" w:hAnsi="Times New Roman" w:cs="Times New Roman"/>
        </w:rPr>
        <w:t xml:space="preserve">solubilizing/ </w:t>
      </w:r>
      <w:r>
        <w:rPr>
          <w:rFonts w:ascii="Times New Roman" w:eastAsia="Times New Roman" w:hAnsi="Times New Roman" w:cs="Times New Roman"/>
        </w:rPr>
        <w:t xml:space="preserve">stabilizing reagents and the development of systematic methodologies for MPs solubilization and purification. </w:t>
      </w:r>
      <w:r w:rsidR="00775A8A">
        <w:rPr>
          <w:rFonts w:ascii="Times New Roman" w:eastAsia="Times New Roman" w:hAnsi="Times New Roman" w:cs="Times New Roman"/>
        </w:rPr>
        <w:t>More innovation in this field require the combination of expertise on chemistry, b</w:t>
      </w:r>
      <w:r w:rsidR="00142EE2">
        <w:rPr>
          <w:rFonts w:ascii="Times New Roman" w:eastAsia="Times New Roman" w:hAnsi="Times New Roman" w:cs="Times New Roman"/>
        </w:rPr>
        <w:t xml:space="preserve">iochemistry, structural biology, </w:t>
      </w:r>
      <w:r w:rsidR="00775A8A">
        <w:rPr>
          <w:rFonts w:ascii="Times New Roman" w:eastAsia="Times New Roman" w:hAnsi="Times New Roman" w:cs="Times New Roman"/>
        </w:rPr>
        <w:t xml:space="preserve">molecular </w:t>
      </w:r>
      <w:r w:rsidR="00142EE2">
        <w:rPr>
          <w:rFonts w:ascii="Times New Roman" w:eastAsia="Times New Roman" w:hAnsi="Times New Roman" w:cs="Times New Roman"/>
        </w:rPr>
        <w:t xml:space="preserve">simulation and </w:t>
      </w:r>
      <w:r w:rsidR="00775A8A">
        <w:rPr>
          <w:rFonts w:ascii="Times New Roman" w:eastAsia="Times New Roman" w:hAnsi="Times New Roman" w:cs="Times New Roman"/>
        </w:rPr>
        <w:t xml:space="preserve">modelling </w:t>
      </w:r>
      <w:r>
        <w:rPr>
          <w:rFonts w:ascii="Times New Roman" w:eastAsia="Times New Roman" w:hAnsi="Times New Roman" w:cs="Times New Roman"/>
        </w:rPr>
        <w:t xml:space="preserve">that </w:t>
      </w:r>
      <w:r w:rsidR="00775A8A">
        <w:rPr>
          <w:rFonts w:ascii="Times New Roman" w:eastAsia="Times New Roman" w:hAnsi="Times New Roman" w:cs="Times New Roman"/>
        </w:rPr>
        <w:t xml:space="preserve">will </w:t>
      </w:r>
      <w:r>
        <w:rPr>
          <w:rFonts w:ascii="Times New Roman" w:eastAsia="Times New Roman" w:hAnsi="Times New Roman" w:cs="Times New Roman"/>
        </w:rPr>
        <w:t xml:space="preserve">provide </w:t>
      </w:r>
      <w:r w:rsidR="00142EE2">
        <w:rPr>
          <w:rFonts w:ascii="Times New Roman" w:eastAsia="Times New Roman" w:hAnsi="Times New Roman" w:cs="Times New Roman"/>
        </w:rPr>
        <w:t>valuable tools</w:t>
      </w:r>
      <w:r>
        <w:rPr>
          <w:rFonts w:ascii="Times New Roman" w:eastAsia="Times New Roman" w:hAnsi="Times New Roman" w:cs="Times New Roman"/>
        </w:rPr>
        <w:t xml:space="preserve"> to understand the determinants of MP solubilization and stabilization. </w:t>
      </w:r>
      <w:r w:rsidR="00775A8A">
        <w:rPr>
          <w:rFonts w:ascii="Times New Roman" w:eastAsia="Times New Roman" w:hAnsi="Times New Roman" w:cs="Times New Roman"/>
        </w:rPr>
        <w:t>E</w:t>
      </w:r>
      <w:r>
        <w:rPr>
          <w:rFonts w:ascii="Times New Roman" w:eastAsia="Times New Roman" w:hAnsi="Times New Roman" w:cs="Times New Roman"/>
        </w:rPr>
        <w:t xml:space="preserve">xperimental and rational </w:t>
      </w:r>
      <w:r w:rsidR="00775A8A">
        <w:rPr>
          <w:rFonts w:ascii="Times New Roman" w:eastAsia="Times New Roman" w:hAnsi="Times New Roman" w:cs="Times New Roman"/>
        </w:rPr>
        <w:t>approaches are to be engaged in parallel</w:t>
      </w:r>
      <w:r>
        <w:rPr>
          <w:rFonts w:ascii="Times New Roman" w:eastAsia="Times New Roman" w:hAnsi="Times New Roman" w:cs="Times New Roman"/>
        </w:rPr>
        <w:t xml:space="preserve"> to </w:t>
      </w:r>
      <w:r w:rsidR="00775A8A">
        <w:rPr>
          <w:rFonts w:ascii="Times New Roman" w:eastAsia="Times New Roman" w:hAnsi="Times New Roman" w:cs="Times New Roman"/>
        </w:rPr>
        <w:t>tackle</w:t>
      </w:r>
      <w:r>
        <w:rPr>
          <w:rFonts w:ascii="Times New Roman" w:eastAsia="Times New Roman" w:hAnsi="Times New Roman" w:cs="Times New Roman"/>
        </w:rPr>
        <w:t xml:space="preserve"> this critical step of extracting MP</w:t>
      </w:r>
      <w:r w:rsidR="00142EE2">
        <w:rPr>
          <w:rFonts w:ascii="Times New Roman" w:eastAsia="Times New Roman" w:hAnsi="Times New Roman" w:cs="Times New Roman"/>
        </w:rPr>
        <w:t>s</w:t>
      </w:r>
      <w:r>
        <w:rPr>
          <w:rFonts w:ascii="Times New Roman" w:eastAsia="Times New Roman" w:hAnsi="Times New Roman" w:cs="Times New Roman"/>
        </w:rPr>
        <w:t xml:space="preserve"> from </w:t>
      </w:r>
      <w:r w:rsidR="00142EE2">
        <w:rPr>
          <w:rFonts w:ascii="Times New Roman" w:eastAsia="Times New Roman" w:hAnsi="Times New Roman" w:cs="Times New Roman"/>
        </w:rPr>
        <w:t xml:space="preserve">their </w:t>
      </w:r>
      <w:r>
        <w:rPr>
          <w:rFonts w:ascii="Times New Roman" w:eastAsia="Times New Roman" w:hAnsi="Times New Roman" w:cs="Times New Roman"/>
        </w:rPr>
        <w:t xml:space="preserve">native environment and provide </w:t>
      </w:r>
      <w:r w:rsidR="00775A8A">
        <w:rPr>
          <w:rFonts w:ascii="Times New Roman" w:eastAsia="Times New Roman" w:hAnsi="Times New Roman" w:cs="Times New Roman"/>
        </w:rPr>
        <w:t xml:space="preserve">an adapted </w:t>
      </w:r>
      <w:r>
        <w:rPr>
          <w:rFonts w:ascii="Times New Roman" w:eastAsia="Times New Roman" w:hAnsi="Times New Roman" w:cs="Times New Roman"/>
        </w:rPr>
        <w:t xml:space="preserve">strategy for stabilization </w:t>
      </w:r>
      <w:r w:rsidR="00775A8A">
        <w:rPr>
          <w:rFonts w:ascii="Times New Roman" w:eastAsia="Times New Roman" w:hAnsi="Times New Roman" w:cs="Times New Roman"/>
        </w:rPr>
        <w:t>by</w:t>
      </w:r>
      <w:r>
        <w:rPr>
          <w:rFonts w:ascii="Times New Roman" w:eastAsia="Times New Roman" w:hAnsi="Times New Roman" w:cs="Times New Roman"/>
        </w:rPr>
        <w:t xml:space="preserve"> </w:t>
      </w:r>
      <w:r w:rsidR="00142EE2">
        <w:rPr>
          <w:rFonts w:ascii="Times New Roman" w:eastAsia="Times New Roman" w:hAnsi="Times New Roman" w:cs="Times New Roman"/>
        </w:rPr>
        <w:t xml:space="preserve">helping rationally </w:t>
      </w:r>
      <w:r>
        <w:rPr>
          <w:rFonts w:ascii="Times New Roman" w:eastAsia="Times New Roman" w:hAnsi="Times New Roman" w:cs="Times New Roman"/>
        </w:rPr>
        <w:t xml:space="preserve">design new generation of customized stabilizing reagents. A special focus on designing novel </w:t>
      </w:r>
      <w:r w:rsidR="00D13040">
        <w:rPr>
          <w:rFonts w:ascii="Times New Roman" w:eastAsia="Times New Roman" w:hAnsi="Times New Roman" w:cs="Times New Roman"/>
        </w:rPr>
        <w:t xml:space="preserve">tailored </w:t>
      </w:r>
      <w:r>
        <w:rPr>
          <w:rFonts w:ascii="Times New Roman" w:eastAsia="Times New Roman" w:hAnsi="Times New Roman" w:cs="Times New Roman"/>
        </w:rPr>
        <w:t>reagents that interact gently with MP</w:t>
      </w:r>
      <w:r w:rsidR="00B968B6">
        <w:rPr>
          <w:rFonts w:ascii="Times New Roman" w:eastAsia="Times New Roman" w:hAnsi="Times New Roman" w:cs="Times New Roman"/>
        </w:rPr>
        <w:t>,</w:t>
      </w:r>
      <w:r>
        <w:rPr>
          <w:rFonts w:ascii="Times New Roman" w:eastAsia="Times New Roman" w:hAnsi="Times New Roman" w:cs="Times New Roman"/>
        </w:rPr>
        <w:t xml:space="preserve"> </w:t>
      </w:r>
      <w:r w:rsidR="00560887">
        <w:rPr>
          <w:rFonts w:ascii="Times New Roman" w:eastAsia="Times New Roman" w:hAnsi="Times New Roman" w:cs="Times New Roman"/>
        </w:rPr>
        <w:t xml:space="preserve">for example </w:t>
      </w:r>
      <w:r w:rsidR="00D13040">
        <w:rPr>
          <w:rFonts w:ascii="Times New Roman" w:eastAsia="Times New Roman" w:hAnsi="Times New Roman" w:cs="Times New Roman"/>
        </w:rPr>
        <w:t xml:space="preserve">by tuning </w:t>
      </w:r>
      <w:r>
        <w:rPr>
          <w:rFonts w:ascii="Times New Roman" w:eastAsia="Times New Roman" w:hAnsi="Times New Roman" w:cs="Times New Roman"/>
        </w:rPr>
        <w:t xml:space="preserve">their polar head </w:t>
      </w:r>
      <w:r w:rsidR="00D13040">
        <w:rPr>
          <w:rFonts w:ascii="Times New Roman" w:eastAsia="Times New Roman" w:hAnsi="Times New Roman" w:cs="Times New Roman"/>
        </w:rPr>
        <w:t>to be able to</w:t>
      </w:r>
      <w:r>
        <w:rPr>
          <w:rFonts w:ascii="Times New Roman" w:eastAsia="Times New Roman" w:hAnsi="Times New Roman" w:cs="Times New Roman"/>
        </w:rPr>
        <w:t xml:space="preserve"> clamp membrane domain</w:t>
      </w:r>
      <w:r w:rsidR="004E36BE">
        <w:rPr>
          <w:rFonts w:ascii="Times New Roman" w:eastAsia="Times New Roman" w:hAnsi="Times New Roman" w:cs="Times New Roman"/>
        </w:rPr>
        <w:t>s</w:t>
      </w:r>
      <w:r>
        <w:rPr>
          <w:rFonts w:ascii="Times New Roman" w:eastAsia="Times New Roman" w:hAnsi="Times New Roman" w:cs="Times New Roman"/>
        </w:rPr>
        <w:t xml:space="preserve"> </w:t>
      </w:r>
      <w:r w:rsidR="004E36BE">
        <w:rPr>
          <w:rFonts w:ascii="Times New Roman" w:eastAsia="Times New Roman" w:hAnsi="Times New Roman" w:cs="Times New Roman"/>
        </w:rPr>
        <w:t>using</w:t>
      </w:r>
      <w:r>
        <w:rPr>
          <w:rFonts w:ascii="Times New Roman" w:eastAsia="Times New Roman" w:hAnsi="Times New Roman" w:cs="Times New Roman"/>
        </w:rPr>
        <w:t xml:space="preserve"> salt bridges. Additional improvement</w:t>
      </w:r>
      <w:r w:rsidR="004E36BE">
        <w:rPr>
          <w:rFonts w:ascii="Times New Roman" w:eastAsia="Times New Roman" w:hAnsi="Times New Roman" w:cs="Times New Roman"/>
        </w:rPr>
        <w:t>s</w:t>
      </w:r>
      <w:r>
        <w:rPr>
          <w:rFonts w:ascii="Times New Roman" w:eastAsia="Times New Roman" w:hAnsi="Times New Roman" w:cs="Times New Roman"/>
        </w:rPr>
        <w:t xml:space="preserve"> </w:t>
      </w:r>
      <w:r w:rsidR="004E36BE">
        <w:rPr>
          <w:rFonts w:ascii="Times New Roman" w:eastAsia="Times New Roman" w:hAnsi="Times New Roman" w:cs="Times New Roman"/>
        </w:rPr>
        <w:t>could</w:t>
      </w:r>
      <w:r>
        <w:rPr>
          <w:rFonts w:ascii="Times New Roman" w:eastAsia="Times New Roman" w:hAnsi="Times New Roman" w:cs="Times New Roman"/>
        </w:rPr>
        <w:t xml:space="preserve"> focus on the micelle size reduction and the detergent/ protein interaction dynamics. Such innovations are key to </w:t>
      </w:r>
      <w:r w:rsidR="00560887">
        <w:rPr>
          <w:rFonts w:ascii="Times New Roman" w:eastAsia="Times New Roman" w:hAnsi="Times New Roman" w:cs="Times New Roman"/>
        </w:rPr>
        <w:t xml:space="preserve">the success of </w:t>
      </w:r>
      <w:r w:rsidR="004E36BE">
        <w:rPr>
          <w:rFonts w:ascii="Times New Roman" w:hAnsi="Times New Roman" w:cs="Times New Roman"/>
        </w:rPr>
        <w:t xml:space="preserve">future </w:t>
      </w:r>
      <w:r w:rsidR="008001D3">
        <w:rPr>
          <w:rFonts w:ascii="Times New Roman" w:hAnsi="Times New Roman" w:cs="Times New Roman"/>
        </w:rPr>
        <w:t>structural/ functional studies as well as drug discovery.</w:t>
      </w:r>
    </w:p>
    <w:p w14:paraId="7AD74983" w14:textId="2B8ACF7F" w:rsidR="00BA12B9" w:rsidRPr="00490067" w:rsidRDefault="0070462E" w:rsidP="00490067">
      <w:pPr>
        <w:rPr>
          <w:rFonts w:ascii="Times New Roman" w:hAnsi="Times New Roman" w:cs="Times New Roman"/>
        </w:rPr>
      </w:pPr>
      <w:r>
        <w:rPr>
          <w:rFonts w:ascii="Times New Roman" w:hAnsi="Times New Roman" w:cs="Times New Roman"/>
        </w:rPr>
        <w:br w:type="page"/>
      </w:r>
      <w:r w:rsidR="008B0853">
        <w:rPr>
          <w:rFonts w:ascii="Times New Roman" w:hAnsi="Times New Roman" w:cs="Times New Roman"/>
          <w:b/>
        </w:rPr>
        <w:lastRenderedPageBreak/>
        <w:t>FIGURES LEGEND</w:t>
      </w:r>
      <w:r w:rsidR="00544F44">
        <w:rPr>
          <w:rFonts w:ascii="Times New Roman" w:hAnsi="Times New Roman" w:cs="Times New Roman"/>
          <w:b/>
        </w:rPr>
        <w:t>S</w:t>
      </w:r>
    </w:p>
    <w:p w14:paraId="76AEFE2D" w14:textId="1615F235" w:rsidR="00534337" w:rsidRPr="00472835" w:rsidRDefault="00534337" w:rsidP="00534337">
      <w:pPr>
        <w:spacing w:line="360" w:lineRule="auto"/>
        <w:jc w:val="both"/>
        <w:rPr>
          <w:rFonts w:ascii="Times New Roman" w:hAnsi="Times New Roman" w:cs="Times New Roman"/>
        </w:rPr>
      </w:pPr>
      <w:r w:rsidRPr="0093534D">
        <w:rPr>
          <w:rFonts w:ascii="Times New Roman" w:hAnsi="Times New Roman" w:cs="Times New Roman"/>
          <w:b/>
          <w:u w:val="single"/>
        </w:rPr>
        <w:t xml:space="preserve">Figure </w:t>
      </w:r>
      <w:r>
        <w:rPr>
          <w:rFonts w:ascii="Times New Roman" w:hAnsi="Times New Roman" w:cs="Times New Roman"/>
          <w:b/>
          <w:u w:val="single"/>
        </w:rPr>
        <w:t>1</w:t>
      </w:r>
      <w:r w:rsidRPr="0093534D">
        <w:rPr>
          <w:rFonts w:ascii="Times New Roman" w:hAnsi="Times New Roman" w:cs="Times New Roman"/>
          <w:b/>
          <w:u w:val="single"/>
        </w:rPr>
        <w:t>:</w:t>
      </w:r>
      <w:r>
        <w:rPr>
          <w:rFonts w:ascii="Times New Roman" w:hAnsi="Times New Roman" w:cs="Times New Roman"/>
        </w:rPr>
        <w:t xml:space="preserve"> </w:t>
      </w:r>
      <w:r w:rsidRPr="00577958">
        <w:rPr>
          <w:rFonts w:ascii="Times New Roman" w:hAnsi="Times New Roman" w:cs="Times New Roman"/>
        </w:rPr>
        <w:t xml:space="preserve">Parameters to consider for </w:t>
      </w:r>
      <w:r>
        <w:rPr>
          <w:rFonts w:ascii="Times New Roman" w:hAnsi="Times New Roman" w:cs="Times New Roman"/>
        </w:rPr>
        <w:t>the optimization of</w:t>
      </w:r>
      <w:r w:rsidRPr="00577958">
        <w:rPr>
          <w:rFonts w:ascii="Times New Roman" w:hAnsi="Times New Roman" w:cs="Times New Roman"/>
        </w:rPr>
        <w:t xml:space="preserve"> membrane protein production</w:t>
      </w:r>
      <w:r>
        <w:rPr>
          <w:rFonts w:ascii="Times New Roman" w:hAnsi="Times New Roman" w:cs="Times New Roman"/>
        </w:rPr>
        <w:t xml:space="preserve"> including expression, solubilization, purification and formulation.</w:t>
      </w:r>
      <w:r w:rsidR="00A270E4">
        <w:rPr>
          <w:rFonts w:ascii="Times New Roman" w:hAnsi="Times New Roman" w:cs="Times New Roman"/>
        </w:rPr>
        <w:t xml:space="preserve"> PTM, SEC, Tm, </w:t>
      </w:r>
      <w:r w:rsidR="00A270E4" w:rsidRPr="00472835">
        <w:rPr>
          <w:rFonts w:ascii="Times New Roman" w:hAnsi="Times New Roman" w:cs="Times New Roman"/>
        </w:rPr>
        <w:t>PAGE, MP stand for post-translational modifications, size exclusion chromatography, melting temperature, polyacrylamide gel electrophoresis and membrane protein, respectively.</w:t>
      </w:r>
    </w:p>
    <w:p w14:paraId="446BC658" w14:textId="049B3403" w:rsidR="004D5337" w:rsidRPr="00577958" w:rsidRDefault="00BA12B9" w:rsidP="00DF0CD5">
      <w:pPr>
        <w:spacing w:line="360" w:lineRule="auto"/>
        <w:jc w:val="both"/>
        <w:rPr>
          <w:rFonts w:ascii="Times New Roman" w:hAnsi="Times New Roman" w:cs="Times New Roman"/>
        </w:rPr>
      </w:pPr>
      <w:r w:rsidRPr="00472835">
        <w:rPr>
          <w:rFonts w:ascii="Times New Roman" w:hAnsi="Times New Roman" w:cs="Times New Roman"/>
          <w:b/>
          <w:u w:val="single"/>
        </w:rPr>
        <w:t xml:space="preserve">Figure </w:t>
      </w:r>
      <w:r w:rsidR="00534337" w:rsidRPr="00472835">
        <w:rPr>
          <w:rFonts w:ascii="Times New Roman" w:hAnsi="Times New Roman" w:cs="Times New Roman"/>
          <w:b/>
          <w:u w:val="single"/>
        </w:rPr>
        <w:t>2</w:t>
      </w:r>
      <w:r w:rsidRPr="00472835">
        <w:rPr>
          <w:rFonts w:ascii="Times New Roman" w:hAnsi="Times New Roman" w:cs="Times New Roman"/>
        </w:rPr>
        <w:t xml:space="preserve">: </w:t>
      </w:r>
      <w:r w:rsidR="004D5337" w:rsidRPr="00472835">
        <w:rPr>
          <w:rFonts w:ascii="Times New Roman" w:hAnsi="Times New Roman" w:cs="Times New Roman"/>
        </w:rPr>
        <w:t xml:space="preserve">Equilibrium between detergent monomers and micelles </w:t>
      </w:r>
      <w:r w:rsidR="004D5337" w:rsidRPr="00472835">
        <w:rPr>
          <w:rFonts w:ascii="Times New Roman" w:eastAsia="Times New Roman" w:hAnsi="Times New Roman" w:cs="Times New Roman"/>
        </w:rPr>
        <w:t>depending on the detergent concentration.</w:t>
      </w:r>
      <w:r w:rsidR="003F0472" w:rsidRPr="00472835">
        <w:rPr>
          <w:rFonts w:ascii="Times New Roman" w:eastAsia="Times New Roman" w:hAnsi="Times New Roman" w:cs="Times New Roman"/>
        </w:rPr>
        <w:t xml:space="preserve"> </w:t>
      </w:r>
      <w:r w:rsidR="007D4614" w:rsidRPr="00472835">
        <w:rPr>
          <w:rFonts w:ascii="Times New Roman" w:eastAsia="Times New Roman" w:hAnsi="Times New Roman" w:cs="Times New Roman"/>
        </w:rPr>
        <w:t>C</w:t>
      </w:r>
      <w:r w:rsidR="007D4614" w:rsidRPr="00472835">
        <w:rPr>
          <w:rFonts w:ascii="Times New Roman" w:hAnsi="Times New Roman" w:cs="Times New Roman"/>
        </w:rPr>
        <w:t>ritical micelle concentration (</w:t>
      </w:r>
      <w:r w:rsidR="007D4614" w:rsidRPr="00472835">
        <w:rPr>
          <w:rFonts w:ascii="Times New Roman" w:hAnsi="Times New Roman" w:cs="Times New Roman"/>
          <w:iCs/>
        </w:rPr>
        <w:t>CMC</w:t>
      </w:r>
      <w:r w:rsidR="007D4614" w:rsidRPr="00472835">
        <w:rPr>
          <w:rFonts w:ascii="Times New Roman" w:hAnsi="Times New Roman" w:cs="Times New Roman"/>
        </w:rPr>
        <w:t xml:space="preserve">) is defined as the concentration of </w:t>
      </w:r>
      <w:r w:rsidR="007D4614" w:rsidRPr="00472835">
        <w:rPr>
          <w:rFonts w:ascii="Times New Roman" w:hAnsi="Times New Roman" w:cs="Times New Roman"/>
          <w:iCs/>
        </w:rPr>
        <w:t>detergents</w:t>
      </w:r>
      <w:r w:rsidR="007D4614" w:rsidRPr="00472835">
        <w:rPr>
          <w:rFonts w:ascii="Times New Roman" w:hAnsi="Times New Roman" w:cs="Times New Roman"/>
        </w:rPr>
        <w:t xml:space="preserve"> above which micelles are spontaneously formed.</w:t>
      </w:r>
    </w:p>
    <w:p w14:paraId="3BA212CA" w14:textId="028593C8" w:rsidR="0093534D" w:rsidRDefault="0093534D" w:rsidP="0093534D">
      <w:pPr>
        <w:spacing w:line="360" w:lineRule="auto"/>
        <w:jc w:val="both"/>
        <w:rPr>
          <w:rFonts w:ascii="Times New Roman" w:hAnsi="Times New Roman" w:cs="Times New Roman"/>
        </w:rPr>
      </w:pPr>
      <w:r w:rsidRPr="0070462E">
        <w:rPr>
          <w:rFonts w:ascii="Times New Roman" w:hAnsi="Times New Roman" w:cs="Times New Roman"/>
          <w:b/>
          <w:u w:val="single"/>
        </w:rPr>
        <w:t xml:space="preserve">Figure </w:t>
      </w:r>
      <w:r w:rsidR="00534337">
        <w:rPr>
          <w:rFonts w:ascii="Times New Roman" w:hAnsi="Times New Roman" w:cs="Times New Roman"/>
          <w:b/>
          <w:u w:val="single"/>
        </w:rPr>
        <w:t>3</w:t>
      </w:r>
      <w:r w:rsidRPr="0070462E">
        <w:rPr>
          <w:rFonts w:ascii="Times New Roman" w:hAnsi="Times New Roman" w:cs="Times New Roman"/>
          <w:b/>
          <w:u w:val="single"/>
        </w:rPr>
        <w:t>:</w:t>
      </w:r>
      <w:r>
        <w:rPr>
          <w:rFonts w:ascii="Times New Roman" w:hAnsi="Times New Roman" w:cs="Times New Roman"/>
        </w:rPr>
        <w:t xml:space="preserve"> </w:t>
      </w:r>
      <w:r w:rsidRPr="00577958">
        <w:rPr>
          <w:rFonts w:ascii="Times New Roman" w:hAnsi="Times New Roman" w:cs="Times New Roman"/>
        </w:rPr>
        <w:t>Structure of different novel stabilizing detergents.</w:t>
      </w:r>
      <w:r w:rsidRPr="00577958">
        <w:rPr>
          <w:rFonts w:ascii="Times New Roman" w:hAnsi="Times New Roman" w:cs="Times New Roman"/>
          <w:b/>
        </w:rPr>
        <w:t xml:space="preserve"> A</w:t>
      </w:r>
      <w:r w:rsidRPr="00577958">
        <w:rPr>
          <w:rFonts w:ascii="Times New Roman" w:hAnsi="Times New Roman" w:cs="Times New Roman"/>
        </w:rPr>
        <w:t xml:space="preserve">- Structure of different families of calixarene based detergents. CALX-1, CALX-2 and CALX3 correspond to 5,11,17-tris[(carboxy)methyl]-25-monooctyloxy-26,27,28-trihydroxycalix[4]arene; </w:t>
      </w:r>
      <w:r w:rsidR="007737D5" w:rsidRPr="00577958">
        <w:rPr>
          <w:rFonts w:ascii="Times New Roman" w:hAnsi="Times New Roman" w:cs="Times New Roman"/>
        </w:rPr>
        <w:t>5,11,17-tris(</w:t>
      </w:r>
      <w:r w:rsidRPr="00577958">
        <w:rPr>
          <w:rFonts w:ascii="Times New Roman" w:hAnsi="Times New Roman" w:cs="Times New Roman"/>
        </w:rPr>
        <w:t>2-[4-(β-D-glucopyranos</w:t>
      </w:r>
      <w:r w:rsidR="007737D5" w:rsidRPr="00577958">
        <w:rPr>
          <w:rFonts w:ascii="Times New Roman" w:hAnsi="Times New Roman" w:cs="Times New Roman"/>
        </w:rPr>
        <w:t>yl)-1H-1,2,3-triazol-1-yl]ethyl)</w:t>
      </w:r>
      <w:r w:rsidRPr="00577958">
        <w:rPr>
          <w:rFonts w:ascii="Times New Roman" w:hAnsi="Times New Roman" w:cs="Times New Roman"/>
        </w:rPr>
        <w:t>,-25- monoheptoxy-26,27,28-trimethoxycalix[4]arene; and 5,11,17-tris[(carboxy)methyl]-25-monomethoxytriazolo-(3α-cholesteryl)-26,27,28-trihydroxycalix[4]arene, respectively.</w:t>
      </w:r>
      <w:r w:rsidR="00BA39A1" w:rsidRPr="00577958">
        <w:rPr>
          <w:rFonts w:ascii="Times New Roman" w:hAnsi="Times New Roman" w:cs="Times New Roman"/>
        </w:rPr>
        <w:t xml:space="preserve"> </w:t>
      </w:r>
      <w:r w:rsidR="00BA39A1" w:rsidRPr="00577958">
        <w:rPr>
          <w:rFonts w:ascii="Times New Roman" w:hAnsi="Times New Roman" w:cs="Times New Roman"/>
          <w:b/>
        </w:rPr>
        <w:t>B</w:t>
      </w:r>
      <w:r w:rsidR="00BA39A1" w:rsidRPr="00577958">
        <w:rPr>
          <w:rFonts w:ascii="Times New Roman" w:hAnsi="Times New Roman" w:cs="Times New Roman"/>
        </w:rPr>
        <w:t>- Structure of GNG (</w:t>
      </w:r>
      <w:r w:rsidR="00BA39A1" w:rsidRPr="00577958">
        <w:rPr>
          <w:rFonts w:ascii="Times New Roman" w:eastAsia="Times New Roman" w:hAnsi="Times New Roman" w:cs="Times New Roman"/>
        </w:rPr>
        <w:t>Glucose Neopentyl Glycols)</w:t>
      </w:r>
      <w:r w:rsidR="00BA39A1" w:rsidRPr="00577958">
        <w:rPr>
          <w:rFonts w:ascii="Times New Roman" w:hAnsi="Times New Roman" w:cs="Times New Roman"/>
        </w:rPr>
        <w:t>, MNG (</w:t>
      </w:r>
      <w:r w:rsidR="00BA39A1" w:rsidRPr="00577958">
        <w:rPr>
          <w:rFonts w:ascii="Times New Roman" w:eastAsia="Times New Roman" w:hAnsi="Times New Roman" w:cs="Times New Roman"/>
        </w:rPr>
        <w:t>Maltose Neopentyl Glycol)</w:t>
      </w:r>
      <w:r w:rsidR="00BA39A1" w:rsidRPr="00577958">
        <w:rPr>
          <w:rFonts w:ascii="Times New Roman" w:hAnsi="Times New Roman" w:cs="Times New Roman"/>
        </w:rPr>
        <w:t xml:space="preserve"> and TFA (Tandem Facial Amphiphile).</w:t>
      </w:r>
    </w:p>
    <w:p w14:paraId="59830232" w14:textId="39B6A0A1" w:rsidR="00534337" w:rsidRPr="00B42E1E" w:rsidRDefault="00534337" w:rsidP="0093534D">
      <w:pPr>
        <w:spacing w:line="360" w:lineRule="auto"/>
        <w:jc w:val="both"/>
        <w:rPr>
          <w:rFonts w:ascii="Times New Roman" w:hAnsi="Times New Roman" w:cs="Times New Roman"/>
          <w:strike/>
        </w:rPr>
      </w:pPr>
      <w:r w:rsidRPr="0048003E">
        <w:rPr>
          <w:rFonts w:ascii="Times New Roman" w:hAnsi="Times New Roman" w:cs="Times New Roman"/>
          <w:b/>
          <w:u w:val="single"/>
        </w:rPr>
        <w:t xml:space="preserve">Figure </w:t>
      </w:r>
      <w:r>
        <w:rPr>
          <w:rFonts w:ascii="Times New Roman" w:hAnsi="Times New Roman" w:cs="Times New Roman"/>
          <w:b/>
          <w:u w:val="single"/>
        </w:rPr>
        <w:t>4</w:t>
      </w:r>
      <w:r w:rsidRPr="0048003E">
        <w:rPr>
          <w:rFonts w:ascii="Times New Roman" w:hAnsi="Times New Roman" w:cs="Times New Roman"/>
          <w:b/>
        </w:rPr>
        <w:t xml:space="preserve">: </w:t>
      </w:r>
      <w:r>
        <w:rPr>
          <w:rFonts w:ascii="Times New Roman" w:hAnsi="Times New Roman" w:cs="Times New Roman"/>
        </w:rPr>
        <w:t>Western blot based thermostability assay</w:t>
      </w:r>
      <w:r>
        <w:rPr>
          <w:rFonts w:ascii="Times New Roman" w:hAnsi="Times New Roman" w:cs="Times New Roman"/>
        </w:rPr>
        <w:fldChar w:fldCharType="begin"/>
      </w:r>
      <w:r w:rsidR="001936BB">
        <w:rPr>
          <w:rFonts w:ascii="Times New Roman" w:hAnsi="Times New Roman" w:cs="Times New Roman"/>
        </w:rPr>
        <w:instrText xml:space="preserve"> ADDIN EN.CITE &lt;EndNote&gt;&lt;Cite&gt;&lt;Author&gt;Ashok&lt;/Author&gt;&lt;Year&gt;2015&lt;/Year&gt;&lt;RecNum&gt;2852&lt;/RecNum&gt;&lt;DisplayText&gt;[40]&lt;/DisplayText&gt;&lt;record&gt;&lt;rec-number&gt;2852&lt;/rec-number&gt;&lt;foreign-keys&gt;&lt;key app="EN" db-id="esx9v9fwmtzfxeexp2qpz2wt9seazt095rww" timestamp="1497880136"&gt;2852&lt;/key&gt;&lt;/foreign-keys&gt;&lt;ref-type name="Journal Article"&gt;17&lt;/ref-type&gt;&lt;contributors&gt;&lt;authors&gt;&lt;author&gt;Ashok, Y.&lt;/author&gt;&lt;author&gt;Nanekar, R.&lt;/author&gt;&lt;author&gt;Jaakola, V. P.&lt;/author&gt;&lt;/authors&gt;&lt;/contributors&gt;&lt;auth-address&gt;Faculty of Biochemistry and Molecular Medicine &amp;amp; Biocenter Oulu, University of Oulu, Oulu 90014, Finland.&amp;#xD;Faculty of Biochemistry and Molecular Medicine &amp;amp; Biocenter Oulu, University of Oulu, Oulu 90014, Finland Present address: Center for Proteomic Chemistry, Novartis Institute of Biomedical Research, Basel, Switzerland veli-pekka.jaakola@oulu.fi.&lt;/auth-address&gt;&lt;titles&gt;&lt;title&gt;Defining thermostability of membrane proteins by western blotting&lt;/title&gt;&lt;secondary-title&gt;Protein Eng Des Sel&lt;/secondary-title&gt;&lt;/titles&gt;&lt;periodical&gt;&lt;full-title&gt;Protein Eng Des Sel&lt;/full-title&gt;&lt;/periodical&gt;&lt;pages&gt;539-42&lt;/pages&gt;&lt;volume&gt;28&lt;/volume&gt;&lt;number&gt;12&lt;/number&gt;&lt;keywords&gt;&lt;keyword&gt;Blotting, Western/*methods&lt;/keyword&gt;&lt;keyword&gt;Detergents&lt;/keyword&gt;&lt;keyword&gt;Lipids&lt;/keyword&gt;&lt;keyword&gt;Membrane Proteins/*chemistry/*isolation &amp;amp; purification&lt;/keyword&gt;&lt;keyword&gt;Pliability&lt;/keyword&gt;&lt;keyword&gt;Protein Engineering&lt;/keyword&gt;&lt;keyword&gt;*Protein Stability&lt;/keyword&gt;&lt;keyword&gt;adenosine A2a receptor&lt;/keyword&gt;&lt;keyword&gt;membrane protein&lt;/keyword&gt;&lt;keyword&gt;thermostabilization&lt;/keyword&gt;&lt;keyword&gt;western blotting&lt;/keyword&gt;&lt;/keywords&gt;&lt;dates&gt;&lt;year&gt;2015&lt;/year&gt;&lt;pub-dates&gt;&lt;date&gt;Dec&lt;/date&gt;&lt;/pub-dates&gt;&lt;/dates&gt;&lt;isbn&gt;1741-0134 (Electronic)&amp;#xD;1741-0126 (Linking)&lt;/isbn&gt;&lt;accession-num&gt;26384510&lt;/accession-num&gt;&lt;urls&gt;&lt;related-urls&gt;&lt;url&gt;https://www.ncbi.nlm.nih.gov/pubmed/26384510&lt;/url&gt;&lt;/related-urls&gt;&lt;/urls&gt;&lt;electronic-resource-num&gt;10.1093/protein/gzv049&lt;/electronic-resource-num&gt;&lt;/record&gt;&lt;/Cite&gt;&lt;/EndNote&gt;</w:instrText>
      </w:r>
      <w:r>
        <w:rPr>
          <w:rFonts w:ascii="Times New Roman" w:hAnsi="Times New Roman" w:cs="Times New Roman"/>
        </w:rPr>
        <w:fldChar w:fldCharType="separate"/>
      </w:r>
      <w:r w:rsidR="001936BB">
        <w:rPr>
          <w:rFonts w:ascii="Times New Roman" w:hAnsi="Times New Roman" w:cs="Times New Roman"/>
          <w:noProof/>
        </w:rPr>
        <w:t>[40]</w:t>
      </w:r>
      <w:r>
        <w:rPr>
          <w:rFonts w:ascii="Times New Roman" w:hAnsi="Times New Roman" w:cs="Times New Roman"/>
        </w:rPr>
        <w:fldChar w:fldCharType="end"/>
      </w:r>
      <w:r>
        <w:rPr>
          <w:rFonts w:ascii="Times New Roman" w:hAnsi="Times New Roman" w:cs="Times New Roman"/>
        </w:rPr>
        <w:t xml:space="preserve"> and corresponding Tm curves of me</w:t>
      </w:r>
      <w:r w:rsidR="00B42E1E">
        <w:rPr>
          <w:rFonts w:ascii="Times New Roman" w:hAnsi="Times New Roman" w:cs="Times New Roman"/>
        </w:rPr>
        <w:t>mbrane protein transporter (MP-A</w:t>
      </w:r>
      <w:r>
        <w:rPr>
          <w:rFonts w:ascii="Times New Roman" w:hAnsi="Times New Roman" w:cs="Times New Roman"/>
        </w:rPr>
        <w:t>) obtained using either DDM alone or in presence of calixarenes stabilizing reagents (CALX-R1 and CALX-R2) showing the posit</w:t>
      </w:r>
      <w:r w:rsidR="00B42E1E">
        <w:rPr>
          <w:rFonts w:ascii="Times New Roman" w:hAnsi="Times New Roman" w:cs="Times New Roman"/>
        </w:rPr>
        <w:t>ive impact on MP-A</w:t>
      </w:r>
      <w:r>
        <w:rPr>
          <w:rFonts w:ascii="Times New Roman" w:hAnsi="Times New Roman" w:cs="Times New Roman"/>
        </w:rPr>
        <w:t xml:space="preserve"> stability after heating from 25 to 80°C. </w:t>
      </w:r>
      <w:r w:rsidRPr="00B42E1E">
        <w:rPr>
          <w:rFonts w:ascii="Times New Roman" w:hAnsi="Times New Roman" w:cs="Times New Roman"/>
          <w:b/>
          <w:strike/>
        </w:rPr>
        <w:t>B</w:t>
      </w:r>
      <w:r w:rsidRPr="00B42E1E">
        <w:rPr>
          <w:rFonts w:ascii="Times New Roman" w:hAnsi="Times New Roman" w:cs="Times New Roman"/>
          <w:strike/>
        </w:rPr>
        <w:t xml:space="preserve">- Representation of the activity of 7 transmembrane protein MP-D (% activity) over time (days) after solubilization and purification on octyl glucoside (OG) and addition either Calixarene based reagent (CALX), Lauryl Maltose Neopentyl Glycol (LMNG), Amphipol (A835) or Facial Amphiphile 3 (FA-3). </w:t>
      </w:r>
      <w:r w:rsidRPr="00B42E1E">
        <w:rPr>
          <w:rFonts w:ascii="Times New Roman" w:hAnsi="Times New Roman" w:cs="Times New Roman"/>
          <w:strike/>
        </w:rPr>
        <w:softHyphen/>
      </w:r>
      <w:r w:rsidRPr="00B42E1E">
        <w:rPr>
          <w:rFonts w:ascii="Times New Roman" w:hAnsi="Times New Roman" w:cs="Times New Roman"/>
          <w:strike/>
        </w:rPr>
        <w:softHyphen/>
      </w:r>
    </w:p>
    <w:p w14:paraId="3145863F" w14:textId="35181967" w:rsidR="00E44179" w:rsidRDefault="0093534D" w:rsidP="00DF0CD5">
      <w:pPr>
        <w:spacing w:line="360" w:lineRule="auto"/>
        <w:jc w:val="both"/>
        <w:rPr>
          <w:rFonts w:ascii="Times New Roman" w:hAnsi="Times New Roman" w:cs="Times New Roman"/>
        </w:rPr>
      </w:pPr>
      <w:r w:rsidRPr="0093534D">
        <w:rPr>
          <w:rFonts w:ascii="Times New Roman" w:hAnsi="Times New Roman" w:cs="Times New Roman"/>
          <w:b/>
          <w:u w:val="single"/>
        </w:rPr>
        <w:t xml:space="preserve">Figure </w:t>
      </w:r>
      <w:r w:rsidR="00534337">
        <w:rPr>
          <w:rFonts w:ascii="Times New Roman" w:hAnsi="Times New Roman" w:cs="Times New Roman"/>
          <w:b/>
          <w:u w:val="single"/>
        </w:rPr>
        <w:t>5</w:t>
      </w:r>
      <w:r w:rsidRPr="0093534D">
        <w:rPr>
          <w:rFonts w:ascii="Times New Roman" w:hAnsi="Times New Roman" w:cs="Times New Roman"/>
          <w:b/>
          <w:u w:val="single"/>
        </w:rPr>
        <w:t>:</w:t>
      </w:r>
      <w:r>
        <w:rPr>
          <w:rFonts w:ascii="Times New Roman" w:hAnsi="Times New Roman" w:cs="Times New Roman"/>
        </w:rPr>
        <w:t xml:space="preserve"> </w:t>
      </w:r>
      <w:r w:rsidRPr="00577958">
        <w:rPr>
          <w:rFonts w:ascii="Times New Roman" w:hAnsi="Times New Roman" w:cs="Times New Roman"/>
        </w:rPr>
        <w:t xml:space="preserve">Roadmap of membrane protein production describing all steps and tools for solubilization, purification and </w:t>
      </w:r>
      <w:r w:rsidRPr="00472835">
        <w:rPr>
          <w:rFonts w:ascii="Times New Roman" w:hAnsi="Times New Roman" w:cs="Times New Roman"/>
        </w:rPr>
        <w:t xml:space="preserve">reconstitution. </w:t>
      </w:r>
      <w:r w:rsidR="00AE493C" w:rsidRPr="00472835">
        <w:rPr>
          <w:rFonts w:ascii="Times New Roman" w:hAnsi="Times New Roman" w:cs="Times New Roman"/>
        </w:rPr>
        <w:t xml:space="preserve">Solubilization can be carried out using detergent or </w:t>
      </w:r>
      <w:r w:rsidR="00E44179" w:rsidRPr="00472835">
        <w:rPr>
          <w:rFonts w:ascii="Times New Roman" w:hAnsi="Times New Roman" w:cs="Times New Roman"/>
        </w:rPr>
        <w:t xml:space="preserve">Styrene-maleic acid (SMA) resulting </w:t>
      </w:r>
      <w:r w:rsidR="00B968B6" w:rsidRPr="00472835">
        <w:rPr>
          <w:rFonts w:ascii="Times New Roman" w:hAnsi="Times New Roman" w:cs="Times New Roman"/>
        </w:rPr>
        <w:t xml:space="preserve">in </w:t>
      </w:r>
      <w:r w:rsidR="00E44179" w:rsidRPr="00472835">
        <w:rPr>
          <w:rFonts w:ascii="Times New Roman" w:hAnsi="Times New Roman" w:cs="Times New Roman"/>
        </w:rPr>
        <w:t xml:space="preserve">protein/ lipid/ detergent complex and SMA lipid particles (SMALP), respectively. Proteins can be purified in detergent </w:t>
      </w:r>
      <w:r w:rsidR="003F1FA5" w:rsidRPr="00472835">
        <w:rPr>
          <w:rFonts w:ascii="Times New Roman" w:hAnsi="Times New Roman" w:cs="Times New Roman"/>
        </w:rPr>
        <w:t>or within</w:t>
      </w:r>
      <w:r w:rsidR="00E44179" w:rsidRPr="00472835">
        <w:rPr>
          <w:rFonts w:ascii="Times New Roman" w:hAnsi="Times New Roman" w:cs="Times New Roman"/>
        </w:rPr>
        <w:t xml:space="preserve"> SMALP</w:t>
      </w:r>
      <w:r w:rsidR="003F1FA5" w:rsidRPr="00472835">
        <w:rPr>
          <w:rFonts w:ascii="Times New Roman" w:hAnsi="Times New Roman" w:cs="Times New Roman"/>
        </w:rPr>
        <w:t>s</w:t>
      </w:r>
      <w:r w:rsidR="00E44179" w:rsidRPr="00472835">
        <w:rPr>
          <w:rFonts w:ascii="Times New Roman" w:hAnsi="Times New Roman" w:cs="Times New Roman"/>
        </w:rPr>
        <w:t>. Finally, detergent purified protein can be reconstituted in proteoliposome, nanodisc/ peptidic or amphipol/ protein complexes.</w:t>
      </w:r>
    </w:p>
    <w:p w14:paraId="47D41266" w14:textId="77777777" w:rsidR="00E44179" w:rsidRDefault="00E44179" w:rsidP="00DF0CD5">
      <w:pPr>
        <w:spacing w:line="360" w:lineRule="auto"/>
        <w:jc w:val="both"/>
        <w:rPr>
          <w:rFonts w:ascii="Times New Roman" w:hAnsi="Times New Roman" w:cs="Times New Roman"/>
        </w:rPr>
      </w:pPr>
    </w:p>
    <w:p w14:paraId="7B67AD5E" w14:textId="4D4B00A0" w:rsidR="00344EF9" w:rsidRPr="00577958" w:rsidRDefault="0072472D" w:rsidP="00DF0CD5">
      <w:pPr>
        <w:spacing w:line="360" w:lineRule="auto"/>
        <w:jc w:val="both"/>
        <w:rPr>
          <w:rFonts w:ascii="Times New Roman" w:hAnsi="Times New Roman" w:cs="Times New Roman"/>
        </w:rPr>
      </w:pPr>
      <w:r w:rsidRPr="0048003E">
        <w:rPr>
          <w:rFonts w:ascii="Times New Roman" w:hAnsi="Times New Roman" w:cs="Times New Roman"/>
          <w:b/>
          <w:u w:val="single"/>
        </w:rPr>
        <w:t>Figure</w:t>
      </w:r>
      <w:r w:rsidR="00534337">
        <w:rPr>
          <w:rFonts w:ascii="Times New Roman" w:hAnsi="Times New Roman" w:cs="Times New Roman"/>
          <w:b/>
          <w:u w:val="single"/>
        </w:rPr>
        <w:t xml:space="preserve"> 6</w:t>
      </w:r>
      <w:r w:rsidRPr="0048003E">
        <w:rPr>
          <w:rFonts w:ascii="Times New Roman" w:hAnsi="Times New Roman" w:cs="Times New Roman"/>
          <w:u w:val="single"/>
        </w:rPr>
        <w:t>:</w:t>
      </w:r>
      <w:r>
        <w:rPr>
          <w:rFonts w:ascii="Times New Roman" w:hAnsi="Times New Roman" w:cs="Times New Roman"/>
        </w:rPr>
        <w:t xml:space="preserve"> </w:t>
      </w:r>
      <w:r w:rsidR="00BB7833" w:rsidRPr="00577958">
        <w:rPr>
          <w:rFonts w:ascii="Times New Roman" w:hAnsi="Times New Roman" w:cs="Times New Roman"/>
        </w:rPr>
        <w:t>Solubilization and purification of two membrane proteins MP-</w:t>
      </w:r>
      <w:r w:rsidR="002171B2">
        <w:rPr>
          <w:rFonts w:ascii="Times New Roman" w:hAnsi="Times New Roman" w:cs="Times New Roman"/>
        </w:rPr>
        <w:t>B</w:t>
      </w:r>
      <w:r w:rsidR="00BB7833" w:rsidRPr="00577958">
        <w:rPr>
          <w:rFonts w:ascii="Times New Roman" w:hAnsi="Times New Roman" w:cs="Times New Roman"/>
        </w:rPr>
        <w:t xml:space="preserve"> and MP-</w:t>
      </w:r>
      <w:r w:rsidR="002171B2">
        <w:rPr>
          <w:rFonts w:ascii="Times New Roman" w:hAnsi="Times New Roman" w:cs="Times New Roman"/>
        </w:rPr>
        <w:t>C</w:t>
      </w:r>
      <w:r w:rsidR="00BB7833" w:rsidRPr="00577958">
        <w:rPr>
          <w:rFonts w:ascii="Times New Roman" w:hAnsi="Times New Roman" w:cs="Times New Roman"/>
        </w:rPr>
        <w:t xml:space="preserve"> using either </w:t>
      </w:r>
      <w:r w:rsidR="003F1FA5">
        <w:rPr>
          <w:rFonts w:ascii="Times New Roman" w:hAnsi="Times New Roman" w:cs="Times New Roman"/>
        </w:rPr>
        <w:t xml:space="preserve">conventional </w:t>
      </w:r>
      <w:r w:rsidR="00BB7833" w:rsidRPr="00577958">
        <w:rPr>
          <w:rFonts w:ascii="Times New Roman" w:hAnsi="Times New Roman" w:cs="Times New Roman"/>
        </w:rPr>
        <w:t xml:space="preserve">detergent (DDM and FC12 for MP-A and MP-B, respectively) or SMA (Styrene-maleic acid co-polymer). Purification was </w:t>
      </w:r>
      <w:r w:rsidR="003F1FA5">
        <w:rPr>
          <w:rFonts w:ascii="Times New Roman" w:hAnsi="Times New Roman" w:cs="Times New Roman"/>
        </w:rPr>
        <w:t>carried out</w:t>
      </w:r>
      <w:r w:rsidR="003F1FA5" w:rsidRPr="00577958">
        <w:rPr>
          <w:rFonts w:ascii="Times New Roman" w:hAnsi="Times New Roman" w:cs="Times New Roman"/>
        </w:rPr>
        <w:t xml:space="preserve"> </w:t>
      </w:r>
      <w:r w:rsidR="00BB7833" w:rsidRPr="00577958">
        <w:rPr>
          <w:rFonts w:ascii="Times New Roman" w:hAnsi="Times New Roman" w:cs="Times New Roman"/>
        </w:rPr>
        <w:t>using His-tag affinity chromatography</w:t>
      </w:r>
      <w:r w:rsidR="002525C6">
        <w:rPr>
          <w:rFonts w:ascii="Times New Roman" w:hAnsi="Times New Roman" w:cs="Times New Roman"/>
        </w:rPr>
        <w:t xml:space="preserve"> (Cobalt resin)</w:t>
      </w:r>
      <w:r w:rsidR="00BB7833" w:rsidRPr="00577958">
        <w:rPr>
          <w:rFonts w:ascii="Times New Roman" w:hAnsi="Times New Roman" w:cs="Times New Roman"/>
        </w:rPr>
        <w:t xml:space="preserve"> and fractions were </w:t>
      </w:r>
      <w:r w:rsidR="0093534D" w:rsidRPr="00577958">
        <w:rPr>
          <w:rFonts w:ascii="Times New Roman" w:hAnsi="Times New Roman" w:cs="Times New Roman"/>
        </w:rPr>
        <w:t>analyzed</w:t>
      </w:r>
      <w:r w:rsidR="00BB7833" w:rsidRPr="00577958">
        <w:rPr>
          <w:rFonts w:ascii="Times New Roman" w:hAnsi="Times New Roman" w:cs="Times New Roman"/>
        </w:rPr>
        <w:t xml:space="preserve"> by Coomassie stained SDS-PAGE. T, P, S, FT, W and E correspond to Total, Pellet, Soluble, Flow through, Wash, Elution fractions, respectively.</w:t>
      </w:r>
    </w:p>
    <w:p w14:paraId="47308BD5" w14:textId="2019CD63" w:rsidR="00776198" w:rsidRDefault="00E60069" w:rsidP="00776198">
      <w:pPr>
        <w:spacing w:line="360" w:lineRule="auto"/>
        <w:jc w:val="both"/>
        <w:rPr>
          <w:rFonts w:ascii="Times New Roman" w:hAnsi="Times New Roman" w:cs="Times New Roman"/>
        </w:rPr>
      </w:pPr>
      <w:r w:rsidRPr="00BD7002">
        <w:rPr>
          <w:rFonts w:ascii="Times New Roman" w:hAnsi="Times New Roman" w:cs="Times New Roman"/>
          <w:b/>
          <w:u w:val="single"/>
        </w:rPr>
        <w:t xml:space="preserve">Figure </w:t>
      </w:r>
      <w:r w:rsidR="00534337">
        <w:rPr>
          <w:rFonts w:ascii="Times New Roman" w:hAnsi="Times New Roman" w:cs="Times New Roman"/>
          <w:b/>
          <w:u w:val="single"/>
        </w:rPr>
        <w:t>7</w:t>
      </w:r>
      <w:r w:rsidRPr="00BD7002">
        <w:rPr>
          <w:rFonts w:ascii="Times New Roman" w:hAnsi="Times New Roman" w:cs="Times New Roman"/>
          <w:b/>
          <w:u w:val="single"/>
        </w:rPr>
        <w:t>:</w:t>
      </w:r>
      <w:r w:rsidRPr="00BD7002">
        <w:rPr>
          <w:rFonts w:ascii="Times New Roman" w:hAnsi="Times New Roman" w:cs="Times New Roman"/>
        </w:rPr>
        <w:t xml:space="preserve"> </w:t>
      </w:r>
      <w:r w:rsidR="00776198" w:rsidRPr="00577958">
        <w:rPr>
          <w:rFonts w:ascii="Times New Roman" w:hAnsi="Times New Roman" w:cs="Times New Roman"/>
        </w:rPr>
        <w:t xml:space="preserve">Expression solubilization and enrichment/ purification of native MP target from endogenous </w:t>
      </w:r>
      <w:r w:rsidR="00577958">
        <w:rPr>
          <w:rFonts w:ascii="Times New Roman" w:hAnsi="Times New Roman" w:cs="Times New Roman"/>
        </w:rPr>
        <w:t xml:space="preserve">(Cancer cells) </w:t>
      </w:r>
      <w:r w:rsidR="00776198" w:rsidRPr="00577958">
        <w:rPr>
          <w:rFonts w:ascii="Times New Roman" w:hAnsi="Times New Roman" w:cs="Times New Roman"/>
        </w:rPr>
        <w:t>and recombinant expression</w:t>
      </w:r>
      <w:r w:rsidR="00577958">
        <w:rPr>
          <w:rFonts w:ascii="Times New Roman" w:hAnsi="Times New Roman" w:cs="Times New Roman"/>
        </w:rPr>
        <w:t xml:space="preserve"> (HEK)</w:t>
      </w:r>
      <w:r w:rsidR="00776198" w:rsidRPr="00577958">
        <w:rPr>
          <w:rFonts w:ascii="Times New Roman" w:hAnsi="Times New Roman" w:cs="Times New Roman"/>
        </w:rPr>
        <w:t>.</w:t>
      </w:r>
      <w:r w:rsidR="00776198" w:rsidRPr="00BD7002">
        <w:rPr>
          <w:rFonts w:ascii="Times New Roman" w:hAnsi="Times New Roman" w:cs="Times New Roman"/>
          <w:b/>
        </w:rPr>
        <w:t xml:space="preserve"> </w:t>
      </w:r>
      <w:r w:rsidR="00776198" w:rsidRPr="00BD7002">
        <w:rPr>
          <w:rFonts w:ascii="Times New Roman" w:hAnsi="Times New Roman" w:cs="Times New Roman"/>
        </w:rPr>
        <w:t>SDS-PAGE stain free gel showing part</w:t>
      </w:r>
      <w:r w:rsidR="00726ACA">
        <w:rPr>
          <w:rFonts w:ascii="Times New Roman" w:hAnsi="Times New Roman" w:cs="Times New Roman"/>
        </w:rPr>
        <w:t>ially pure/ enriched native MP</w:t>
      </w:r>
      <w:r w:rsidR="00577958">
        <w:rPr>
          <w:rFonts w:ascii="Times New Roman" w:hAnsi="Times New Roman" w:cs="Times New Roman"/>
        </w:rPr>
        <w:t xml:space="preserve"> obtained after d</w:t>
      </w:r>
      <w:r w:rsidR="00776198" w:rsidRPr="00BD7002">
        <w:rPr>
          <w:rFonts w:ascii="Times New Roman" w:hAnsi="Times New Roman" w:cs="Times New Roman"/>
        </w:rPr>
        <w:t xml:space="preserve">ifferential solubilization </w:t>
      </w:r>
      <w:r w:rsidR="00497871">
        <w:rPr>
          <w:rFonts w:ascii="Times New Roman" w:hAnsi="Times New Roman" w:cs="Times New Roman"/>
        </w:rPr>
        <w:t xml:space="preserve">from cancer cells </w:t>
      </w:r>
      <w:r w:rsidR="00776198" w:rsidRPr="00BD7002">
        <w:rPr>
          <w:rFonts w:ascii="Times New Roman" w:hAnsi="Times New Roman" w:cs="Times New Roman"/>
        </w:rPr>
        <w:t>(lane 1</w:t>
      </w:r>
      <w:r w:rsidR="00726ACA">
        <w:rPr>
          <w:rFonts w:ascii="Times New Roman" w:hAnsi="Times New Roman" w:cs="Times New Roman"/>
        </w:rPr>
        <w:t xml:space="preserve">, </w:t>
      </w:r>
      <w:r w:rsidR="00726ACA" w:rsidRPr="00BD7002">
        <w:rPr>
          <w:rFonts w:ascii="Times New Roman" w:hAnsi="Times New Roman" w:cs="Times New Roman"/>
        </w:rPr>
        <w:t>indicated by arrowhead</w:t>
      </w:r>
      <w:r w:rsidR="00497871">
        <w:rPr>
          <w:rFonts w:ascii="Times New Roman" w:hAnsi="Times New Roman" w:cs="Times New Roman"/>
        </w:rPr>
        <w:t xml:space="preserve">) </w:t>
      </w:r>
      <w:r w:rsidR="00497871" w:rsidRPr="00472835">
        <w:rPr>
          <w:rFonts w:ascii="Times New Roman" w:hAnsi="Times New Roman" w:cs="Times New Roman"/>
        </w:rPr>
        <w:t xml:space="preserve">and pure </w:t>
      </w:r>
      <w:r w:rsidR="000202C2" w:rsidRPr="00472835">
        <w:rPr>
          <w:rFonts w:ascii="Times New Roman" w:hAnsi="Times New Roman" w:cs="Times New Roman"/>
        </w:rPr>
        <w:t>wild-type</w:t>
      </w:r>
      <w:r w:rsidR="000202C2">
        <w:rPr>
          <w:rFonts w:ascii="Times New Roman" w:hAnsi="Times New Roman" w:cs="Times New Roman"/>
        </w:rPr>
        <w:t xml:space="preserve"> </w:t>
      </w:r>
      <w:r w:rsidR="00497871">
        <w:rPr>
          <w:rFonts w:ascii="Times New Roman" w:hAnsi="Times New Roman" w:cs="Times New Roman"/>
        </w:rPr>
        <w:t>protein obtained after solubilization and affinity purification from HEK cells</w:t>
      </w:r>
      <w:r w:rsidR="00776198" w:rsidRPr="00BD7002">
        <w:rPr>
          <w:rFonts w:ascii="Times New Roman" w:hAnsi="Times New Roman" w:cs="Times New Roman"/>
        </w:rPr>
        <w:t xml:space="preserve"> (lane 2</w:t>
      </w:r>
      <w:r w:rsidR="00726ACA">
        <w:rPr>
          <w:rFonts w:ascii="Times New Roman" w:hAnsi="Times New Roman" w:cs="Times New Roman"/>
        </w:rPr>
        <w:t xml:space="preserve">, </w:t>
      </w:r>
      <w:r w:rsidR="00726ACA" w:rsidRPr="00BD7002">
        <w:rPr>
          <w:rFonts w:ascii="Times New Roman" w:hAnsi="Times New Roman" w:cs="Times New Roman"/>
        </w:rPr>
        <w:t>indicated by arrowhead</w:t>
      </w:r>
      <w:r w:rsidR="00776198" w:rsidRPr="00BD7002">
        <w:rPr>
          <w:rFonts w:ascii="Times New Roman" w:hAnsi="Times New Roman" w:cs="Times New Roman"/>
        </w:rPr>
        <w:t>).</w:t>
      </w:r>
    </w:p>
    <w:p w14:paraId="778B5BE8" w14:textId="77777777" w:rsidR="00934E03" w:rsidRDefault="00934E03" w:rsidP="00776198">
      <w:pPr>
        <w:spacing w:line="360" w:lineRule="auto"/>
        <w:jc w:val="both"/>
        <w:rPr>
          <w:rFonts w:ascii="Times New Roman" w:hAnsi="Times New Roman" w:cs="Times New Roman"/>
        </w:rPr>
      </w:pPr>
    </w:p>
    <w:p w14:paraId="702BE84B" w14:textId="77777777" w:rsidR="001874D6" w:rsidRPr="00BD7002" w:rsidRDefault="001874D6" w:rsidP="00776198">
      <w:pPr>
        <w:spacing w:line="360" w:lineRule="auto"/>
        <w:jc w:val="both"/>
        <w:rPr>
          <w:rFonts w:ascii="Times New Roman" w:hAnsi="Times New Roman" w:cs="Times New Roman"/>
        </w:rPr>
      </w:pPr>
    </w:p>
    <w:p w14:paraId="4819C1E5" w14:textId="77777777" w:rsidR="00776198" w:rsidRDefault="00776198">
      <w:r>
        <w:br w:type="page"/>
      </w:r>
    </w:p>
    <w:p w14:paraId="1D7B5DD8" w14:textId="77777777" w:rsidR="001D1B05" w:rsidRPr="004D541C" w:rsidRDefault="001D1B05" w:rsidP="001D1B05"/>
    <w:p w14:paraId="70B7285A" w14:textId="7FF0AAA0" w:rsidR="004D541C" w:rsidRPr="009600D2" w:rsidRDefault="00690C2D" w:rsidP="00936636">
      <w:pPr>
        <w:spacing w:line="360" w:lineRule="auto"/>
        <w:jc w:val="both"/>
        <w:rPr>
          <w:rFonts w:ascii="Times New Roman" w:hAnsi="Times New Roman" w:cs="Times New Roman"/>
          <w:sz w:val="20"/>
          <w:szCs w:val="20"/>
        </w:rPr>
      </w:pPr>
      <w:r w:rsidRPr="009600D2">
        <w:rPr>
          <w:rFonts w:ascii="Times New Roman" w:hAnsi="Times New Roman" w:cs="Times New Roman"/>
          <w:b/>
          <w:sz w:val="20"/>
          <w:szCs w:val="20"/>
        </w:rPr>
        <w:t>REFERENCES</w:t>
      </w:r>
    </w:p>
    <w:p w14:paraId="1BA82CF8" w14:textId="77777777" w:rsidR="002171B2" w:rsidRPr="002171B2" w:rsidRDefault="004D541C" w:rsidP="002171B2">
      <w:pPr>
        <w:pStyle w:val="EndNoteBibliography"/>
        <w:spacing w:after="0"/>
        <w:ind w:left="720" w:hanging="720"/>
      </w:pPr>
      <w:r w:rsidRPr="009600D2">
        <w:rPr>
          <w:rFonts w:ascii="Times New Roman" w:hAnsi="Times New Roman" w:cs="Times New Roman"/>
          <w:sz w:val="20"/>
          <w:szCs w:val="20"/>
        </w:rPr>
        <w:fldChar w:fldCharType="begin"/>
      </w:r>
      <w:r w:rsidRPr="009600D2">
        <w:rPr>
          <w:rFonts w:ascii="Times New Roman" w:hAnsi="Times New Roman" w:cs="Times New Roman"/>
          <w:sz w:val="20"/>
          <w:szCs w:val="20"/>
        </w:rPr>
        <w:instrText xml:space="preserve"> ADDIN EN.REFLIST </w:instrText>
      </w:r>
      <w:r w:rsidRPr="009600D2">
        <w:rPr>
          <w:rFonts w:ascii="Times New Roman" w:hAnsi="Times New Roman" w:cs="Times New Roman"/>
          <w:sz w:val="20"/>
          <w:szCs w:val="20"/>
        </w:rPr>
        <w:fldChar w:fldCharType="separate"/>
      </w:r>
      <w:r w:rsidR="002171B2" w:rsidRPr="002171B2">
        <w:t>1.</w:t>
      </w:r>
      <w:r w:rsidR="002171B2" w:rsidRPr="002171B2">
        <w:tab/>
        <w:t xml:space="preserve">Overington, J.P., B. Al-Lazikani, and A.L. Hopkins, </w:t>
      </w:r>
      <w:r w:rsidR="002171B2" w:rsidRPr="002171B2">
        <w:rPr>
          <w:i/>
        </w:rPr>
        <w:t>How many drug targets are there?</w:t>
      </w:r>
      <w:r w:rsidR="002171B2" w:rsidRPr="002171B2">
        <w:t xml:space="preserve"> Nat Rev Drug Discov, 2006. </w:t>
      </w:r>
      <w:r w:rsidR="002171B2" w:rsidRPr="002171B2">
        <w:rPr>
          <w:b/>
        </w:rPr>
        <w:t>5</w:t>
      </w:r>
      <w:r w:rsidR="002171B2" w:rsidRPr="002171B2">
        <w:t>(12): p. 993-6.</w:t>
      </w:r>
    </w:p>
    <w:p w14:paraId="1627B623" w14:textId="77777777" w:rsidR="002171B2" w:rsidRPr="002171B2" w:rsidRDefault="002171B2" w:rsidP="002171B2">
      <w:pPr>
        <w:pStyle w:val="EndNoteBibliography"/>
        <w:spacing w:after="0"/>
        <w:ind w:left="720" w:hanging="720"/>
      </w:pPr>
      <w:r w:rsidRPr="002171B2">
        <w:t>2.</w:t>
      </w:r>
      <w:r w:rsidRPr="002171B2">
        <w:tab/>
        <w:t xml:space="preserve">Strege, A., et al., </w:t>
      </w:r>
      <w:r w:rsidRPr="002171B2">
        <w:rPr>
          <w:i/>
        </w:rPr>
        <w:t>Strategy for the Thermostabilization of an Agonist-Bound GPCR Coupled to a G Protein.</w:t>
      </w:r>
      <w:r w:rsidRPr="002171B2">
        <w:t xml:space="preserve"> Methods Enzymol, 2017. </w:t>
      </w:r>
      <w:r w:rsidRPr="002171B2">
        <w:rPr>
          <w:b/>
        </w:rPr>
        <w:t>594</w:t>
      </w:r>
      <w:r w:rsidRPr="002171B2">
        <w:t>: p. 243-264.</w:t>
      </w:r>
    </w:p>
    <w:p w14:paraId="1B9253A8" w14:textId="77777777" w:rsidR="002171B2" w:rsidRPr="002171B2" w:rsidRDefault="002171B2" w:rsidP="002171B2">
      <w:pPr>
        <w:pStyle w:val="EndNoteBibliography"/>
        <w:spacing w:after="0"/>
        <w:ind w:left="720" w:hanging="720"/>
      </w:pPr>
      <w:r w:rsidRPr="002171B2">
        <w:t>3.</w:t>
      </w:r>
      <w:r w:rsidRPr="002171B2">
        <w:tab/>
        <w:t xml:space="preserve">Magnani, F., et al., </w:t>
      </w:r>
      <w:r w:rsidRPr="002171B2">
        <w:rPr>
          <w:i/>
        </w:rPr>
        <w:t>Co-evolving stability and conformational homogeneity of the human adenosine A2a receptor.</w:t>
      </w:r>
      <w:r w:rsidRPr="002171B2">
        <w:t xml:space="preserve"> Proc Natl Acad Sci U S A, 2008. </w:t>
      </w:r>
      <w:r w:rsidRPr="002171B2">
        <w:rPr>
          <w:b/>
        </w:rPr>
        <w:t>105</w:t>
      </w:r>
      <w:r w:rsidRPr="002171B2">
        <w:t>(31): p. 10744-9.</w:t>
      </w:r>
    </w:p>
    <w:p w14:paraId="73BE194E" w14:textId="77777777" w:rsidR="002171B2" w:rsidRPr="002171B2" w:rsidRDefault="002171B2" w:rsidP="002171B2">
      <w:pPr>
        <w:pStyle w:val="EndNoteBibliography"/>
        <w:spacing w:after="0"/>
        <w:ind w:left="720" w:hanging="720"/>
      </w:pPr>
      <w:r w:rsidRPr="002171B2">
        <w:t>4.</w:t>
      </w:r>
      <w:r w:rsidRPr="002171B2">
        <w:tab/>
        <w:t xml:space="preserve">Serrano-Vega, M.J., et al., </w:t>
      </w:r>
      <w:r w:rsidRPr="002171B2">
        <w:rPr>
          <w:i/>
        </w:rPr>
        <w:t>Conformational thermostabilization of the beta1-adrenergic receptor in a detergent-resistant form.</w:t>
      </w:r>
      <w:r w:rsidRPr="002171B2">
        <w:t xml:space="preserve"> Proc Natl Acad Sci U S A, 2008. </w:t>
      </w:r>
      <w:r w:rsidRPr="002171B2">
        <w:rPr>
          <w:b/>
        </w:rPr>
        <w:t>105</w:t>
      </w:r>
      <w:r w:rsidRPr="002171B2">
        <w:t>(3): p. 877-82.</w:t>
      </w:r>
    </w:p>
    <w:p w14:paraId="75F3E5D5" w14:textId="77777777" w:rsidR="002171B2" w:rsidRPr="002171B2" w:rsidRDefault="002171B2" w:rsidP="002171B2">
      <w:pPr>
        <w:pStyle w:val="EndNoteBibliography"/>
        <w:spacing w:after="0"/>
        <w:ind w:left="720" w:hanging="720"/>
      </w:pPr>
      <w:r w:rsidRPr="002171B2">
        <w:t>5.</w:t>
      </w:r>
      <w:r w:rsidRPr="002171B2">
        <w:tab/>
        <w:t xml:space="preserve">Dore, A.S., et al., </w:t>
      </w:r>
      <w:r w:rsidRPr="002171B2">
        <w:rPr>
          <w:i/>
        </w:rPr>
        <w:t>Structure of the adenosine A(2A) receptor in complex with ZM241385 and the xanthines XAC and caffeine.</w:t>
      </w:r>
      <w:r w:rsidRPr="002171B2">
        <w:t xml:space="preserve"> Structure, 2011. </w:t>
      </w:r>
      <w:r w:rsidRPr="002171B2">
        <w:rPr>
          <w:b/>
        </w:rPr>
        <w:t>19</w:t>
      </w:r>
      <w:r w:rsidRPr="002171B2">
        <w:t>(9): p. 1283-93.</w:t>
      </w:r>
    </w:p>
    <w:p w14:paraId="2C8A5604" w14:textId="77777777" w:rsidR="002171B2" w:rsidRPr="002171B2" w:rsidRDefault="002171B2" w:rsidP="002171B2">
      <w:pPr>
        <w:pStyle w:val="EndNoteBibliography"/>
        <w:spacing w:after="0"/>
        <w:ind w:left="720" w:hanging="720"/>
      </w:pPr>
      <w:r w:rsidRPr="002171B2">
        <w:t>6.</w:t>
      </w:r>
      <w:r w:rsidRPr="002171B2">
        <w:tab/>
        <w:t xml:space="preserve">Jaakola, V.P., et al., </w:t>
      </w:r>
      <w:r w:rsidRPr="002171B2">
        <w:rPr>
          <w:i/>
        </w:rPr>
        <w:t>The 2.6 angstrom crystal structure of a human A2A adenosine receptor bound to an antagonist.</w:t>
      </w:r>
      <w:r w:rsidRPr="002171B2">
        <w:t xml:space="preserve"> Science, 2008. </w:t>
      </w:r>
      <w:r w:rsidRPr="002171B2">
        <w:rPr>
          <w:b/>
        </w:rPr>
        <w:t>322</w:t>
      </w:r>
      <w:r w:rsidRPr="002171B2">
        <w:t>(5905): p. 1211-7.</w:t>
      </w:r>
    </w:p>
    <w:p w14:paraId="3C11FBBD" w14:textId="77777777" w:rsidR="002171B2" w:rsidRPr="002171B2" w:rsidRDefault="002171B2" w:rsidP="002171B2">
      <w:pPr>
        <w:pStyle w:val="EndNoteBibliography"/>
        <w:spacing w:after="0"/>
        <w:ind w:left="720" w:hanging="720"/>
      </w:pPr>
      <w:r w:rsidRPr="002171B2">
        <w:t>7.</w:t>
      </w:r>
      <w:r w:rsidRPr="002171B2">
        <w:tab/>
        <w:t xml:space="preserve">Jaakola, V.P. and A.P. Ijzerman, </w:t>
      </w:r>
      <w:r w:rsidRPr="002171B2">
        <w:rPr>
          <w:i/>
        </w:rPr>
        <w:t>The crystallographic structure of the human adenosine A2A receptor in a high-affinity antagonist-bound state: implications for GPCR drug screening and design.</w:t>
      </w:r>
      <w:r w:rsidRPr="002171B2">
        <w:t xml:space="preserve"> Curr Opin Struct Biol, 2010. </w:t>
      </w:r>
      <w:r w:rsidRPr="002171B2">
        <w:rPr>
          <w:b/>
        </w:rPr>
        <w:t>20</w:t>
      </w:r>
      <w:r w:rsidRPr="002171B2">
        <w:t>(4): p. 401-14.</w:t>
      </w:r>
    </w:p>
    <w:p w14:paraId="468CA33E" w14:textId="77777777" w:rsidR="002171B2" w:rsidRPr="002171B2" w:rsidRDefault="002171B2" w:rsidP="002171B2">
      <w:pPr>
        <w:pStyle w:val="EndNoteBibliography"/>
        <w:spacing w:after="0"/>
        <w:ind w:left="720" w:hanging="720"/>
      </w:pPr>
      <w:r w:rsidRPr="002171B2">
        <w:t>8.</w:t>
      </w:r>
      <w:r w:rsidRPr="002171B2">
        <w:tab/>
        <w:t xml:space="preserve">Lebon, G., et al., </w:t>
      </w:r>
      <w:r w:rsidRPr="002171B2">
        <w:rPr>
          <w:i/>
        </w:rPr>
        <w:t>Agonist-bound adenosine A2A receptor structures reveal common features of GPCR activation.</w:t>
      </w:r>
      <w:r w:rsidRPr="002171B2">
        <w:t xml:space="preserve"> Nature, 2011. </w:t>
      </w:r>
      <w:r w:rsidRPr="002171B2">
        <w:rPr>
          <w:b/>
        </w:rPr>
        <w:t>474</w:t>
      </w:r>
      <w:r w:rsidRPr="002171B2">
        <w:t>(7352): p. 521-5.</w:t>
      </w:r>
    </w:p>
    <w:p w14:paraId="13601804" w14:textId="77777777" w:rsidR="002171B2" w:rsidRPr="002171B2" w:rsidRDefault="002171B2" w:rsidP="002171B2">
      <w:pPr>
        <w:pStyle w:val="EndNoteBibliography"/>
        <w:spacing w:after="0"/>
        <w:ind w:left="720" w:hanging="720"/>
      </w:pPr>
      <w:r w:rsidRPr="002171B2">
        <w:t>9.</w:t>
      </w:r>
      <w:r w:rsidRPr="002171B2">
        <w:tab/>
        <w:t xml:space="preserve">Rasmussen, S.G., et al., </w:t>
      </w:r>
      <w:r w:rsidRPr="002171B2">
        <w:rPr>
          <w:i/>
        </w:rPr>
        <w:t>Crystal structure of the human beta2 adrenergic G-protein-coupled receptor.</w:t>
      </w:r>
      <w:r w:rsidRPr="002171B2">
        <w:t xml:space="preserve"> Nature, 2007. </w:t>
      </w:r>
      <w:r w:rsidRPr="002171B2">
        <w:rPr>
          <w:b/>
        </w:rPr>
        <w:t>450</w:t>
      </w:r>
      <w:r w:rsidRPr="002171B2">
        <w:t>(7168): p. 383-7.</w:t>
      </w:r>
    </w:p>
    <w:p w14:paraId="5ECF515D" w14:textId="77777777" w:rsidR="002171B2" w:rsidRPr="002171B2" w:rsidRDefault="002171B2" w:rsidP="002171B2">
      <w:pPr>
        <w:pStyle w:val="EndNoteBibliography"/>
        <w:spacing w:after="0"/>
        <w:ind w:left="720" w:hanging="720"/>
      </w:pPr>
      <w:r w:rsidRPr="002171B2">
        <w:t>10.</w:t>
      </w:r>
      <w:r w:rsidRPr="002171B2">
        <w:tab/>
        <w:t xml:space="preserve">Eddy, M.T., et al., </w:t>
      </w:r>
      <w:r w:rsidRPr="002171B2">
        <w:rPr>
          <w:i/>
        </w:rPr>
        <w:t>beta2-Adrenergic Receptor Conformational Response to Fusion Protein in the Third Intracellular Loop.</w:t>
      </w:r>
      <w:r w:rsidRPr="002171B2">
        <w:t xml:space="preserve"> Structure, 2016. </w:t>
      </w:r>
      <w:r w:rsidRPr="002171B2">
        <w:rPr>
          <w:b/>
        </w:rPr>
        <w:t>24</w:t>
      </w:r>
      <w:r w:rsidRPr="002171B2">
        <w:t>(12): p. 2190-2197.</w:t>
      </w:r>
    </w:p>
    <w:p w14:paraId="19070981" w14:textId="77777777" w:rsidR="002171B2" w:rsidRPr="002171B2" w:rsidRDefault="002171B2" w:rsidP="002171B2">
      <w:pPr>
        <w:pStyle w:val="EndNoteBibliography"/>
        <w:spacing w:after="0"/>
        <w:ind w:left="720" w:hanging="720"/>
      </w:pPr>
      <w:r w:rsidRPr="002171B2">
        <w:t>11.</w:t>
      </w:r>
      <w:r w:rsidRPr="002171B2">
        <w:tab/>
        <w:t xml:space="preserve">Backmark, A.E., et al., </w:t>
      </w:r>
      <w:r w:rsidRPr="002171B2">
        <w:rPr>
          <w:i/>
        </w:rPr>
        <w:t>Fluorescent probe for high-throughput screening of membrane protein expression.</w:t>
      </w:r>
      <w:r w:rsidRPr="002171B2">
        <w:t xml:space="preserve"> Protein Sci, 2013. </w:t>
      </w:r>
      <w:r w:rsidRPr="002171B2">
        <w:rPr>
          <w:b/>
        </w:rPr>
        <w:t>22</w:t>
      </w:r>
      <w:r w:rsidRPr="002171B2">
        <w:t>(8): p. 1124-32.</w:t>
      </w:r>
    </w:p>
    <w:p w14:paraId="47F21EF0" w14:textId="77777777" w:rsidR="002171B2" w:rsidRPr="002171B2" w:rsidRDefault="002171B2" w:rsidP="002171B2">
      <w:pPr>
        <w:pStyle w:val="EndNoteBibliography"/>
        <w:spacing w:after="0"/>
        <w:ind w:left="720" w:hanging="720"/>
      </w:pPr>
      <w:r w:rsidRPr="002171B2">
        <w:t>12.</w:t>
      </w:r>
      <w:r w:rsidRPr="002171B2">
        <w:tab/>
        <w:t xml:space="preserve">Allison, T.M., et al., </w:t>
      </w:r>
      <w:r w:rsidRPr="002171B2">
        <w:rPr>
          <w:i/>
        </w:rPr>
        <w:t>Quantifying the stabilizing effects of protein-ligand interactions in the gas phase.</w:t>
      </w:r>
      <w:r w:rsidRPr="002171B2">
        <w:t xml:space="preserve"> Nat Commun, 2015. </w:t>
      </w:r>
      <w:r w:rsidRPr="002171B2">
        <w:rPr>
          <w:b/>
        </w:rPr>
        <w:t>6</w:t>
      </w:r>
      <w:r w:rsidRPr="002171B2">
        <w:t>: p. 8551.</w:t>
      </w:r>
    </w:p>
    <w:p w14:paraId="4100439C" w14:textId="77777777" w:rsidR="002171B2" w:rsidRPr="002171B2" w:rsidRDefault="002171B2" w:rsidP="002171B2">
      <w:pPr>
        <w:pStyle w:val="EndNoteBibliography"/>
        <w:spacing w:after="0"/>
        <w:ind w:left="720" w:hanging="720"/>
      </w:pPr>
      <w:r w:rsidRPr="002171B2">
        <w:t>13.</w:t>
      </w:r>
      <w:r w:rsidRPr="002171B2">
        <w:tab/>
        <w:t xml:space="preserve">Gupta, K., et al., </w:t>
      </w:r>
      <w:r w:rsidRPr="002171B2">
        <w:rPr>
          <w:i/>
        </w:rPr>
        <w:t>The role of interfacial lipids in stabilizing membrane protein oligomers.</w:t>
      </w:r>
      <w:r w:rsidRPr="002171B2">
        <w:t xml:space="preserve"> Nature, 2017. </w:t>
      </w:r>
      <w:r w:rsidRPr="002171B2">
        <w:rPr>
          <w:b/>
        </w:rPr>
        <w:t>541</w:t>
      </w:r>
      <w:r w:rsidRPr="002171B2">
        <w:t>(7637): p. 421-424.</w:t>
      </w:r>
    </w:p>
    <w:p w14:paraId="0FA81F3B" w14:textId="77777777" w:rsidR="002171B2" w:rsidRPr="002171B2" w:rsidRDefault="002171B2" w:rsidP="002171B2">
      <w:pPr>
        <w:pStyle w:val="EndNoteBibliography"/>
        <w:spacing w:after="0"/>
        <w:ind w:left="720" w:hanging="720"/>
      </w:pPr>
      <w:r w:rsidRPr="002171B2">
        <w:t>14.</w:t>
      </w:r>
      <w:r w:rsidRPr="002171B2">
        <w:tab/>
        <w:t xml:space="preserve">Zheng, H., et al., </w:t>
      </w:r>
      <w:r w:rsidRPr="002171B2">
        <w:rPr>
          <w:i/>
        </w:rPr>
        <w:t>Palmitoylation and membrane cholesterol stabilize mu-opioid receptor homodimerization and G protein coupling.</w:t>
      </w:r>
      <w:r w:rsidRPr="002171B2">
        <w:t xml:space="preserve"> BMC Cell Biol, 2012. </w:t>
      </w:r>
      <w:r w:rsidRPr="002171B2">
        <w:rPr>
          <w:b/>
        </w:rPr>
        <w:t>13</w:t>
      </w:r>
      <w:r w:rsidRPr="002171B2">
        <w:t>: p. 6.</w:t>
      </w:r>
    </w:p>
    <w:p w14:paraId="53CB8A99" w14:textId="77777777" w:rsidR="002171B2" w:rsidRPr="002171B2" w:rsidRDefault="002171B2" w:rsidP="002171B2">
      <w:pPr>
        <w:pStyle w:val="EndNoteBibliography"/>
        <w:spacing w:after="0"/>
        <w:ind w:left="720" w:hanging="720"/>
      </w:pPr>
      <w:r w:rsidRPr="002171B2">
        <w:t>15.</w:t>
      </w:r>
      <w:r w:rsidRPr="002171B2">
        <w:tab/>
        <w:t xml:space="preserve">Hassaine, G., et al., </w:t>
      </w:r>
      <w:r w:rsidRPr="002171B2">
        <w:rPr>
          <w:i/>
        </w:rPr>
        <w:t>X-ray structure of the mouse serotonin 5-HT3 receptor.</w:t>
      </w:r>
      <w:r w:rsidRPr="002171B2">
        <w:t xml:space="preserve"> Nature, 2014. </w:t>
      </w:r>
      <w:r w:rsidRPr="002171B2">
        <w:rPr>
          <w:b/>
        </w:rPr>
        <w:t>512</w:t>
      </w:r>
      <w:r w:rsidRPr="002171B2">
        <w:t>(7514): p. 276-81.</w:t>
      </w:r>
    </w:p>
    <w:p w14:paraId="4E4EAF46" w14:textId="77777777" w:rsidR="002171B2" w:rsidRPr="002171B2" w:rsidRDefault="002171B2" w:rsidP="002171B2">
      <w:pPr>
        <w:pStyle w:val="EndNoteBibliography"/>
        <w:spacing w:after="0"/>
        <w:ind w:left="720" w:hanging="720"/>
      </w:pPr>
      <w:r w:rsidRPr="002171B2">
        <w:t>16.</w:t>
      </w:r>
      <w:r w:rsidRPr="002171B2">
        <w:tab/>
        <w:t xml:space="preserve">Uysal, S., et al., </w:t>
      </w:r>
      <w:r w:rsidRPr="002171B2">
        <w:rPr>
          <w:i/>
        </w:rPr>
        <w:t>Crystal structure of full-length KcsA in its closed conformation.</w:t>
      </w:r>
      <w:r w:rsidRPr="002171B2">
        <w:t xml:space="preserve"> Proc Natl Acad Sci U S A, 2009. </w:t>
      </w:r>
      <w:r w:rsidRPr="002171B2">
        <w:rPr>
          <w:b/>
        </w:rPr>
        <w:t>106</w:t>
      </w:r>
      <w:r w:rsidRPr="002171B2">
        <w:t>(16): p. 6644-9.</w:t>
      </w:r>
    </w:p>
    <w:p w14:paraId="52008D71" w14:textId="77777777" w:rsidR="002171B2" w:rsidRPr="002171B2" w:rsidRDefault="002171B2" w:rsidP="002171B2">
      <w:pPr>
        <w:pStyle w:val="EndNoteBibliography"/>
        <w:spacing w:after="0"/>
        <w:ind w:left="720" w:hanging="720"/>
      </w:pPr>
      <w:r w:rsidRPr="002171B2">
        <w:t>17.</w:t>
      </w:r>
      <w:r w:rsidRPr="002171B2">
        <w:tab/>
        <w:t xml:space="preserve">Lee, J.H., G. Ozorowski, and A.B. Ward, </w:t>
      </w:r>
      <w:r w:rsidRPr="002171B2">
        <w:rPr>
          <w:i/>
        </w:rPr>
        <w:t>Cryo-EM structure of a native, fully glycosylated, cleaved HIV-1 envelope trimer.</w:t>
      </w:r>
      <w:r w:rsidRPr="002171B2">
        <w:t xml:space="preserve"> Science, 2016. </w:t>
      </w:r>
      <w:r w:rsidRPr="002171B2">
        <w:rPr>
          <w:b/>
        </w:rPr>
        <w:t>351</w:t>
      </w:r>
      <w:r w:rsidRPr="002171B2">
        <w:t>(6277): p. 1043-8.</w:t>
      </w:r>
    </w:p>
    <w:p w14:paraId="5992DCCF" w14:textId="77777777" w:rsidR="002171B2" w:rsidRPr="002171B2" w:rsidRDefault="002171B2" w:rsidP="002171B2">
      <w:pPr>
        <w:pStyle w:val="EndNoteBibliography"/>
        <w:spacing w:after="0"/>
        <w:ind w:left="720" w:hanging="720"/>
      </w:pPr>
      <w:r w:rsidRPr="002171B2">
        <w:t>18.</w:t>
      </w:r>
      <w:r w:rsidRPr="002171B2">
        <w:tab/>
        <w:t xml:space="preserve">Sonoda, Y., et al., </w:t>
      </w:r>
      <w:r w:rsidRPr="002171B2">
        <w:rPr>
          <w:i/>
        </w:rPr>
        <w:t>Benchmarking membrane protein detergent stability for improving throughput of high-resolution X-ray structures.</w:t>
      </w:r>
      <w:r w:rsidRPr="002171B2">
        <w:t xml:space="preserve"> Structure, 2011. </w:t>
      </w:r>
      <w:r w:rsidRPr="002171B2">
        <w:rPr>
          <w:b/>
        </w:rPr>
        <w:t>19</w:t>
      </w:r>
      <w:r w:rsidRPr="002171B2">
        <w:t>(1): p. 17-25.</w:t>
      </w:r>
    </w:p>
    <w:p w14:paraId="615D359B" w14:textId="77777777" w:rsidR="002171B2" w:rsidRPr="002171B2" w:rsidRDefault="002171B2" w:rsidP="002171B2">
      <w:pPr>
        <w:pStyle w:val="EndNoteBibliography"/>
        <w:spacing w:after="0"/>
        <w:ind w:left="720" w:hanging="720"/>
      </w:pPr>
      <w:r w:rsidRPr="002171B2">
        <w:lastRenderedPageBreak/>
        <w:t>19.</w:t>
      </w:r>
      <w:r w:rsidRPr="002171B2">
        <w:tab/>
        <w:t xml:space="preserve">Newstead, S., et al., </w:t>
      </w:r>
      <w:r w:rsidRPr="002171B2">
        <w:rPr>
          <w:i/>
        </w:rPr>
        <w:t>High-throughput fluorescent-based optimization of eukaryotic membrane protein overexpression and purification in Saccharomyces cerevisiae.</w:t>
      </w:r>
      <w:r w:rsidRPr="002171B2">
        <w:t xml:space="preserve"> Proc Natl Acad Sci U S A, 2007. </w:t>
      </w:r>
      <w:r w:rsidRPr="002171B2">
        <w:rPr>
          <w:b/>
        </w:rPr>
        <w:t>104</w:t>
      </w:r>
      <w:r w:rsidRPr="002171B2">
        <w:t>(35): p. 13936-41.</w:t>
      </w:r>
    </w:p>
    <w:p w14:paraId="792C039F" w14:textId="77777777" w:rsidR="002171B2" w:rsidRPr="002171B2" w:rsidRDefault="002171B2" w:rsidP="002171B2">
      <w:pPr>
        <w:pStyle w:val="EndNoteBibliography"/>
        <w:spacing w:after="0"/>
        <w:ind w:left="720" w:hanging="720"/>
      </w:pPr>
      <w:r w:rsidRPr="002171B2">
        <w:t>20.</w:t>
      </w:r>
      <w:r w:rsidRPr="002171B2">
        <w:tab/>
        <w:t xml:space="preserve">Desuzinges Mandon, E., et al., </w:t>
      </w:r>
      <w:r w:rsidRPr="002171B2">
        <w:rPr>
          <w:i/>
        </w:rPr>
        <w:t>Novel systematic detergent screening method for membrane proteins solubilization.</w:t>
      </w:r>
      <w:r w:rsidRPr="002171B2">
        <w:t xml:space="preserve"> Anal Biochem, 2017. </w:t>
      </w:r>
      <w:r w:rsidRPr="002171B2">
        <w:rPr>
          <w:b/>
        </w:rPr>
        <w:t>517</w:t>
      </w:r>
      <w:r w:rsidRPr="002171B2">
        <w:t>: p. 40-49.</w:t>
      </w:r>
    </w:p>
    <w:p w14:paraId="3B433C07" w14:textId="77777777" w:rsidR="002171B2" w:rsidRPr="002171B2" w:rsidRDefault="002171B2" w:rsidP="002171B2">
      <w:pPr>
        <w:pStyle w:val="EndNoteBibliography"/>
        <w:spacing w:after="0"/>
        <w:ind w:left="720" w:hanging="720"/>
      </w:pPr>
      <w:r w:rsidRPr="002171B2">
        <w:t>21.</w:t>
      </w:r>
      <w:r w:rsidRPr="002171B2">
        <w:tab/>
        <w:t xml:space="preserve">Desuzinges Mandon, E., et al., </w:t>
      </w:r>
      <w:r w:rsidRPr="002171B2">
        <w:rPr>
          <w:i/>
        </w:rPr>
        <w:t>Expression and purification of native and functional influenza A virus matrix 2 proton selective ion channel.</w:t>
      </w:r>
      <w:r w:rsidRPr="002171B2">
        <w:t xml:space="preserve"> Protein Expr Purif, 2017. </w:t>
      </w:r>
      <w:r w:rsidRPr="002171B2">
        <w:rPr>
          <w:b/>
        </w:rPr>
        <w:t>131</w:t>
      </w:r>
      <w:r w:rsidRPr="002171B2">
        <w:t>: p. 42-50.</w:t>
      </w:r>
    </w:p>
    <w:p w14:paraId="6D6AF665" w14:textId="77777777" w:rsidR="002171B2" w:rsidRPr="002171B2" w:rsidRDefault="002171B2" w:rsidP="002171B2">
      <w:pPr>
        <w:pStyle w:val="EndNoteBibliography"/>
        <w:spacing w:after="0"/>
        <w:ind w:left="720" w:hanging="720"/>
      </w:pPr>
      <w:r w:rsidRPr="002171B2">
        <w:t>22.</w:t>
      </w:r>
      <w:r w:rsidRPr="002171B2">
        <w:tab/>
        <w:t xml:space="preserve">Rosati, A., et al., </w:t>
      </w:r>
      <w:r w:rsidRPr="002171B2">
        <w:rPr>
          <w:i/>
        </w:rPr>
        <w:t>BAG3 promotes pancreatic ductal adenocarcinoma growth by activating stromal macrophages.</w:t>
      </w:r>
      <w:r w:rsidRPr="002171B2">
        <w:t xml:space="preserve"> Nat Commun, 2015. </w:t>
      </w:r>
      <w:r w:rsidRPr="002171B2">
        <w:rPr>
          <w:b/>
        </w:rPr>
        <w:t>6</w:t>
      </w:r>
      <w:r w:rsidRPr="002171B2">
        <w:t>: p. 8695.</w:t>
      </w:r>
    </w:p>
    <w:p w14:paraId="494301AB" w14:textId="77777777" w:rsidR="002171B2" w:rsidRPr="002171B2" w:rsidRDefault="002171B2" w:rsidP="002171B2">
      <w:pPr>
        <w:pStyle w:val="EndNoteBibliography"/>
        <w:spacing w:after="0"/>
        <w:ind w:left="720" w:hanging="720"/>
        <w:rPr>
          <w:b/>
        </w:rPr>
      </w:pPr>
      <w:r w:rsidRPr="002171B2">
        <w:t>23.</w:t>
      </w:r>
      <w:r w:rsidRPr="002171B2">
        <w:tab/>
        <w:t xml:space="preserve">Agez, M.S., P; Medina, I; Baker, D.J; Burnham, MP; Cardarelli, RA; Conway, L.C; , Garnoier, K; Geschwindner, S; Gunnarsson, A; McCallL, E.J; Frechard, A; Audebert, S; Deeb, T; Moss, S, Brandon, N; Wang, Q; Dekker, N &amp; Jawhari, A., </w:t>
      </w:r>
      <w:r w:rsidRPr="002171B2">
        <w:rPr>
          <w:i/>
        </w:rPr>
        <w:t>Molecular architecture of potassium chloride co-transporter KCC2.</w:t>
      </w:r>
      <w:r w:rsidRPr="002171B2">
        <w:t xml:space="preserve"> Scientific reports, 2017. </w:t>
      </w:r>
      <w:r w:rsidRPr="002171B2">
        <w:rPr>
          <w:b/>
        </w:rPr>
        <w:t xml:space="preserve">In press </w:t>
      </w:r>
    </w:p>
    <w:p w14:paraId="6A71CD6D" w14:textId="77777777" w:rsidR="002171B2" w:rsidRPr="002171B2" w:rsidRDefault="002171B2" w:rsidP="002171B2">
      <w:pPr>
        <w:pStyle w:val="EndNoteBibliography"/>
        <w:spacing w:after="0"/>
        <w:ind w:left="720" w:hanging="720"/>
      </w:pPr>
      <w:r w:rsidRPr="002171B2">
        <w:t>24.</w:t>
      </w:r>
      <w:r w:rsidRPr="002171B2">
        <w:tab/>
        <w:t xml:space="preserve">Hardy, D., et al., </w:t>
      </w:r>
      <w:r w:rsidRPr="002171B2">
        <w:rPr>
          <w:i/>
        </w:rPr>
        <w:t>Overcoming bottlenecks in the membrane protein structural biology pipeline.</w:t>
      </w:r>
      <w:r w:rsidRPr="002171B2">
        <w:t xml:space="preserve"> Biochem Soc Trans, 2016. </w:t>
      </w:r>
      <w:r w:rsidRPr="002171B2">
        <w:rPr>
          <w:b/>
        </w:rPr>
        <w:t>44</w:t>
      </w:r>
      <w:r w:rsidRPr="002171B2">
        <w:t>(3): p. 838-44.</w:t>
      </w:r>
    </w:p>
    <w:p w14:paraId="3171416E" w14:textId="77777777" w:rsidR="002171B2" w:rsidRPr="002171B2" w:rsidRDefault="002171B2" w:rsidP="002171B2">
      <w:pPr>
        <w:pStyle w:val="EndNoteBibliography"/>
        <w:spacing w:after="0"/>
        <w:ind w:left="720" w:hanging="720"/>
      </w:pPr>
      <w:r w:rsidRPr="002171B2">
        <w:t>25.</w:t>
      </w:r>
      <w:r w:rsidRPr="002171B2">
        <w:tab/>
        <w:t xml:space="preserve">Matar-Merheb, R., et al., </w:t>
      </w:r>
      <w:r w:rsidRPr="002171B2">
        <w:rPr>
          <w:i/>
        </w:rPr>
        <w:t>Structuring detergents for extracting and stabilizing functional membrane proteins.</w:t>
      </w:r>
      <w:r w:rsidRPr="002171B2">
        <w:t xml:space="preserve"> PLoS One, 2011. </w:t>
      </w:r>
      <w:r w:rsidRPr="002171B2">
        <w:rPr>
          <w:b/>
        </w:rPr>
        <w:t>6</w:t>
      </w:r>
      <w:r w:rsidRPr="002171B2">
        <w:t>(3): p. e18036.</w:t>
      </w:r>
    </w:p>
    <w:p w14:paraId="390AA5CE" w14:textId="77777777" w:rsidR="002171B2" w:rsidRPr="002171B2" w:rsidRDefault="002171B2" w:rsidP="002171B2">
      <w:pPr>
        <w:pStyle w:val="EndNoteBibliography"/>
        <w:spacing w:after="0"/>
        <w:ind w:left="720" w:hanging="720"/>
      </w:pPr>
      <w:r w:rsidRPr="002171B2">
        <w:t>26.</w:t>
      </w:r>
      <w:r w:rsidRPr="002171B2">
        <w:tab/>
        <w:t xml:space="preserve">Chae, P.S., et al., </w:t>
      </w:r>
      <w:r w:rsidRPr="002171B2">
        <w:rPr>
          <w:i/>
        </w:rPr>
        <w:t>Glucose-neopentyl glycol (GNG) amphiphiles for membrane protein study.</w:t>
      </w:r>
      <w:r w:rsidRPr="002171B2">
        <w:t xml:space="preserve"> Chem Commun (Camb), 2013. </w:t>
      </w:r>
      <w:r w:rsidRPr="002171B2">
        <w:rPr>
          <w:b/>
        </w:rPr>
        <w:t>49</w:t>
      </w:r>
      <w:r w:rsidRPr="002171B2">
        <w:t>(23): p. 2287-9.</w:t>
      </w:r>
    </w:p>
    <w:p w14:paraId="173EF55F" w14:textId="77777777" w:rsidR="002171B2" w:rsidRPr="002171B2" w:rsidRDefault="002171B2" w:rsidP="002171B2">
      <w:pPr>
        <w:pStyle w:val="EndNoteBibliography"/>
        <w:spacing w:after="0"/>
        <w:ind w:left="720" w:hanging="720"/>
      </w:pPr>
      <w:r w:rsidRPr="002171B2">
        <w:t>27.</w:t>
      </w:r>
      <w:r w:rsidRPr="002171B2">
        <w:tab/>
        <w:t xml:space="preserve">Chae, P.S., et al., </w:t>
      </w:r>
      <w:r w:rsidRPr="002171B2">
        <w:rPr>
          <w:i/>
        </w:rPr>
        <w:t>Maltose-neopentyl glycol (MNG) amphiphiles for solubilization, stabilization and crystallization of membrane proteins.</w:t>
      </w:r>
      <w:r w:rsidRPr="002171B2">
        <w:t xml:space="preserve"> Nat Methods, 2010. </w:t>
      </w:r>
      <w:r w:rsidRPr="002171B2">
        <w:rPr>
          <w:b/>
        </w:rPr>
        <w:t>7</w:t>
      </w:r>
      <w:r w:rsidRPr="002171B2">
        <w:t>(12): p. 1003-8.</w:t>
      </w:r>
    </w:p>
    <w:p w14:paraId="04E0F8C1" w14:textId="77777777" w:rsidR="002171B2" w:rsidRPr="002171B2" w:rsidRDefault="002171B2" w:rsidP="002171B2">
      <w:pPr>
        <w:pStyle w:val="EndNoteBibliography"/>
        <w:spacing w:after="0"/>
        <w:ind w:left="720" w:hanging="720"/>
      </w:pPr>
      <w:r w:rsidRPr="002171B2">
        <w:t>28.</w:t>
      </w:r>
      <w:r w:rsidRPr="002171B2">
        <w:tab/>
        <w:t xml:space="preserve">Chae, P.S., et al., </w:t>
      </w:r>
      <w:r w:rsidRPr="002171B2">
        <w:rPr>
          <w:i/>
        </w:rPr>
        <w:t>A new class of amphiphiles bearing rigid hydrophobic groups for solubilization and stabilization of membrane proteins.</w:t>
      </w:r>
      <w:r w:rsidRPr="002171B2">
        <w:t xml:space="preserve"> Chemistry, 2012. </w:t>
      </w:r>
      <w:r w:rsidRPr="002171B2">
        <w:rPr>
          <w:b/>
        </w:rPr>
        <w:t>18</w:t>
      </w:r>
      <w:r w:rsidRPr="002171B2">
        <w:t>(31): p. 9485-90.</w:t>
      </w:r>
    </w:p>
    <w:p w14:paraId="2EF0F590" w14:textId="77777777" w:rsidR="002171B2" w:rsidRPr="002171B2" w:rsidRDefault="002171B2" w:rsidP="002171B2">
      <w:pPr>
        <w:pStyle w:val="EndNoteBibliography"/>
        <w:spacing w:after="0"/>
        <w:ind w:left="720" w:hanging="720"/>
      </w:pPr>
      <w:r w:rsidRPr="002171B2">
        <w:t>29.</w:t>
      </w:r>
      <w:r w:rsidRPr="002171B2">
        <w:tab/>
        <w:t xml:space="preserve">Chae, P.S., A. Sadaf, and S.H. Gellman, </w:t>
      </w:r>
      <w:r w:rsidRPr="002171B2">
        <w:rPr>
          <w:i/>
        </w:rPr>
        <w:t>Hydrophobic variations of N-oxide amphiphiles for membrane protein manipulation: importance of non-hydrocarbon groups in the hydrophobic portion.</w:t>
      </w:r>
      <w:r w:rsidRPr="002171B2">
        <w:t xml:space="preserve"> Chem Asian J, 2014. </w:t>
      </w:r>
      <w:r w:rsidRPr="002171B2">
        <w:rPr>
          <w:b/>
        </w:rPr>
        <w:t>9</w:t>
      </w:r>
      <w:r w:rsidRPr="002171B2">
        <w:t>(1): p. 110-6.</w:t>
      </w:r>
    </w:p>
    <w:p w14:paraId="1A87848C" w14:textId="77777777" w:rsidR="002171B2" w:rsidRPr="002171B2" w:rsidRDefault="002171B2" w:rsidP="002171B2">
      <w:pPr>
        <w:pStyle w:val="EndNoteBibliography"/>
        <w:spacing w:after="0"/>
        <w:ind w:left="720" w:hanging="720"/>
      </w:pPr>
      <w:r w:rsidRPr="002171B2">
        <w:t>30.</w:t>
      </w:r>
      <w:r w:rsidRPr="002171B2">
        <w:tab/>
        <w:t xml:space="preserve">Chae, P.S., et al., </w:t>
      </w:r>
      <w:r w:rsidRPr="002171B2">
        <w:rPr>
          <w:i/>
        </w:rPr>
        <w:t>Glycotripod amphiphiles for solubilization and stabilization of a membrane-protein superassembly: importance of branching in the hydrophilic portion.</w:t>
      </w:r>
      <w:r w:rsidRPr="002171B2">
        <w:t xml:space="preserve"> Chembiochem, 2008. </w:t>
      </w:r>
      <w:r w:rsidRPr="002171B2">
        <w:rPr>
          <w:b/>
        </w:rPr>
        <w:t>9</w:t>
      </w:r>
      <w:r w:rsidRPr="002171B2">
        <w:t>(11): p. 1706-9.</w:t>
      </w:r>
    </w:p>
    <w:p w14:paraId="0C84E226" w14:textId="77777777" w:rsidR="002171B2" w:rsidRPr="002171B2" w:rsidRDefault="002171B2" w:rsidP="002171B2">
      <w:pPr>
        <w:pStyle w:val="EndNoteBibliography"/>
        <w:spacing w:after="0"/>
        <w:ind w:left="720" w:hanging="720"/>
      </w:pPr>
      <w:r w:rsidRPr="002171B2">
        <w:t>31.</w:t>
      </w:r>
      <w:r w:rsidRPr="002171B2">
        <w:tab/>
        <w:t xml:space="preserve">Cho, K.H., et al., </w:t>
      </w:r>
      <w:r w:rsidRPr="002171B2">
        <w:rPr>
          <w:i/>
        </w:rPr>
        <w:t>Improved glucose-neopentyl glycol (GNG) amphiphiles for membrane protein solubilization and stabilization.</w:t>
      </w:r>
      <w:r w:rsidRPr="002171B2">
        <w:t xml:space="preserve"> Chem Asian J, 2014. </w:t>
      </w:r>
      <w:r w:rsidRPr="002171B2">
        <w:rPr>
          <w:b/>
        </w:rPr>
        <w:t>9</w:t>
      </w:r>
      <w:r w:rsidRPr="002171B2">
        <w:t>(2): p. 632-8.</w:t>
      </w:r>
    </w:p>
    <w:p w14:paraId="4C1D381E" w14:textId="77777777" w:rsidR="002171B2" w:rsidRPr="002171B2" w:rsidRDefault="002171B2" w:rsidP="002171B2">
      <w:pPr>
        <w:pStyle w:val="EndNoteBibliography"/>
        <w:spacing w:after="0"/>
        <w:ind w:left="720" w:hanging="720"/>
      </w:pPr>
      <w:r w:rsidRPr="002171B2">
        <w:t>32.</w:t>
      </w:r>
      <w:r w:rsidRPr="002171B2">
        <w:tab/>
        <w:t xml:space="preserve">Chae, P.S., et al., </w:t>
      </w:r>
      <w:r w:rsidRPr="002171B2">
        <w:rPr>
          <w:i/>
        </w:rPr>
        <w:t>Tandem facial amphiphiles for membrane protein stabilization.</w:t>
      </w:r>
      <w:r w:rsidRPr="002171B2">
        <w:t xml:space="preserve"> J Am Chem Soc, 2010. </w:t>
      </w:r>
      <w:r w:rsidRPr="002171B2">
        <w:rPr>
          <w:b/>
        </w:rPr>
        <w:t>132</w:t>
      </w:r>
      <w:r w:rsidRPr="002171B2">
        <w:t>(47): p. 16750-2.</w:t>
      </w:r>
    </w:p>
    <w:p w14:paraId="231F39B1" w14:textId="77777777" w:rsidR="002171B2" w:rsidRPr="002171B2" w:rsidRDefault="002171B2" w:rsidP="002171B2">
      <w:pPr>
        <w:pStyle w:val="EndNoteBibliography"/>
        <w:spacing w:after="0"/>
        <w:ind w:left="720" w:hanging="720"/>
      </w:pPr>
      <w:r w:rsidRPr="002171B2">
        <w:t>33.</w:t>
      </w:r>
      <w:r w:rsidRPr="002171B2">
        <w:tab/>
        <w:t xml:space="preserve">Stetsenko, A. and A. Guskov, </w:t>
      </w:r>
      <w:r w:rsidRPr="002171B2">
        <w:rPr>
          <w:i/>
        </w:rPr>
        <w:t>An Overview of the Top Ten Detergents Used for Membrane Protein Crystallization.</w:t>
      </w:r>
      <w:r w:rsidRPr="002171B2">
        <w:t xml:space="preserve"> Crystals, 2017. </w:t>
      </w:r>
      <w:r w:rsidRPr="002171B2">
        <w:rPr>
          <w:b/>
        </w:rPr>
        <w:t>7</w:t>
      </w:r>
      <w:r w:rsidRPr="002171B2">
        <w:t>(197).</w:t>
      </w:r>
    </w:p>
    <w:p w14:paraId="33EBF22A" w14:textId="77777777" w:rsidR="002171B2" w:rsidRPr="002171B2" w:rsidRDefault="002171B2" w:rsidP="002171B2">
      <w:pPr>
        <w:pStyle w:val="EndNoteBibliography"/>
        <w:spacing w:after="0"/>
        <w:ind w:left="720" w:hanging="720"/>
      </w:pPr>
      <w:r w:rsidRPr="002171B2">
        <w:t>34.</w:t>
      </w:r>
      <w:r w:rsidRPr="002171B2">
        <w:tab/>
        <w:t xml:space="preserve">Loll, P.J., </w:t>
      </w:r>
      <w:r w:rsidRPr="002171B2">
        <w:rPr>
          <w:i/>
        </w:rPr>
        <w:t>Membrane proteins, detergents and crystals: what is the state of the art?</w:t>
      </w:r>
      <w:r w:rsidRPr="002171B2">
        <w:t xml:space="preserve"> Acta Crystallogr F Struct Biol Commun, 2014. </w:t>
      </w:r>
      <w:r w:rsidRPr="002171B2">
        <w:rPr>
          <w:b/>
        </w:rPr>
        <w:t>70</w:t>
      </w:r>
      <w:r w:rsidRPr="002171B2">
        <w:t>(Pt 12): p. 1576-83.</w:t>
      </w:r>
    </w:p>
    <w:p w14:paraId="48BF2E2C" w14:textId="77777777" w:rsidR="002171B2" w:rsidRPr="002171B2" w:rsidRDefault="002171B2" w:rsidP="002171B2">
      <w:pPr>
        <w:pStyle w:val="EndNoteBibliography"/>
        <w:spacing w:after="0"/>
        <w:ind w:left="720" w:hanging="720"/>
      </w:pPr>
      <w:r w:rsidRPr="002171B2">
        <w:t>35.</w:t>
      </w:r>
      <w:r w:rsidRPr="002171B2">
        <w:tab/>
        <w:t xml:space="preserve">Prive, G.G., </w:t>
      </w:r>
      <w:r w:rsidRPr="002171B2">
        <w:rPr>
          <w:i/>
        </w:rPr>
        <w:t>Detergents for the stabilization and crystallization of membrane proteins.</w:t>
      </w:r>
      <w:r w:rsidRPr="002171B2">
        <w:t xml:space="preserve"> Methods, 2007. </w:t>
      </w:r>
      <w:r w:rsidRPr="002171B2">
        <w:rPr>
          <w:b/>
        </w:rPr>
        <w:t>41</w:t>
      </w:r>
      <w:r w:rsidRPr="002171B2">
        <w:t>(4): p. 388-97.</w:t>
      </w:r>
    </w:p>
    <w:p w14:paraId="282293DC" w14:textId="77777777" w:rsidR="002171B2" w:rsidRPr="002171B2" w:rsidRDefault="002171B2" w:rsidP="002171B2">
      <w:pPr>
        <w:pStyle w:val="EndNoteBibliography"/>
        <w:spacing w:after="0"/>
        <w:ind w:left="720" w:hanging="720"/>
      </w:pPr>
      <w:r w:rsidRPr="002171B2">
        <w:lastRenderedPageBreak/>
        <w:t>36.</w:t>
      </w:r>
      <w:r w:rsidRPr="002171B2">
        <w:tab/>
        <w:t xml:space="preserve">Kawate, T. and E. Gouaux, </w:t>
      </w:r>
      <w:r w:rsidRPr="002171B2">
        <w:rPr>
          <w:i/>
        </w:rPr>
        <w:t>Fluorescence-detection size-exclusion chromatography for precrystallization screening of integral membrane proteins.</w:t>
      </w:r>
      <w:r w:rsidRPr="002171B2">
        <w:t xml:space="preserve"> Structure, 2006. </w:t>
      </w:r>
      <w:r w:rsidRPr="002171B2">
        <w:rPr>
          <w:b/>
        </w:rPr>
        <w:t>14</w:t>
      </w:r>
      <w:r w:rsidRPr="002171B2">
        <w:t>(4): p. 673-81.</w:t>
      </w:r>
    </w:p>
    <w:p w14:paraId="4ABF187E" w14:textId="77777777" w:rsidR="002171B2" w:rsidRPr="002171B2" w:rsidRDefault="002171B2" w:rsidP="002171B2">
      <w:pPr>
        <w:pStyle w:val="EndNoteBibliography"/>
        <w:spacing w:after="0"/>
        <w:ind w:left="720" w:hanging="720"/>
      </w:pPr>
      <w:r w:rsidRPr="002171B2">
        <w:t>37.</w:t>
      </w:r>
      <w:r w:rsidRPr="002171B2">
        <w:tab/>
        <w:t xml:space="preserve">Gutmann, D.A., et al., </w:t>
      </w:r>
      <w:r w:rsidRPr="002171B2">
        <w:rPr>
          <w:i/>
        </w:rPr>
        <w:t>A high-throughput method for membrane protein solubility screening: the ultracentrifugation dispersity sedimentation assay.</w:t>
      </w:r>
      <w:r w:rsidRPr="002171B2">
        <w:t xml:space="preserve"> Protein Sci, 2007. </w:t>
      </w:r>
      <w:r w:rsidRPr="002171B2">
        <w:rPr>
          <w:b/>
        </w:rPr>
        <w:t>16</w:t>
      </w:r>
      <w:r w:rsidRPr="002171B2">
        <w:t>(7): p. 1422-8.</w:t>
      </w:r>
    </w:p>
    <w:p w14:paraId="5754A989" w14:textId="77777777" w:rsidR="002171B2" w:rsidRPr="002171B2" w:rsidRDefault="002171B2" w:rsidP="002171B2">
      <w:pPr>
        <w:pStyle w:val="EndNoteBibliography"/>
        <w:spacing w:after="0"/>
        <w:ind w:left="720" w:hanging="720"/>
      </w:pPr>
      <w:r w:rsidRPr="002171B2">
        <w:t>38.</w:t>
      </w:r>
      <w:r w:rsidRPr="002171B2">
        <w:tab/>
        <w:t xml:space="preserve">Vergis, J.M., M.D. Purdy, and M.C. Wiener, </w:t>
      </w:r>
      <w:r w:rsidRPr="002171B2">
        <w:rPr>
          <w:i/>
        </w:rPr>
        <w:t>A high-throughput differential filtration assay to screen and select detergents for membrane proteins.</w:t>
      </w:r>
      <w:r w:rsidRPr="002171B2">
        <w:t xml:space="preserve"> Anal Biochem, 2010. </w:t>
      </w:r>
      <w:r w:rsidRPr="002171B2">
        <w:rPr>
          <w:b/>
        </w:rPr>
        <w:t>407</w:t>
      </w:r>
      <w:r w:rsidRPr="002171B2">
        <w:t>(1): p. 1-11.</w:t>
      </w:r>
    </w:p>
    <w:p w14:paraId="64A1ECD4" w14:textId="77777777" w:rsidR="002171B2" w:rsidRPr="002171B2" w:rsidRDefault="002171B2" w:rsidP="002171B2">
      <w:pPr>
        <w:pStyle w:val="EndNoteBibliography"/>
        <w:spacing w:after="0"/>
        <w:ind w:left="720" w:hanging="720"/>
      </w:pPr>
      <w:r w:rsidRPr="002171B2">
        <w:t>39.</w:t>
      </w:r>
      <w:r w:rsidRPr="002171B2">
        <w:tab/>
        <w:t xml:space="preserve">Alexandrov, A.I., et al., </w:t>
      </w:r>
      <w:r w:rsidRPr="002171B2">
        <w:rPr>
          <w:i/>
        </w:rPr>
        <w:t>Microscale fluorescent thermal stability assay for membrane proteins.</w:t>
      </w:r>
      <w:r w:rsidRPr="002171B2">
        <w:t xml:space="preserve"> Structure, 2008. </w:t>
      </w:r>
      <w:r w:rsidRPr="002171B2">
        <w:rPr>
          <w:b/>
        </w:rPr>
        <w:t>16</w:t>
      </w:r>
      <w:r w:rsidRPr="002171B2">
        <w:t>(3): p. 351-9.</w:t>
      </w:r>
    </w:p>
    <w:p w14:paraId="1FB6C622" w14:textId="77777777" w:rsidR="002171B2" w:rsidRPr="002171B2" w:rsidRDefault="002171B2" w:rsidP="002171B2">
      <w:pPr>
        <w:pStyle w:val="EndNoteBibliography"/>
        <w:spacing w:after="0"/>
        <w:ind w:left="720" w:hanging="720"/>
      </w:pPr>
      <w:r w:rsidRPr="002171B2">
        <w:t>40.</w:t>
      </w:r>
      <w:r w:rsidRPr="002171B2">
        <w:tab/>
        <w:t xml:space="preserve">Ashok, Y., R. Nanekar, and V.P. Jaakola, </w:t>
      </w:r>
      <w:r w:rsidRPr="002171B2">
        <w:rPr>
          <w:i/>
        </w:rPr>
        <w:t>Defining thermostability of membrane proteins by western blotting.</w:t>
      </w:r>
      <w:r w:rsidRPr="002171B2">
        <w:t xml:space="preserve"> Protein Eng Des Sel, 2015. </w:t>
      </w:r>
      <w:r w:rsidRPr="002171B2">
        <w:rPr>
          <w:b/>
        </w:rPr>
        <w:t>28</w:t>
      </w:r>
      <w:r w:rsidRPr="002171B2">
        <w:t>(12): p. 539-42.</w:t>
      </w:r>
    </w:p>
    <w:p w14:paraId="25694C35" w14:textId="77777777" w:rsidR="002171B2" w:rsidRPr="002171B2" w:rsidRDefault="002171B2" w:rsidP="002171B2">
      <w:pPr>
        <w:pStyle w:val="EndNoteBibliography"/>
        <w:spacing w:after="0"/>
        <w:ind w:left="720" w:hanging="720"/>
      </w:pPr>
      <w:r w:rsidRPr="002171B2">
        <w:t>41.</w:t>
      </w:r>
      <w:r w:rsidRPr="002171B2">
        <w:tab/>
        <w:t xml:space="preserve">Dawaliby, R., et al., </w:t>
      </w:r>
      <w:r w:rsidRPr="002171B2">
        <w:rPr>
          <w:i/>
        </w:rPr>
        <w:t>Allosteric regulation of G protein-coupled receptor activity by phospholipids.</w:t>
      </w:r>
      <w:r w:rsidRPr="002171B2">
        <w:t xml:space="preserve"> Nat Chem Biol, 2016. </w:t>
      </w:r>
      <w:r w:rsidRPr="002171B2">
        <w:rPr>
          <w:b/>
        </w:rPr>
        <w:t>12</w:t>
      </w:r>
      <w:r w:rsidRPr="002171B2">
        <w:t>(1): p. 35-9.</w:t>
      </w:r>
    </w:p>
    <w:p w14:paraId="3677F34D" w14:textId="77777777" w:rsidR="002171B2" w:rsidRPr="002171B2" w:rsidRDefault="002171B2" w:rsidP="002171B2">
      <w:pPr>
        <w:pStyle w:val="EndNoteBibliography"/>
        <w:spacing w:after="0"/>
        <w:ind w:left="720" w:hanging="720"/>
      </w:pPr>
      <w:r w:rsidRPr="002171B2">
        <w:t>42.</w:t>
      </w:r>
      <w:r w:rsidRPr="002171B2">
        <w:tab/>
        <w:t xml:space="preserve">Martens, C., et al., </w:t>
      </w:r>
      <w:r w:rsidRPr="002171B2">
        <w:rPr>
          <w:i/>
        </w:rPr>
        <w:t>Lipids modulate the conformational dynamics of a secondary multidrug transporter.</w:t>
      </w:r>
      <w:r w:rsidRPr="002171B2">
        <w:t xml:space="preserve"> Nat Struct Mol Biol, 2016. </w:t>
      </w:r>
      <w:r w:rsidRPr="002171B2">
        <w:rPr>
          <w:b/>
        </w:rPr>
        <w:t>23</w:t>
      </w:r>
      <w:r w:rsidRPr="002171B2">
        <w:t>(8): p. 744-51.</w:t>
      </w:r>
    </w:p>
    <w:p w14:paraId="30156D55" w14:textId="77777777" w:rsidR="002171B2" w:rsidRPr="002171B2" w:rsidRDefault="002171B2" w:rsidP="002171B2">
      <w:pPr>
        <w:pStyle w:val="EndNoteBibliography"/>
        <w:spacing w:after="0"/>
        <w:ind w:left="720" w:hanging="720"/>
      </w:pPr>
      <w:r w:rsidRPr="002171B2">
        <w:t>43.</w:t>
      </w:r>
      <w:r w:rsidRPr="002171B2">
        <w:tab/>
        <w:t xml:space="preserve">Veith, K., et al., </w:t>
      </w:r>
      <w:r w:rsidRPr="002171B2">
        <w:rPr>
          <w:i/>
        </w:rPr>
        <w:t>Lipid-like Peptides can Stabilize Integral Membrane Proteins for Biophysical and Structural Studies.</w:t>
      </w:r>
      <w:r w:rsidRPr="002171B2">
        <w:t xml:space="preserve"> Chembiochem, 2017. </w:t>
      </w:r>
      <w:r w:rsidRPr="002171B2">
        <w:rPr>
          <w:b/>
        </w:rPr>
        <w:t>18</w:t>
      </w:r>
      <w:r w:rsidRPr="002171B2">
        <w:t>(17): p. 1735-1742.</w:t>
      </w:r>
    </w:p>
    <w:p w14:paraId="4C6ABF4A" w14:textId="77777777" w:rsidR="002171B2" w:rsidRPr="002171B2" w:rsidRDefault="002171B2" w:rsidP="002171B2">
      <w:pPr>
        <w:pStyle w:val="EndNoteBibliography"/>
        <w:spacing w:after="0"/>
        <w:ind w:left="720" w:hanging="720"/>
      </w:pPr>
      <w:r w:rsidRPr="002171B2">
        <w:t>44.</w:t>
      </w:r>
      <w:r w:rsidRPr="002171B2">
        <w:tab/>
        <w:t xml:space="preserve">Morrison, K.A., et al., </w:t>
      </w:r>
      <w:r w:rsidRPr="002171B2">
        <w:rPr>
          <w:i/>
        </w:rPr>
        <w:t>Membrane protein extraction and purification using styrene-maleic acid (SMA) copolymer: effect of variations in polymer structure.</w:t>
      </w:r>
      <w:r w:rsidRPr="002171B2">
        <w:t xml:space="preserve"> Biochem J, 2016. </w:t>
      </w:r>
      <w:r w:rsidRPr="002171B2">
        <w:rPr>
          <w:b/>
        </w:rPr>
        <w:t>473</w:t>
      </w:r>
      <w:r w:rsidRPr="002171B2">
        <w:t>(23): p. 4349-4360.</w:t>
      </w:r>
    </w:p>
    <w:p w14:paraId="4D88BFD9" w14:textId="77777777" w:rsidR="002171B2" w:rsidRPr="002171B2" w:rsidRDefault="002171B2" w:rsidP="002171B2">
      <w:pPr>
        <w:pStyle w:val="EndNoteBibliography"/>
        <w:spacing w:after="0"/>
        <w:ind w:left="720" w:hanging="720"/>
      </w:pPr>
      <w:r w:rsidRPr="002171B2">
        <w:t>45.</w:t>
      </w:r>
      <w:r w:rsidRPr="002171B2">
        <w:tab/>
        <w:t xml:space="preserve">Swainsbury, D.J.K., et al., </w:t>
      </w:r>
      <w:r w:rsidRPr="002171B2">
        <w:rPr>
          <w:i/>
        </w:rPr>
        <w:t>The effectiveness of styrene-maleic acid (SMA) copolymers for solubilisation of integral membrane proteins from SMA-accessible and SMA-resistant membranes.</w:t>
      </w:r>
      <w:r w:rsidRPr="002171B2">
        <w:t xml:space="preserve"> Biochim Biophys Acta, 2017. </w:t>
      </w:r>
      <w:r w:rsidRPr="002171B2">
        <w:rPr>
          <w:b/>
        </w:rPr>
        <w:t>1859</w:t>
      </w:r>
      <w:r w:rsidRPr="002171B2">
        <w:t>(10): p. 2133-2143.</w:t>
      </w:r>
    </w:p>
    <w:p w14:paraId="2034E47B" w14:textId="77777777" w:rsidR="002171B2" w:rsidRPr="002171B2" w:rsidRDefault="002171B2" w:rsidP="002171B2">
      <w:pPr>
        <w:pStyle w:val="EndNoteBibliography"/>
        <w:spacing w:after="0"/>
        <w:ind w:left="720" w:hanging="720"/>
      </w:pPr>
      <w:r w:rsidRPr="002171B2">
        <w:t>46.</w:t>
      </w:r>
      <w:r w:rsidRPr="002171B2">
        <w:tab/>
        <w:t xml:space="preserve">Gulati, S., et al., </w:t>
      </w:r>
      <w:r w:rsidRPr="002171B2">
        <w:rPr>
          <w:i/>
        </w:rPr>
        <w:t>Detergent-free purification of ABC (ATP-binding-cassette) transporters.</w:t>
      </w:r>
      <w:r w:rsidRPr="002171B2">
        <w:t xml:space="preserve"> Biochem J, 2014. </w:t>
      </w:r>
      <w:r w:rsidRPr="002171B2">
        <w:rPr>
          <w:b/>
        </w:rPr>
        <w:t>461</w:t>
      </w:r>
      <w:r w:rsidRPr="002171B2">
        <w:t>(2): p. 269-78.</w:t>
      </w:r>
    </w:p>
    <w:p w14:paraId="0ABBA15B" w14:textId="77777777" w:rsidR="002171B2" w:rsidRPr="002171B2" w:rsidRDefault="002171B2" w:rsidP="002171B2">
      <w:pPr>
        <w:pStyle w:val="EndNoteBibliography"/>
        <w:spacing w:after="0"/>
        <w:ind w:left="720" w:hanging="720"/>
      </w:pPr>
      <w:r w:rsidRPr="002171B2">
        <w:t>47.</w:t>
      </w:r>
      <w:r w:rsidRPr="002171B2">
        <w:tab/>
        <w:t xml:space="preserve">Knowles, T.J., et al., </w:t>
      </w:r>
      <w:r w:rsidRPr="002171B2">
        <w:rPr>
          <w:i/>
        </w:rPr>
        <w:t>Membrane proteins solubilized intact in lipid containing nanoparticles bounded by styrene maleic acid copolymer.</w:t>
      </w:r>
      <w:r w:rsidRPr="002171B2">
        <w:t xml:space="preserve"> J Am Chem Soc, 2009. </w:t>
      </w:r>
      <w:r w:rsidRPr="002171B2">
        <w:rPr>
          <w:b/>
        </w:rPr>
        <w:t>131</w:t>
      </w:r>
      <w:r w:rsidRPr="002171B2">
        <w:t>(22): p. 7484-5.</w:t>
      </w:r>
    </w:p>
    <w:p w14:paraId="5E51EB4B" w14:textId="77777777" w:rsidR="002171B2" w:rsidRPr="002171B2" w:rsidRDefault="002171B2" w:rsidP="002171B2">
      <w:pPr>
        <w:pStyle w:val="EndNoteBibliography"/>
        <w:spacing w:after="0"/>
        <w:ind w:left="720" w:hanging="720"/>
      </w:pPr>
      <w:r w:rsidRPr="002171B2">
        <w:t>48.</w:t>
      </w:r>
      <w:r w:rsidRPr="002171B2">
        <w:tab/>
        <w:t xml:space="preserve">Dorr, J.M., et al., </w:t>
      </w:r>
      <w:r w:rsidRPr="002171B2">
        <w:rPr>
          <w:i/>
        </w:rPr>
        <w:t>Detergent-free isolation, characterization, and functional reconstitution of a tetrameric K+ channel: the power of native nanodiscs.</w:t>
      </w:r>
      <w:r w:rsidRPr="002171B2">
        <w:t xml:space="preserve"> Proc Natl Acad Sci U S A, 2014. </w:t>
      </w:r>
      <w:r w:rsidRPr="002171B2">
        <w:rPr>
          <w:b/>
        </w:rPr>
        <w:t>111</w:t>
      </w:r>
      <w:r w:rsidRPr="002171B2">
        <w:t>(52): p. 18607-12.</w:t>
      </w:r>
    </w:p>
    <w:p w14:paraId="04B1ED36" w14:textId="77777777" w:rsidR="002171B2" w:rsidRPr="002171B2" w:rsidRDefault="002171B2" w:rsidP="002171B2">
      <w:pPr>
        <w:pStyle w:val="EndNoteBibliography"/>
        <w:spacing w:after="0"/>
        <w:ind w:left="720" w:hanging="720"/>
      </w:pPr>
      <w:r w:rsidRPr="002171B2">
        <w:t>49.</w:t>
      </w:r>
      <w:r w:rsidRPr="002171B2">
        <w:tab/>
        <w:t xml:space="preserve">Jamshad, M., et al., </w:t>
      </w:r>
      <w:r w:rsidRPr="002171B2">
        <w:rPr>
          <w:i/>
        </w:rPr>
        <w:t>G-protein coupled receptor solubilization and purification for biophysical analysis and functional studies, in the total absence of detergent.</w:t>
      </w:r>
      <w:r w:rsidRPr="002171B2">
        <w:t xml:space="preserve"> Biosci Rep, 2015. </w:t>
      </w:r>
      <w:r w:rsidRPr="002171B2">
        <w:rPr>
          <w:b/>
        </w:rPr>
        <w:t>35</w:t>
      </w:r>
      <w:r w:rsidRPr="002171B2">
        <w:t>(2).</w:t>
      </w:r>
    </w:p>
    <w:p w14:paraId="5B521DFD" w14:textId="77777777" w:rsidR="002171B2" w:rsidRPr="002171B2" w:rsidRDefault="002171B2" w:rsidP="002171B2">
      <w:pPr>
        <w:pStyle w:val="EndNoteBibliography"/>
        <w:spacing w:after="0"/>
        <w:ind w:left="720" w:hanging="720"/>
      </w:pPr>
      <w:r w:rsidRPr="002171B2">
        <w:t>50.</w:t>
      </w:r>
      <w:r w:rsidRPr="002171B2">
        <w:tab/>
        <w:t xml:space="preserve">Larsen, A.N., et al., </w:t>
      </w:r>
      <w:r w:rsidRPr="002171B2">
        <w:rPr>
          <w:i/>
        </w:rPr>
        <w:t>Dimeric peptides with three different linkers self-assemble with phospholipids to form peptide nanodiscs that stabilize membrane proteins.</w:t>
      </w:r>
      <w:r w:rsidRPr="002171B2">
        <w:t xml:space="preserve"> Soft Matter, 2016. </w:t>
      </w:r>
      <w:r w:rsidRPr="002171B2">
        <w:rPr>
          <w:b/>
        </w:rPr>
        <w:t>12</w:t>
      </w:r>
      <w:r w:rsidRPr="002171B2">
        <w:t>(27): p. 5937-49.</w:t>
      </w:r>
    </w:p>
    <w:p w14:paraId="001FBD5E" w14:textId="77777777" w:rsidR="002171B2" w:rsidRPr="002171B2" w:rsidRDefault="002171B2" w:rsidP="002171B2">
      <w:pPr>
        <w:pStyle w:val="EndNoteBibliography"/>
        <w:spacing w:after="0"/>
        <w:ind w:left="720" w:hanging="720"/>
      </w:pPr>
      <w:r w:rsidRPr="002171B2">
        <w:t>51.</w:t>
      </w:r>
      <w:r w:rsidRPr="002171B2">
        <w:tab/>
        <w:t xml:space="preserve">Tribet, C., R. Audebert, and J.L. Popot, </w:t>
      </w:r>
      <w:r w:rsidRPr="002171B2">
        <w:rPr>
          <w:i/>
        </w:rPr>
        <w:t>Amphipols: polymers that keep membrane proteins soluble in aqueous solutions.</w:t>
      </w:r>
      <w:r w:rsidRPr="002171B2">
        <w:t xml:space="preserve"> Proc Natl Acad Sci U S A, 1996. </w:t>
      </w:r>
      <w:r w:rsidRPr="002171B2">
        <w:rPr>
          <w:b/>
        </w:rPr>
        <w:t>93</w:t>
      </w:r>
      <w:r w:rsidRPr="002171B2">
        <w:t>(26): p. 15047-50.</w:t>
      </w:r>
    </w:p>
    <w:p w14:paraId="7A78EE12" w14:textId="77777777" w:rsidR="002171B2" w:rsidRPr="002171B2" w:rsidRDefault="002171B2" w:rsidP="002171B2">
      <w:pPr>
        <w:pStyle w:val="EndNoteBibliography"/>
        <w:spacing w:after="0"/>
        <w:ind w:left="720" w:hanging="720"/>
      </w:pPr>
      <w:r w:rsidRPr="002171B2">
        <w:t>52.</w:t>
      </w:r>
      <w:r w:rsidRPr="002171B2">
        <w:tab/>
        <w:t xml:space="preserve">Popot, J.L., et al., </w:t>
      </w:r>
      <w:r w:rsidRPr="002171B2">
        <w:rPr>
          <w:i/>
        </w:rPr>
        <w:t>Amphipols from A to Z.</w:t>
      </w:r>
      <w:r w:rsidRPr="002171B2">
        <w:t xml:space="preserve"> Annu Rev Biophys, 2011. </w:t>
      </w:r>
      <w:r w:rsidRPr="002171B2">
        <w:rPr>
          <w:b/>
        </w:rPr>
        <w:t>40</w:t>
      </w:r>
      <w:r w:rsidRPr="002171B2">
        <w:t>: p. 379-408.</w:t>
      </w:r>
    </w:p>
    <w:p w14:paraId="46F79283" w14:textId="77777777" w:rsidR="002171B2" w:rsidRPr="002171B2" w:rsidRDefault="002171B2" w:rsidP="002171B2">
      <w:pPr>
        <w:pStyle w:val="EndNoteBibliography"/>
        <w:spacing w:after="0"/>
        <w:ind w:left="720" w:hanging="720"/>
      </w:pPr>
      <w:r w:rsidRPr="002171B2">
        <w:lastRenderedPageBreak/>
        <w:t>53.</w:t>
      </w:r>
      <w:r w:rsidRPr="002171B2">
        <w:tab/>
        <w:t xml:space="preserve">Breyton, C., B. Pucci, and J.L. Popot, </w:t>
      </w:r>
      <w:r w:rsidRPr="002171B2">
        <w:rPr>
          <w:i/>
        </w:rPr>
        <w:t>Amphipols and fluorinated surfactants: Two alternatives to detergents for studying membrane proteins in vitro.</w:t>
      </w:r>
      <w:r w:rsidRPr="002171B2">
        <w:t xml:space="preserve"> Methods Mol Biol, 2010. </w:t>
      </w:r>
      <w:r w:rsidRPr="002171B2">
        <w:rPr>
          <w:b/>
        </w:rPr>
        <w:t>601</w:t>
      </w:r>
      <w:r w:rsidRPr="002171B2">
        <w:t>: p. 219-45.</w:t>
      </w:r>
    </w:p>
    <w:p w14:paraId="151A02C2" w14:textId="77777777" w:rsidR="002171B2" w:rsidRPr="002171B2" w:rsidRDefault="002171B2" w:rsidP="002171B2">
      <w:pPr>
        <w:pStyle w:val="EndNoteBibliography"/>
        <w:spacing w:after="0"/>
        <w:ind w:left="720" w:hanging="720"/>
      </w:pPr>
      <w:r w:rsidRPr="002171B2">
        <w:t>54.</w:t>
      </w:r>
      <w:r w:rsidRPr="002171B2">
        <w:tab/>
        <w:t xml:space="preserve">Bazzacco, P., et al., </w:t>
      </w:r>
      <w:r w:rsidRPr="002171B2">
        <w:rPr>
          <w:i/>
        </w:rPr>
        <w:t>Nonionic homopolymeric amphipols: application to membrane protein folding, cell-free synthesis, and solution nuclear magnetic resonance.</w:t>
      </w:r>
      <w:r w:rsidRPr="002171B2">
        <w:t xml:space="preserve"> Biochemistry, 2012. </w:t>
      </w:r>
      <w:r w:rsidRPr="002171B2">
        <w:rPr>
          <w:b/>
        </w:rPr>
        <w:t>51</w:t>
      </w:r>
      <w:r w:rsidRPr="002171B2">
        <w:t>(7): p. 1416-30.</w:t>
      </w:r>
    </w:p>
    <w:p w14:paraId="157440FF" w14:textId="77777777" w:rsidR="002171B2" w:rsidRPr="002171B2" w:rsidRDefault="002171B2" w:rsidP="002171B2">
      <w:pPr>
        <w:pStyle w:val="EndNoteBibliography"/>
        <w:spacing w:after="0"/>
        <w:ind w:left="720" w:hanging="720"/>
      </w:pPr>
      <w:r w:rsidRPr="002171B2">
        <w:t>55.</w:t>
      </w:r>
      <w:r w:rsidRPr="002171B2">
        <w:tab/>
        <w:t xml:space="preserve">Denisov, I.G. and S.G. Sligar, </w:t>
      </w:r>
      <w:r w:rsidRPr="002171B2">
        <w:rPr>
          <w:i/>
        </w:rPr>
        <w:t>Nanodiscs for structural and functional studies of membrane proteins.</w:t>
      </w:r>
      <w:r w:rsidRPr="002171B2">
        <w:t xml:space="preserve"> Nat Struct Mol Biol, 2016. </w:t>
      </w:r>
      <w:r w:rsidRPr="002171B2">
        <w:rPr>
          <w:b/>
        </w:rPr>
        <w:t>23</w:t>
      </w:r>
      <w:r w:rsidRPr="002171B2">
        <w:t>(6): p. 481-6.</w:t>
      </w:r>
    </w:p>
    <w:p w14:paraId="4A5B4325" w14:textId="77777777" w:rsidR="002171B2" w:rsidRPr="002171B2" w:rsidRDefault="002171B2" w:rsidP="002171B2">
      <w:pPr>
        <w:pStyle w:val="EndNoteBibliography"/>
        <w:spacing w:after="0"/>
        <w:ind w:left="720" w:hanging="720"/>
      </w:pPr>
      <w:r w:rsidRPr="002171B2">
        <w:t>56.</w:t>
      </w:r>
      <w:r w:rsidRPr="002171B2">
        <w:tab/>
        <w:t xml:space="preserve">Bayburt, T.H., J.W. Carlson, and S.G. Sligar, </w:t>
      </w:r>
      <w:r w:rsidRPr="002171B2">
        <w:rPr>
          <w:i/>
        </w:rPr>
        <w:t>Reconstitution and imaging of a membrane protein in a nanometer-size phospholipid bilayer.</w:t>
      </w:r>
      <w:r w:rsidRPr="002171B2">
        <w:t xml:space="preserve"> J Struct Biol, 1998. </w:t>
      </w:r>
      <w:r w:rsidRPr="002171B2">
        <w:rPr>
          <w:b/>
        </w:rPr>
        <w:t>123</w:t>
      </w:r>
      <w:r w:rsidRPr="002171B2">
        <w:t>(1): p. 37-44.</w:t>
      </w:r>
    </w:p>
    <w:p w14:paraId="6AF4270D" w14:textId="77777777" w:rsidR="002171B2" w:rsidRPr="002171B2" w:rsidRDefault="002171B2" w:rsidP="002171B2">
      <w:pPr>
        <w:pStyle w:val="EndNoteBibliography"/>
        <w:spacing w:after="0"/>
        <w:ind w:left="720" w:hanging="720"/>
      </w:pPr>
      <w:r w:rsidRPr="002171B2">
        <w:t>57.</w:t>
      </w:r>
      <w:r w:rsidRPr="002171B2">
        <w:tab/>
        <w:t xml:space="preserve">Fiori, M.C., et al., </w:t>
      </w:r>
      <w:r w:rsidRPr="002171B2">
        <w:rPr>
          <w:i/>
        </w:rPr>
        <w:t>Polymer Nanodiscs: Discoidal Amphiphilic Block Copolymer Membranes as a New Platform for Membrane Proteins.</w:t>
      </w:r>
      <w:r w:rsidRPr="002171B2">
        <w:t xml:space="preserve"> Sci Rep, 2017. </w:t>
      </w:r>
      <w:r w:rsidRPr="002171B2">
        <w:rPr>
          <w:b/>
        </w:rPr>
        <w:t>7</w:t>
      </w:r>
      <w:r w:rsidRPr="002171B2">
        <w:t>(1): p. 15227.</w:t>
      </w:r>
    </w:p>
    <w:p w14:paraId="3B91E990" w14:textId="77777777" w:rsidR="002171B2" w:rsidRPr="002171B2" w:rsidRDefault="002171B2" w:rsidP="002171B2">
      <w:pPr>
        <w:pStyle w:val="EndNoteBibliography"/>
        <w:spacing w:after="0"/>
        <w:ind w:left="720" w:hanging="720"/>
      </w:pPr>
      <w:r w:rsidRPr="002171B2">
        <w:t>58.</w:t>
      </w:r>
      <w:r w:rsidRPr="002171B2">
        <w:tab/>
        <w:t xml:space="preserve">Mizrachi, D., et al., </w:t>
      </w:r>
      <w:r w:rsidRPr="002171B2">
        <w:rPr>
          <w:i/>
        </w:rPr>
        <w:t>Making water-soluble integral membrane proteins in vivo using an amphipathic protein fusion strategy.</w:t>
      </w:r>
      <w:r w:rsidRPr="002171B2">
        <w:t xml:space="preserve"> Nat Commun, 2015. </w:t>
      </w:r>
      <w:r w:rsidRPr="002171B2">
        <w:rPr>
          <w:b/>
        </w:rPr>
        <w:t>6</w:t>
      </w:r>
      <w:r w:rsidRPr="002171B2">
        <w:t>: p. 6826.</w:t>
      </w:r>
    </w:p>
    <w:p w14:paraId="6A497C25" w14:textId="77777777" w:rsidR="002171B2" w:rsidRPr="002171B2" w:rsidRDefault="002171B2" w:rsidP="002171B2">
      <w:pPr>
        <w:pStyle w:val="EndNoteBibliography"/>
        <w:spacing w:after="0"/>
        <w:ind w:left="720" w:hanging="720"/>
      </w:pPr>
      <w:r w:rsidRPr="002171B2">
        <w:t>59.</w:t>
      </w:r>
      <w:r w:rsidRPr="002171B2">
        <w:tab/>
        <w:t xml:space="preserve">Frauenfeld, J., et al., </w:t>
      </w:r>
      <w:r w:rsidRPr="002171B2">
        <w:rPr>
          <w:i/>
        </w:rPr>
        <w:t>A saposin-lipoprotein nanoparticle system for membrane proteins.</w:t>
      </w:r>
      <w:r w:rsidRPr="002171B2">
        <w:t xml:space="preserve"> Nat Methods, 2016. </w:t>
      </w:r>
      <w:r w:rsidRPr="002171B2">
        <w:rPr>
          <w:b/>
        </w:rPr>
        <w:t>13</w:t>
      </w:r>
      <w:r w:rsidRPr="002171B2">
        <w:t>(4): p. 345-51.</w:t>
      </w:r>
    </w:p>
    <w:p w14:paraId="71D93D93" w14:textId="77777777" w:rsidR="002171B2" w:rsidRPr="002171B2" w:rsidRDefault="002171B2" w:rsidP="002171B2">
      <w:pPr>
        <w:pStyle w:val="EndNoteBibliography"/>
        <w:spacing w:after="0"/>
        <w:ind w:left="720" w:hanging="720"/>
      </w:pPr>
      <w:r w:rsidRPr="002171B2">
        <w:t>60.</w:t>
      </w:r>
      <w:r w:rsidRPr="002171B2">
        <w:tab/>
        <w:t xml:space="preserve">Lyons, J.A., et al., </w:t>
      </w:r>
      <w:r w:rsidRPr="002171B2">
        <w:rPr>
          <w:i/>
        </w:rPr>
        <w:t>Saposin-Lipoprotein Scaffolds for Structure Determination of Membrane Transporters.</w:t>
      </w:r>
      <w:r w:rsidRPr="002171B2">
        <w:t xml:space="preserve"> Methods Enzymol, 2017. </w:t>
      </w:r>
      <w:r w:rsidRPr="002171B2">
        <w:rPr>
          <w:b/>
        </w:rPr>
        <w:t>594</w:t>
      </w:r>
      <w:r w:rsidRPr="002171B2">
        <w:t>: p. 85-99.</w:t>
      </w:r>
    </w:p>
    <w:p w14:paraId="70C9AFEA" w14:textId="77777777" w:rsidR="002171B2" w:rsidRPr="002171B2" w:rsidRDefault="002171B2" w:rsidP="002171B2">
      <w:pPr>
        <w:pStyle w:val="EndNoteBibliography"/>
        <w:spacing w:after="0"/>
        <w:ind w:left="720" w:hanging="720"/>
      </w:pPr>
      <w:r w:rsidRPr="002171B2">
        <w:t>61.</w:t>
      </w:r>
      <w:r w:rsidRPr="002171B2">
        <w:tab/>
        <w:t xml:space="preserve">Grethen, A., et al., </w:t>
      </w:r>
      <w:r w:rsidRPr="002171B2">
        <w:rPr>
          <w:i/>
        </w:rPr>
        <w:t>Thermodynamics of nanodisc formation mediated by styrene/maleic acid (2:1) copolymer.</w:t>
      </w:r>
      <w:r w:rsidRPr="002171B2">
        <w:t xml:space="preserve"> Sci Rep, 2017. </w:t>
      </w:r>
      <w:r w:rsidRPr="002171B2">
        <w:rPr>
          <w:b/>
        </w:rPr>
        <w:t>7</w:t>
      </w:r>
      <w:r w:rsidRPr="002171B2">
        <w:t>(1): p. 11517.</w:t>
      </w:r>
    </w:p>
    <w:p w14:paraId="1E4402EF" w14:textId="77777777" w:rsidR="002171B2" w:rsidRPr="002171B2" w:rsidRDefault="002171B2" w:rsidP="002171B2">
      <w:pPr>
        <w:pStyle w:val="EndNoteBibliography"/>
        <w:ind w:left="720" w:hanging="720"/>
      </w:pPr>
      <w:r w:rsidRPr="002171B2">
        <w:t>62.</w:t>
      </w:r>
      <w:r w:rsidRPr="002171B2">
        <w:tab/>
        <w:t xml:space="preserve">Oluwole, A.O., et al., </w:t>
      </w:r>
      <w:r w:rsidRPr="002171B2">
        <w:rPr>
          <w:i/>
        </w:rPr>
        <w:t>Solubilization of Membrane Proteins into Functional Lipid-Bilayer Nanodiscs Using a Diisobutylene/Maleic Acid Copolymer.</w:t>
      </w:r>
      <w:r w:rsidRPr="002171B2">
        <w:t xml:space="preserve"> Angew Chem Int Ed Engl, 2017. </w:t>
      </w:r>
      <w:r w:rsidRPr="002171B2">
        <w:rPr>
          <w:b/>
        </w:rPr>
        <w:t>56</w:t>
      </w:r>
      <w:r w:rsidRPr="002171B2">
        <w:t>(7): p. 1919-1924.</w:t>
      </w:r>
    </w:p>
    <w:p w14:paraId="24E906C1" w14:textId="22652B8A" w:rsidR="00091510" w:rsidRPr="003C19F4" w:rsidRDefault="004D541C" w:rsidP="001D1B05">
      <w:pPr>
        <w:rPr>
          <w:rFonts w:ascii="Times New Roman" w:hAnsi="Times New Roman" w:cs="Times New Roman"/>
        </w:rPr>
      </w:pPr>
      <w:r w:rsidRPr="009600D2">
        <w:rPr>
          <w:rFonts w:ascii="Times New Roman" w:hAnsi="Times New Roman" w:cs="Times New Roman"/>
          <w:sz w:val="20"/>
          <w:szCs w:val="20"/>
        </w:rPr>
        <w:fldChar w:fldCharType="end"/>
      </w:r>
    </w:p>
    <w:sectPr w:rsidR="00091510" w:rsidRPr="003C19F4" w:rsidSect="00A45221">
      <w:headerReference w:type="default" r:id="rId9"/>
      <w:footerReference w:type="even" r:id="rId10"/>
      <w:footerReference w:type="default" r:id="rId11"/>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86A719" w14:textId="77777777" w:rsidR="0081356F" w:rsidRDefault="0081356F">
      <w:pPr>
        <w:spacing w:after="0"/>
      </w:pPr>
      <w:r>
        <w:separator/>
      </w:r>
    </w:p>
  </w:endnote>
  <w:endnote w:type="continuationSeparator" w:id="0">
    <w:p w14:paraId="13678478" w14:textId="77777777" w:rsidR="0081356F" w:rsidRDefault="008135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3" w:usb1="00000000" w:usb2="00000000" w:usb3="00000000" w:csb0="00000001" w:csb1="00000000"/>
  </w:font>
  <w:font w:name="Optima LT Std">
    <w:altName w:val="Times New Roman"/>
    <w:charset w:val="00"/>
    <w:family w:val="roman"/>
    <w:pitch w:val="variable"/>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3EA95" w14:textId="77777777" w:rsidR="00834C39" w:rsidRDefault="00834C39" w:rsidP="00CB1C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0B0CAD" w14:textId="77777777" w:rsidR="00834C39" w:rsidRDefault="00834C39" w:rsidP="0077651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827C17" w14:textId="5536B0AE" w:rsidR="00834C39" w:rsidRDefault="00834C39" w:rsidP="00CB1C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72EF">
      <w:rPr>
        <w:rStyle w:val="PageNumber"/>
        <w:noProof/>
      </w:rPr>
      <w:t>1</w:t>
    </w:r>
    <w:r>
      <w:rPr>
        <w:rStyle w:val="PageNumber"/>
      </w:rPr>
      <w:fldChar w:fldCharType="end"/>
    </w:r>
  </w:p>
  <w:p w14:paraId="4DDF5BF1" w14:textId="77777777" w:rsidR="00834C39" w:rsidRDefault="00834C39" w:rsidP="0077651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11EF79" w14:textId="77777777" w:rsidR="0081356F" w:rsidRDefault="0081356F">
      <w:pPr>
        <w:spacing w:after="0"/>
      </w:pPr>
      <w:r>
        <w:separator/>
      </w:r>
    </w:p>
  </w:footnote>
  <w:footnote w:type="continuationSeparator" w:id="0">
    <w:p w14:paraId="59FAB60C" w14:textId="77777777" w:rsidR="0081356F" w:rsidRDefault="0081356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05889A" w14:textId="44D607AA" w:rsidR="00834C39" w:rsidRDefault="00834C39">
    <w:pPr>
      <w:pStyle w:val="Header"/>
    </w:pPr>
    <w:r>
      <w:fldChar w:fldCharType="begin"/>
    </w:r>
    <w:r>
      <w:instrText xml:space="preserve"> TIME \@ "d MMMM yyyy" </w:instrText>
    </w:r>
    <w:r>
      <w:fldChar w:fldCharType="separate"/>
    </w:r>
    <w:r w:rsidR="008272EF">
      <w:rPr>
        <w:noProof/>
      </w:rPr>
      <w:t>4 June 2018</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1CF"/>
    <w:multiLevelType w:val="hybridMultilevel"/>
    <w:tmpl w:val="A9AA55A0"/>
    <w:lvl w:ilvl="0" w:tplc="BF70C79E">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5832F51"/>
    <w:multiLevelType w:val="hybridMultilevel"/>
    <w:tmpl w:val="64EAFAA6"/>
    <w:lvl w:ilvl="0" w:tplc="584CD79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4004BF"/>
    <w:multiLevelType w:val="hybridMultilevel"/>
    <w:tmpl w:val="7444E4B2"/>
    <w:lvl w:ilvl="0" w:tplc="CA768A0C">
      <w:start w:val="1"/>
      <w:numFmt w:val="upperLetter"/>
      <w:lvlText w:val="%1-"/>
      <w:lvlJc w:val="left"/>
      <w:pPr>
        <w:ind w:left="1776" w:hanging="360"/>
      </w:pPr>
    </w:lvl>
    <w:lvl w:ilvl="1" w:tplc="040C0019">
      <w:start w:val="1"/>
      <w:numFmt w:val="lowerLetter"/>
      <w:lvlText w:val="%2."/>
      <w:lvlJc w:val="left"/>
      <w:pPr>
        <w:ind w:left="2496" w:hanging="360"/>
      </w:pPr>
    </w:lvl>
    <w:lvl w:ilvl="2" w:tplc="040C001B">
      <w:start w:val="1"/>
      <w:numFmt w:val="lowerRoman"/>
      <w:lvlText w:val="%3."/>
      <w:lvlJc w:val="right"/>
      <w:pPr>
        <w:ind w:left="3216" w:hanging="180"/>
      </w:pPr>
    </w:lvl>
    <w:lvl w:ilvl="3" w:tplc="040C000F">
      <w:start w:val="1"/>
      <w:numFmt w:val="decimal"/>
      <w:lvlText w:val="%4."/>
      <w:lvlJc w:val="left"/>
      <w:pPr>
        <w:ind w:left="3936" w:hanging="360"/>
      </w:pPr>
    </w:lvl>
    <w:lvl w:ilvl="4" w:tplc="040C0019">
      <w:start w:val="1"/>
      <w:numFmt w:val="lowerLetter"/>
      <w:lvlText w:val="%5."/>
      <w:lvlJc w:val="left"/>
      <w:pPr>
        <w:ind w:left="4656" w:hanging="360"/>
      </w:pPr>
    </w:lvl>
    <w:lvl w:ilvl="5" w:tplc="040C001B">
      <w:start w:val="1"/>
      <w:numFmt w:val="lowerRoman"/>
      <w:lvlText w:val="%6."/>
      <w:lvlJc w:val="right"/>
      <w:pPr>
        <w:ind w:left="5376" w:hanging="180"/>
      </w:pPr>
    </w:lvl>
    <w:lvl w:ilvl="6" w:tplc="040C000F">
      <w:start w:val="1"/>
      <w:numFmt w:val="decimal"/>
      <w:lvlText w:val="%7."/>
      <w:lvlJc w:val="left"/>
      <w:pPr>
        <w:ind w:left="6096" w:hanging="360"/>
      </w:pPr>
    </w:lvl>
    <w:lvl w:ilvl="7" w:tplc="040C0019">
      <w:start w:val="1"/>
      <w:numFmt w:val="lowerLetter"/>
      <w:lvlText w:val="%8."/>
      <w:lvlJc w:val="left"/>
      <w:pPr>
        <w:ind w:left="6816" w:hanging="360"/>
      </w:pPr>
    </w:lvl>
    <w:lvl w:ilvl="8" w:tplc="040C001B">
      <w:start w:val="1"/>
      <w:numFmt w:val="lowerRoman"/>
      <w:lvlText w:val="%9."/>
      <w:lvlJc w:val="right"/>
      <w:pPr>
        <w:ind w:left="7536" w:hanging="180"/>
      </w:pPr>
    </w:lvl>
  </w:abstractNum>
  <w:abstractNum w:abstractNumId="3" w15:restartNumberingAfterBreak="0">
    <w:nsid w:val="08CE7522"/>
    <w:multiLevelType w:val="hybridMultilevel"/>
    <w:tmpl w:val="E9D087DE"/>
    <w:lvl w:ilvl="0" w:tplc="7B98023A">
      <w:start w:val="1"/>
      <w:numFmt w:val="upperLetter"/>
      <w:lvlText w:val="(%1-"/>
      <w:lvlJc w:val="left"/>
      <w:pPr>
        <w:ind w:left="420" w:hanging="360"/>
      </w:pPr>
      <w:rPr>
        <w:rFonts w:ascii="Arial" w:hAnsi="Arial" w:cs="Arial" w:hint="default"/>
        <w:sz w:val="24"/>
      </w:rPr>
    </w:lvl>
    <w:lvl w:ilvl="1" w:tplc="040C0019" w:tentative="1">
      <w:start w:val="1"/>
      <w:numFmt w:val="lowerLetter"/>
      <w:lvlText w:val="%2."/>
      <w:lvlJc w:val="left"/>
      <w:pPr>
        <w:ind w:left="1140" w:hanging="360"/>
      </w:pPr>
    </w:lvl>
    <w:lvl w:ilvl="2" w:tplc="040C001B" w:tentative="1">
      <w:start w:val="1"/>
      <w:numFmt w:val="lowerRoman"/>
      <w:lvlText w:val="%3."/>
      <w:lvlJc w:val="right"/>
      <w:pPr>
        <w:ind w:left="1860" w:hanging="180"/>
      </w:pPr>
    </w:lvl>
    <w:lvl w:ilvl="3" w:tplc="040C000F" w:tentative="1">
      <w:start w:val="1"/>
      <w:numFmt w:val="decimal"/>
      <w:lvlText w:val="%4."/>
      <w:lvlJc w:val="left"/>
      <w:pPr>
        <w:ind w:left="2580" w:hanging="360"/>
      </w:pPr>
    </w:lvl>
    <w:lvl w:ilvl="4" w:tplc="040C0019" w:tentative="1">
      <w:start w:val="1"/>
      <w:numFmt w:val="lowerLetter"/>
      <w:lvlText w:val="%5."/>
      <w:lvlJc w:val="left"/>
      <w:pPr>
        <w:ind w:left="3300" w:hanging="360"/>
      </w:pPr>
    </w:lvl>
    <w:lvl w:ilvl="5" w:tplc="040C001B" w:tentative="1">
      <w:start w:val="1"/>
      <w:numFmt w:val="lowerRoman"/>
      <w:lvlText w:val="%6."/>
      <w:lvlJc w:val="right"/>
      <w:pPr>
        <w:ind w:left="4020" w:hanging="180"/>
      </w:pPr>
    </w:lvl>
    <w:lvl w:ilvl="6" w:tplc="040C000F" w:tentative="1">
      <w:start w:val="1"/>
      <w:numFmt w:val="decimal"/>
      <w:lvlText w:val="%7."/>
      <w:lvlJc w:val="left"/>
      <w:pPr>
        <w:ind w:left="4740" w:hanging="360"/>
      </w:pPr>
    </w:lvl>
    <w:lvl w:ilvl="7" w:tplc="040C0019" w:tentative="1">
      <w:start w:val="1"/>
      <w:numFmt w:val="lowerLetter"/>
      <w:lvlText w:val="%8."/>
      <w:lvlJc w:val="left"/>
      <w:pPr>
        <w:ind w:left="5460" w:hanging="360"/>
      </w:pPr>
    </w:lvl>
    <w:lvl w:ilvl="8" w:tplc="040C001B" w:tentative="1">
      <w:start w:val="1"/>
      <w:numFmt w:val="lowerRoman"/>
      <w:lvlText w:val="%9."/>
      <w:lvlJc w:val="right"/>
      <w:pPr>
        <w:ind w:left="6180" w:hanging="180"/>
      </w:pPr>
    </w:lvl>
  </w:abstractNum>
  <w:abstractNum w:abstractNumId="4" w15:restartNumberingAfterBreak="0">
    <w:nsid w:val="0F222EC5"/>
    <w:multiLevelType w:val="multilevel"/>
    <w:tmpl w:val="E294C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1A51B0"/>
    <w:multiLevelType w:val="hybridMultilevel"/>
    <w:tmpl w:val="C18250F0"/>
    <w:lvl w:ilvl="0" w:tplc="C9C63BCE">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Verdana"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Verdana"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Verdana"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3FD4C6C"/>
    <w:multiLevelType w:val="hybridMultilevel"/>
    <w:tmpl w:val="DDF004B0"/>
    <w:lvl w:ilvl="0" w:tplc="7F8A51FE">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66E1514"/>
    <w:multiLevelType w:val="hybridMultilevel"/>
    <w:tmpl w:val="83F49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7E0FEA"/>
    <w:multiLevelType w:val="multilevel"/>
    <w:tmpl w:val="5434B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C7C97"/>
    <w:multiLevelType w:val="hybridMultilevel"/>
    <w:tmpl w:val="49F0EEEA"/>
    <w:lvl w:ilvl="0" w:tplc="7A80DC9E">
      <w:start w:val="1"/>
      <w:numFmt w:val="upperLetter"/>
      <w:lvlText w:val="%1-"/>
      <w:lvlJc w:val="left"/>
      <w:pPr>
        <w:ind w:left="420" w:hanging="360"/>
      </w:pPr>
      <w:rPr>
        <w:rFonts w:ascii="Arial" w:hAnsi="Arial" w:cs="Arial" w:hint="default"/>
        <w:sz w:val="24"/>
      </w:rPr>
    </w:lvl>
    <w:lvl w:ilvl="1" w:tplc="040C0019" w:tentative="1">
      <w:start w:val="1"/>
      <w:numFmt w:val="lowerLetter"/>
      <w:lvlText w:val="%2."/>
      <w:lvlJc w:val="left"/>
      <w:pPr>
        <w:ind w:left="1140" w:hanging="360"/>
      </w:pPr>
    </w:lvl>
    <w:lvl w:ilvl="2" w:tplc="040C001B" w:tentative="1">
      <w:start w:val="1"/>
      <w:numFmt w:val="lowerRoman"/>
      <w:lvlText w:val="%3."/>
      <w:lvlJc w:val="right"/>
      <w:pPr>
        <w:ind w:left="1860" w:hanging="180"/>
      </w:pPr>
    </w:lvl>
    <w:lvl w:ilvl="3" w:tplc="040C000F" w:tentative="1">
      <w:start w:val="1"/>
      <w:numFmt w:val="decimal"/>
      <w:lvlText w:val="%4."/>
      <w:lvlJc w:val="left"/>
      <w:pPr>
        <w:ind w:left="2580" w:hanging="360"/>
      </w:pPr>
    </w:lvl>
    <w:lvl w:ilvl="4" w:tplc="040C0019" w:tentative="1">
      <w:start w:val="1"/>
      <w:numFmt w:val="lowerLetter"/>
      <w:lvlText w:val="%5."/>
      <w:lvlJc w:val="left"/>
      <w:pPr>
        <w:ind w:left="3300" w:hanging="360"/>
      </w:pPr>
    </w:lvl>
    <w:lvl w:ilvl="5" w:tplc="040C001B" w:tentative="1">
      <w:start w:val="1"/>
      <w:numFmt w:val="lowerRoman"/>
      <w:lvlText w:val="%6."/>
      <w:lvlJc w:val="right"/>
      <w:pPr>
        <w:ind w:left="4020" w:hanging="180"/>
      </w:pPr>
    </w:lvl>
    <w:lvl w:ilvl="6" w:tplc="040C000F" w:tentative="1">
      <w:start w:val="1"/>
      <w:numFmt w:val="decimal"/>
      <w:lvlText w:val="%7."/>
      <w:lvlJc w:val="left"/>
      <w:pPr>
        <w:ind w:left="4740" w:hanging="360"/>
      </w:pPr>
    </w:lvl>
    <w:lvl w:ilvl="7" w:tplc="040C0019" w:tentative="1">
      <w:start w:val="1"/>
      <w:numFmt w:val="lowerLetter"/>
      <w:lvlText w:val="%8."/>
      <w:lvlJc w:val="left"/>
      <w:pPr>
        <w:ind w:left="5460" w:hanging="360"/>
      </w:pPr>
    </w:lvl>
    <w:lvl w:ilvl="8" w:tplc="040C001B" w:tentative="1">
      <w:start w:val="1"/>
      <w:numFmt w:val="lowerRoman"/>
      <w:lvlText w:val="%9."/>
      <w:lvlJc w:val="right"/>
      <w:pPr>
        <w:ind w:left="6180" w:hanging="180"/>
      </w:pPr>
    </w:lvl>
  </w:abstractNum>
  <w:abstractNum w:abstractNumId="10" w15:restartNumberingAfterBreak="0">
    <w:nsid w:val="38490E02"/>
    <w:multiLevelType w:val="hybridMultilevel"/>
    <w:tmpl w:val="401A76FC"/>
    <w:lvl w:ilvl="0" w:tplc="040C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Verdana"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Verdana"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Verdana"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C930667"/>
    <w:multiLevelType w:val="hybridMultilevel"/>
    <w:tmpl w:val="3E48CF5A"/>
    <w:lvl w:ilvl="0" w:tplc="2F367120">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2" w15:restartNumberingAfterBreak="0">
    <w:nsid w:val="3D826F95"/>
    <w:multiLevelType w:val="hybridMultilevel"/>
    <w:tmpl w:val="F94C6918"/>
    <w:lvl w:ilvl="0" w:tplc="669260E8">
      <w:start w:val="1"/>
      <w:numFmt w:val="upperLetter"/>
      <w:lvlText w:val="%1-"/>
      <w:lvlJc w:val="left"/>
      <w:pPr>
        <w:ind w:left="1776" w:hanging="360"/>
      </w:pPr>
    </w:lvl>
    <w:lvl w:ilvl="1" w:tplc="040C0019">
      <w:start w:val="1"/>
      <w:numFmt w:val="lowerLetter"/>
      <w:lvlText w:val="%2."/>
      <w:lvlJc w:val="left"/>
      <w:pPr>
        <w:ind w:left="2496" w:hanging="360"/>
      </w:pPr>
    </w:lvl>
    <w:lvl w:ilvl="2" w:tplc="040C001B">
      <w:start w:val="1"/>
      <w:numFmt w:val="lowerRoman"/>
      <w:lvlText w:val="%3."/>
      <w:lvlJc w:val="right"/>
      <w:pPr>
        <w:ind w:left="3216" w:hanging="180"/>
      </w:pPr>
    </w:lvl>
    <w:lvl w:ilvl="3" w:tplc="040C000F">
      <w:start w:val="1"/>
      <w:numFmt w:val="decimal"/>
      <w:lvlText w:val="%4."/>
      <w:lvlJc w:val="left"/>
      <w:pPr>
        <w:ind w:left="3936" w:hanging="360"/>
      </w:pPr>
    </w:lvl>
    <w:lvl w:ilvl="4" w:tplc="040C0019">
      <w:start w:val="1"/>
      <w:numFmt w:val="lowerLetter"/>
      <w:lvlText w:val="%5."/>
      <w:lvlJc w:val="left"/>
      <w:pPr>
        <w:ind w:left="4656" w:hanging="360"/>
      </w:pPr>
    </w:lvl>
    <w:lvl w:ilvl="5" w:tplc="040C001B">
      <w:start w:val="1"/>
      <w:numFmt w:val="lowerRoman"/>
      <w:lvlText w:val="%6."/>
      <w:lvlJc w:val="right"/>
      <w:pPr>
        <w:ind w:left="5376" w:hanging="180"/>
      </w:pPr>
    </w:lvl>
    <w:lvl w:ilvl="6" w:tplc="040C000F">
      <w:start w:val="1"/>
      <w:numFmt w:val="decimal"/>
      <w:lvlText w:val="%7."/>
      <w:lvlJc w:val="left"/>
      <w:pPr>
        <w:ind w:left="6096" w:hanging="360"/>
      </w:pPr>
    </w:lvl>
    <w:lvl w:ilvl="7" w:tplc="040C0019">
      <w:start w:val="1"/>
      <w:numFmt w:val="lowerLetter"/>
      <w:lvlText w:val="%8."/>
      <w:lvlJc w:val="left"/>
      <w:pPr>
        <w:ind w:left="6816" w:hanging="360"/>
      </w:pPr>
    </w:lvl>
    <w:lvl w:ilvl="8" w:tplc="040C001B">
      <w:start w:val="1"/>
      <w:numFmt w:val="lowerRoman"/>
      <w:lvlText w:val="%9."/>
      <w:lvlJc w:val="right"/>
      <w:pPr>
        <w:ind w:left="7536" w:hanging="180"/>
      </w:pPr>
    </w:lvl>
  </w:abstractNum>
  <w:abstractNum w:abstractNumId="13" w15:restartNumberingAfterBreak="0">
    <w:nsid w:val="3F5F5558"/>
    <w:multiLevelType w:val="multilevel"/>
    <w:tmpl w:val="9B6AD4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B11636"/>
    <w:multiLevelType w:val="hybridMultilevel"/>
    <w:tmpl w:val="1A0EF588"/>
    <w:lvl w:ilvl="0" w:tplc="2D9AD9EA">
      <w:start w:val="1"/>
      <w:numFmt w:val="upperLetter"/>
      <w:lvlText w:val="%1-"/>
      <w:lvlJc w:val="left"/>
      <w:pPr>
        <w:ind w:left="644" w:hanging="360"/>
      </w:pPr>
      <w:rPr>
        <w:rFonts w:hint="default"/>
        <w:b/>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5" w15:restartNumberingAfterBreak="0">
    <w:nsid w:val="476C3F4B"/>
    <w:multiLevelType w:val="hybridMultilevel"/>
    <w:tmpl w:val="E6D64162"/>
    <w:lvl w:ilvl="0" w:tplc="6518C15E">
      <w:start w:val="1"/>
      <w:numFmt w:val="decimal"/>
      <w:lvlText w:val="%1-"/>
      <w:lvlJc w:val="left"/>
      <w:pPr>
        <w:ind w:left="720" w:hanging="360"/>
      </w:pPr>
      <w:rPr>
        <w:rFonts w:hint="default"/>
        <w:u w:val="no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6FFB405D"/>
    <w:multiLevelType w:val="hybridMultilevel"/>
    <w:tmpl w:val="CC48A252"/>
    <w:lvl w:ilvl="0" w:tplc="040C0005">
      <w:start w:val="1"/>
      <w:numFmt w:val="bullet"/>
      <w:lvlText w:val=""/>
      <w:lvlJc w:val="left"/>
      <w:pPr>
        <w:ind w:left="795" w:hanging="360"/>
      </w:pPr>
      <w:rPr>
        <w:rFonts w:ascii="Wingdings" w:hAnsi="Wingdings" w:hint="default"/>
      </w:rPr>
    </w:lvl>
    <w:lvl w:ilvl="1" w:tplc="08090003" w:tentative="1">
      <w:start w:val="1"/>
      <w:numFmt w:val="bullet"/>
      <w:lvlText w:val="o"/>
      <w:lvlJc w:val="left"/>
      <w:pPr>
        <w:ind w:left="1515" w:hanging="360"/>
      </w:pPr>
      <w:rPr>
        <w:rFonts w:ascii="Courier New" w:hAnsi="Courier New" w:cs="Verdana"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Verdana"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Verdana" w:hint="default"/>
      </w:rPr>
    </w:lvl>
    <w:lvl w:ilvl="8" w:tplc="08090005" w:tentative="1">
      <w:start w:val="1"/>
      <w:numFmt w:val="bullet"/>
      <w:lvlText w:val=""/>
      <w:lvlJc w:val="left"/>
      <w:pPr>
        <w:ind w:left="6555" w:hanging="360"/>
      </w:pPr>
      <w:rPr>
        <w:rFonts w:ascii="Wingdings" w:hAnsi="Wingdings" w:hint="default"/>
      </w:rPr>
    </w:lvl>
  </w:abstractNum>
  <w:abstractNum w:abstractNumId="17" w15:restartNumberingAfterBreak="0">
    <w:nsid w:val="725A3906"/>
    <w:multiLevelType w:val="hybridMultilevel"/>
    <w:tmpl w:val="B4B2C786"/>
    <w:lvl w:ilvl="0" w:tplc="040C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Verdan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Verdan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Verdana"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10"/>
  </w:num>
  <w:num w:numId="4">
    <w:abstractNumId w:val="5"/>
  </w:num>
  <w:num w:numId="5">
    <w:abstractNumId w:val="17"/>
  </w:num>
  <w:num w:numId="6">
    <w:abstractNumId w:val="4"/>
  </w:num>
  <w:num w:numId="7">
    <w:abstractNumId w:val="8"/>
  </w:num>
  <w:num w:numId="8">
    <w:abstractNumId w:val="0"/>
  </w:num>
  <w:num w:numId="9">
    <w:abstractNumId w:val="15"/>
  </w:num>
  <w:num w:numId="10">
    <w:abstractNumId w:val="1"/>
  </w:num>
  <w:num w:numId="11">
    <w:abstractNumId w:val="3"/>
  </w:num>
  <w:num w:numId="12">
    <w:abstractNumId w:val="9"/>
  </w:num>
  <w:num w:numId="13">
    <w:abstractNumId w:val="14"/>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SystemFonts/>
  <w:activeWritingStyle w:appName="MSWord" w:lang="fr-FR" w:vendorID="64" w:dllVersion="0" w:nlCheck="1" w:checkStyle="0"/>
  <w:activeWritingStyle w:appName="MSWord" w:lang="en-US" w:vendorID="64" w:dllVersion="0" w:nlCheck="1" w:checkStyle="1"/>
  <w:activeWritingStyle w:appName="MSWord" w:lang="en-GB" w:vendorID="64" w:dllVersion="0"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fr-FR" w:vendorID="64" w:dllVersion="131078" w:nlCheck="1" w:checkStyle="1"/>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x9v9fwmtzfxeexp2qpz2wt9seazt095rww&quot;&gt;Methods review 2017&lt;record-ids&gt;&lt;item&gt;566&lt;/item&gt;&lt;item&gt;1395&lt;/item&gt;&lt;item&gt;1398&lt;/item&gt;&lt;item&gt;2058&lt;/item&gt;&lt;item&gt;2146&lt;/item&gt;&lt;item&gt;2560&lt;/item&gt;&lt;item&gt;2561&lt;/item&gt;&lt;item&gt;2562&lt;/item&gt;&lt;item&gt;2632&lt;/item&gt;&lt;item&gt;2639&lt;/item&gt;&lt;item&gt;2653&lt;/item&gt;&lt;item&gt;2654&lt;/item&gt;&lt;item&gt;2671&lt;/item&gt;&lt;item&gt;2835&lt;/item&gt;&lt;item&gt;2844&lt;/item&gt;&lt;item&gt;2845&lt;/item&gt;&lt;item&gt;2852&lt;/item&gt;&lt;item&gt;2961&lt;/item&gt;&lt;item&gt;2974&lt;/item&gt;&lt;item&gt;2975&lt;/item&gt;&lt;item&gt;2997&lt;/item&gt;&lt;item&gt;2998&lt;/item&gt;&lt;item&gt;3018&lt;/item&gt;&lt;item&gt;3029&lt;/item&gt;&lt;item&gt;3030&lt;/item&gt;&lt;item&gt;3031&lt;/item&gt;&lt;item&gt;3032&lt;/item&gt;&lt;item&gt;3033&lt;/item&gt;&lt;item&gt;3034&lt;/item&gt;&lt;item&gt;3035&lt;/item&gt;&lt;item&gt;3036&lt;/item&gt;&lt;item&gt;3037&lt;/item&gt;&lt;item&gt;3038&lt;/item&gt;&lt;item&gt;3039&lt;/item&gt;&lt;item&gt;3040&lt;/item&gt;&lt;item&gt;3041&lt;/item&gt;&lt;item&gt;3042&lt;/item&gt;&lt;item&gt;3043&lt;/item&gt;&lt;item&gt;3044&lt;/item&gt;&lt;item&gt;3045&lt;/item&gt;&lt;item&gt;3046&lt;/item&gt;&lt;item&gt;3047&lt;/item&gt;&lt;item&gt;3048&lt;/item&gt;&lt;item&gt;3049&lt;/item&gt;&lt;item&gt;3051&lt;/item&gt;&lt;item&gt;3052&lt;/item&gt;&lt;item&gt;3053&lt;/item&gt;&lt;item&gt;3054&lt;/item&gt;&lt;item&gt;3055&lt;/item&gt;&lt;item&gt;3056&lt;/item&gt;&lt;item&gt;3057&lt;/item&gt;&lt;item&gt;3058&lt;/item&gt;&lt;item&gt;3059&lt;/item&gt;&lt;item&gt;3060&lt;/item&gt;&lt;item&gt;3061&lt;/item&gt;&lt;item&gt;3062&lt;/item&gt;&lt;item&gt;3063&lt;/item&gt;&lt;item&gt;3064&lt;/item&gt;&lt;item&gt;3065&lt;/item&gt;&lt;item&gt;3066&lt;/item&gt;&lt;item&gt;3067&lt;/item&gt;&lt;/record-ids&gt;&lt;/item&gt;&lt;/Libraries&gt;"/>
  </w:docVars>
  <w:rsids>
    <w:rsidRoot w:val="00820626"/>
    <w:rsid w:val="00000035"/>
    <w:rsid w:val="000001F9"/>
    <w:rsid w:val="00000A2E"/>
    <w:rsid w:val="000017DF"/>
    <w:rsid w:val="0000366E"/>
    <w:rsid w:val="000036F6"/>
    <w:rsid w:val="00003BDD"/>
    <w:rsid w:val="00004B62"/>
    <w:rsid w:val="0000528D"/>
    <w:rsid w:val="00007868"/>
    <w:rsid w:val="00010066"/>
    <w:rsid w:val="00010495"/>
    <w:rsid w:val="000117D4"/>
    <w:rsid w:val="0001268C"/>
    <w:rsid w:val="00013D1D"/>
    <w:rsid w:val="00013EC2"/>
    <w:rsid w:val="00015109"/>
    <w:rsid w:val="000202C2"/>
    <w:rsid w:val="000206E2"/>
    <w:rsid w:val="000209DD"/>
    <w:rsid w:val="000239A8"/>
    <w:rsid w:val="00023E03"/>
    <w:rsid w:val="00023E8F"/>
    <w:rsid w:val="000240DE"/>
    <w:rsid w:val="000251A1"/>
    <w:rsid w:val="00025452"/>
    <w:rsid w:val="000254B6"/>
    <w:rsid w:val="00025697"/>
    <w:rsid w:val="00027CA3"/>
    <w:rsid w:val="00031543"/>
    <w:rsid w:val="00031BC2"/>
    <w:rsid w:val="00032358"/>
    <w:rsid w:val="0003269A"/>
    <w:rsid w:val="00033577"/>
    <w:rsid w:val="00034FFC"/>
    <w:rsid w:val="00035934"/>
    <w:rsid w:val="00037193"/>
    <w:rsid w:val="00037FEB"/>
    <w:rsid w:val="0004229A"/>
    <w:rsid w:val="00042C56"/>
    <w:rsid w:val="00042CE0"/>
    <w:rsid w:val="000442DD"/>
    <w:rsid w:val="000447BC"/>
    <w:rsid w:val="000456AE"/>
    <w:rsid w:val="00046C44"/>
    <w:rsid w:val="0005127E"/>
    <w:rsid w:val="00051942"/>
    <w:rsid w:val="00052B37"/>
    <w:rsid w:val="00053047"/>
    <w:rsid w:val="00054B72"/>
    <w:rsid w:val="00056081"/>
    <w:rsid w:val="00061283"/>
    <w:rsid w:val="0006132C"/>
    <w:rsid w:val="000618EF"/>
    <w:rsid w:val="00062081"/>
    <w:rsid w:val="00062F18"/>
    <w:rsid w:val="00062F67"/>
    <w:rsid w:val="00064742"/>
    <w:rsid w:val="0006487F"/>
    <w:rsid w:val="00064B82"/>
    <w:rsid w:val="00065D71"/>
    <w:rsid w:val="00067CF3"/>
    <w:rsid w:val="00070371"/>
    <w:rsid w:val="00070C8C"/>
    <w:rsid w:val="00070D77"/>
    <w:rsid w:val="000724DD"/>
    <w:rsid w:val="00075B4A"/>
    <w:rsid w:val="000771A7"/>
    <w:rsid w:val="00082308"/>
    <w:rsid w:val="00082893"/>
    <w:rsid w:val="000831EE"/>
    <w:rsid w:val="000840F6"/>
    <w:rsid w:val="0008459E"/>
    <w:rsid w:val="00084984"/>
    <w:rsid w:val="0008580B"/>
    <w:rsid w:val="0008615D"/>
    <w:rsid w:val="00091510"/>
    <w:rsid w:val="0009220F"/>
    <w:rsid w:val="00094007"/>
    <w:rsid w:val="00094056"/>
    <w:rsid w:val="000960DB"/>
    <w:rsid w:val="000972E6"/>
    <w:rsid w:val="000973E4"/>
    <w:rsid w:val="00097888"/>
    <w:rsid w:val="000A32C1"/>
    <w:rsid w:val="000A3A1A"/>
    <w:rsid w:val="000A4C62"/>
    <w:rsid w:val="000A5B82"/>
    <w:rsid w:val="000A75C0"/>
    <w:rsid w:val="000B0569"/>
    <w:rsid w:val="000B0B68"/>
    <w:rsid w:val="000B1BA3"/>
    <w:rsid w:val="000B20F8"/>
    <w:rsid w:val="000B26B5"/>
    <w:rsid w:val="000B2F59"/>
    <w:rsid w:val="000B5003"/>
    <w:rsid w:val="000C2A53"/>
    <w:rsid w:val="000C6D66"/>
    <w:rsid w:val="000C7BBB"/>
    <w:rsid w:val="000D11A7"/>
    <w:rsid w:val="000D1987"/>
    <w:rsid w:val="000D39AB"/>
    <w:rsid w:val="000D53C6"/>
    <w:rsid w:val="000D6C3B"/>
    <w:rsid w:val="000D772F"/>
    <w:rsid w:val="000E032F"/>
    <w:rsid w:val="000E0833"/>
    <w:rsid w:val="000E2AA6"/>
    <w:rsid w:val="000E42DD"/>
    <w:rsid w:val="000E4342"/>
    <w:rsid w:val="000E5C2B"/>
    <w:rsid w:val="000F0099"/>
    <w:rsid w:val="000F0AC1"/>
    <w:rsid w:val="000F195A"/>
    <w:rsid w:val="000F24D4"/>
    <w:rsid w:val="000F350B"/>
    <w:rsid w:val="000F3FA4"/>
    <w:rsid w:val="000F5951"/>
    <w:rsid w:val="000F6459"/>
    <w:rsid w:val="000F656D"/>
    <w:rsid w:val="000F68D3"/>
    <w:rsid w:val="000F75CB"/>
    <w:rsid w:val="000F7FBA"/>
    <w:rsid w:val="000F7FD2"/>
    <w:rsid w:val="00101154"/>
    <w:rsid w:val="001026BA"/>
    <w:rsid w:val="001026E7"/>
    <w:rsid w:val="00102E48"/>
    <w:rsid w:val="001036B6"/>
    <w:rsid w:val="00104943"/>
    <w:rsid w:val="00104EE7"/>
    <w:rsid w:val="00105A65"/>
    <w:rsid w:val="00106498"/>
    <w:rsid w:val="00106943"/>
    <w:rsid w:val="00107204"/>
    <w:rsid w:val="00107791"/>
    <w:rsid w:val="00107D69"/>
    <w:rsid w:val="00112C95"/>
    <w:rsid w:val="00112F00"/>
    <w:rsid w:val="00113149"/>
    <w:rsid w:val="00113B24"/>
    <w:rsid w:val="00113C9D"/>
    <w:rsid w:val="0011429C"/>
    <w:rsid w:val="00114F00"/>
    <w:rsid w:val="00115DBE"/>
    <w:rsid w:val="001167A6"/>
    <w:rsid w:val="0011686A"/>
    <w:rsid w:val="0011703F"/>
    <w:rsid w:val="0012298F"/>
    <w:rsid w:val="001229B3"/>
    <w:rsid w:val="001237A5"/>
    <w:rsid w:val="00123F79"/>
    <w:rsid w:val="00123FE4"/>
    <w:rsid w:val="0012428B"/>
    <w:rsid w:val="001259DE"/>
    <w:rsid w:val="00132A5C"/>
    <w:rsid w:val="00133BE8"/>
    <w:rsid w:val="001347D4"/>
    <w:rsid w:val="00134D6F"/>
    <w:rsid w:val="0013501D"/>
    <w:rsid w:val="00135803"/>
    <w:rsid w:val="00136443"/>
    <w:rsid w:val="0013676A"/>
    <w:rsid w:val="00142EE2"/>
    <w:rsid w:val="00145081"/>
    <w:rsid w:val="00145678"/>
    <w:rsid w:val="0014590C"/>
    <w:rsid w:val="00147977"/>
    <w:rsid w:val="00150709"/>
    <w:rsid w:val="00151D0B"/>
    <w:rsid w:val="001522CD"/>
    <w:rsid w:val="001536DF"/>
    <w:rsid w:val="0015399E"/>
    <w:rsid w:val="00155384"/>
    <w:rsid w:val="0015621A"/>
    <w:rsid w:val="00156696"/>
    <w:rsid w:val="00157585"/>
    <w:rsid w:val="00160A5C"/>
    <w:rsid w:val="00161809"/>
    <w:rsid w:val="00162254"/>
    <w:rsid w:val="0016234D"/>
    <w:rsid w:val="00162ABF"/>
    <w:rsid w:val="00162EDC"/>
    <w:rsid w:val="00164329"/>
    <w:rsid w:val="001649A6"/>
    <w:rsid w:val="00166B02"/>
    <w:rsid w:val="00166B91"/>
    <w:rsid w:val="00166F9F"/>
    <w:rsid w:val="001673A3"/>
    <w:rsid w:val="00170AD4"/>
    <w:rsid w:val="001711FB"/>
    <w:rsid w:val="00171BB0"/>
    <w:rsid w:val="00172B35"/>
    <w:rsid w:val="0017334A"/>
    <w:rsid w:val="00174624"/>
    <w:rsid w:val="00174C99"/>
    <w:rsid w:val="001755A8"/>
    <w:rsid w:val="00175677"/>
    <w:rsid w:val="0018101D"/>
    <w:rsid w:val="00181481"/>
    <w:rsid w:val="00181A25"/>
    <w:rsid w:val="00181E43"/>
    <w:rsid w:val="00182535"/>
    <w:rsid w:val="001839F1"/>
    <w:rsid w:val="00184061"/>
    <w:rsid w:val="0018413A"/>
    <w:rsid w:val="0018466F"/>
    <w:rsid w:val="00185DB4"/>
    <w:rsid w:val="001874D6"/>
    <w:rsid w:val="001875AA"/>
    <w:rsid w:val="00187A54"/>
    <w:rsid w:val="00187EE8"/>
    <w:rsid w:val="00191E12"/>
    <w:rsid w:val="00191E52"/>
    <w:rsid w:val="001928CA"/>
    <w:rsid w:val="001936BB"/>
    <w:rsid w:val="001937D9"/>
    <w:rsid w:val="00194198"/>
    <w:rsid w:val="001947E8"/>
    <w:rsid w:val="001956F0"/>
    <w:rsid w:val="00195CB7"/>
    <w:rsid w:val="001A102F"/>
    <w:rsid w:val="001A114C"/>
    <w:rsid w:val="001A20A1"/>
    <w:rsid w:val="001A2BC2"/>
    <w:rsid w:val="001A3F4C"/>
    <w:rsid w:val="001A52AC"/>
    <w:rsid w:val="001A52D1"/>
    <w:rsid w:val="001A6220"/>
    <w:rsid w:val="001A65E9"/>
    <w:rsid w:val="001A7F5F"/>
    <w:rsid w:val="001B0754"/>
    <w:rsid w:val="001B130C"/>
    <w:rsid w:val="001B186A"/>
    <w:rsid w:val="001B2A0F"/>
    <w:rsid w:val="001B2E05"/>
    <w:rsid w:val="001B30D4"/>
    <w:rsid w:val="001B3DF4"/>
    <w:rsid w:val="001B62A2"/>
    <w:rsid w:val="001B6B23"/>
    <w:rsid w:val="001C0C82"/>
    <w:rsid w:val="001C0ECB"/>
    <w:rsid w:val="001C1E03"/>
    <w:rsid w:val="001C2CDC"/>
    <w:rsid w:val="001C36AF"/>
    <w:rsid w:val="001C4F58"/>
    <w:rsid w:val="001C5068"/>
    <w:rsid w:val="001C5970"/>
    <w:rsid w:val="001C62B7"/>
    <w:rsid w:val="001D0B31"/>
    <w:rsid w:val="001D1B05"/>
    <w:rsid w:val="001D2187"/>
    <w:rsid w:val="001D4CD9"/>
    <w:rsid w:val="001D51B2"/>
    <w:rsid w:val="001D5FE0"/>
    <w:rsid w:val="001D62D0"/>
    <w:rsid w:val="001D6B26"/>
    <w:rsid w:val="001D7F72"/>
    <w:rsid w:val="001E0098"/>
    <w:rsid w:val="001E051D"/>
    <w:rsid w:val="001E099D"/>
    <w:rsid w:val="001E192B"/>
    <w:rsid w:val="001E3B9C"/>
    <w:rsid w:val="001E6682"/>
    <w:rsid w:val="001E672D"/>
    <w:rsid w:val="001F0E06"/>
    <w:rsid w:val="001F0FC4"/>
    <w:rsid w:val="001F11E5"/>
    <w:rsid w:val="001F2EC8"/>
    <w:rsid w:val="001F3B8B"/>
    <w:rsid w:val="001F575B"/>
    <w:rsid w:val="001F5851"/>
    <w:rsid w:val="001F60B2"/>
    <w:rsid w:val="001F6365"/>
    <w:rsid w:val="001F6C3A"/>
    <w:rsid w:val="001F6C46"/>
    <w:rsid w:val="001F7B92"/>
    <w:rsid w:val="001F7DE9"/>
    <w:rsid w:val="00202F07"/>
    <w:rsid w:val="0020308A"/>
    <w:rsid w:val="00203522"/>
    <w:rsid w:val="0020424C"/>
    <w:rsid w:val="002053AC"/>
    <w:rsid w:val="002059B5"/>
    <w:rsid w:val="00205B68"/>
    <w:rsid w:val="00206F1B"/>
    <w:rsid w:val="00207354"/>
    <w:rsid w:val="00212E4E"/>
    <w:rsid w:val="00212F4D"/>
    <w:rsid w:val="002138D5"/>
    <w:rsid w:val="00213B89"/>
    <w:rsid w:val="00216ADE"/>
    <w:rsid w:val="002171B2"/>
    <w:rsid w:val="00217EFD"/>
    <w:rsid w:val="002200DE"/>
    <w:rsid w:val="002201F9"/>
    <w:rsid w:val="0022134F"/>
    <w:rsid w:val="00221F8C"/>
    <w:rsid w:val="0022299C"/>
    <w:rsid w:val="00224423"/>
    <w:rsid w:val="002245EF"/>
    <w:rsid w:val="002260FF"/>
    <w:rsid w:val="00226260"/>
    <w:rsid w:val="00226E3C"/>
    <w:rsid w:val="00226E96"/>
    <w:rsid w:val="002273E7"/>
    <w:rsid w:val="00230269"/>
    <w:rsid w:val="00230640"/>
    <w:rsid w:val="00232290"/>
    <w:rsid w:val="00233890"/>
    <w:rsid w:val="00233C3D"/>
    <w:rsid w:val="0023418A"/>
    <w:rsid w:val="00234300"/>
    <w:rsid w:val="0023572A"/>
    <w:rsid w:val="00235763"/>
    <w:rsid w:val="002371DD"/>
    <w:rsid w:val="00240AB5"/>
    <w:rsid w:val="0024243F"/>
    <w:rsid w:val="00243335"/>
    <w:rsid w:val="00245384"/>
    <w:rsid w:val="00245979"/>
    <w:rsid w:val="0024734E"/>
    <w:rsid w:val="0024784A"/>
    <w:rsid w:val="00247E26"/>
    <w:rsid w:val="00250699"/>
    <w:rsid w:val="002506FD"/>
    <w:rsid w:val="00250786"/>
    <w:rsid w:val="00250A0C"/>
    <w:rsid w:val="00251A9D"/>
    <w:rsid w:val="00252185"/>
    <w:rsid w:val="002525C6"/>
    <w:rsid w:val="002538E1"/>
    <w:rsid w:val="00256E58"/>
    <w:rsid w:val="00260A7D"/>
    <w:rsid w:val="00260CC8"/>
    <w:rsid w:val="00261E89"/>
    <w:rsid w:val="00262220"/>
    <w:rsid w:val="00263866"/>
    <w:rsid w:val="00263CD7"/>
    <w:rsid w:val="0026508B"/>
    <w:rsid w:val="00265B33"/>
    <w:rsid w:val="002663BE"/>
    <w:rsid w:val="00266D4A"/>
    <w:rsid w:val="002678D8"/>
    <w:rsid w:val="002711C6"/>
    <w:rsid w:val="002711E0"/>
    <w:rsid w:val="002720E4"/>
    <w:rsid w:val="00272710"/>
    <w:rsid w:val="00272E95"/>
    <w:rsid w:val="00273D27"/>
    <w:rsid w:val="002761FE"/>
    <w:rsid w:val="00276A89"/>
    <w:rsid w:val="002804AC"/>
    <w:rsid w:val="00281CC7"/>
    <w:rsid w:val="0028213D"/>
    <w:rsid w:val="00282163"/>
    <w:rsid w:val="002827AA"/>
    <w:rsid w:val="002835E7"/>
    <w:rsid w:val="002836B9"/>
    <w:rsid w:val="00283E4C"/>
    <w:rsid w:val="00285D28"/>
    <w:rsid w:val="0028657F"/>
    <w:rsid w:val="0028673E"/>
    <w:rsid w:val="00286EA0"/>
    <w:rsid w:val="002903FD"/>
    <w:rsid w:val="00290DCA"/>
    <w:rsid w:val="00291A01"/>
    <w:rsid w:val="00291A9A"/>
    <w:rsid w:val="00291AC4"/>
    <w:rsid w:val="002923EF"/>
    <w:rsid w:val="002946B2"/>
    <w:rsid w:val="00294A4C"/>
    <w:rsid w:val="002A0573"/>
    <w:rsid w:val="002A12E1"/>
    <w:rsid w:val="002A1D2A"/>
    <w:rsid w:val="002A2558"/>
    <w:rsid w:val="002A3303"/>
    <w:rsid w:val="002A3681"/>
    <w:rsid w:val="002A454F"/>
    <w:rsid w:val="002A50C6"/>
    <w:rsid w:val="002A6FA1"/>
    <w:rsid w:val="002A7312"/>
    <w:rsid w:val="002B00E8"/>
    <w:rsid w:val="002B0DDE"/>
    <w:rsid w:val="002B2926"/>
    <w:rsid w:val="002B340A"/>
    <w:rsid w:val="002B66C3"/>
    <w:rsid w:val="002B7B57"/>
    <w:rsid w:val="002B7D51"/>
    <w:rsid w:val="002B7E40"/>
    <w:rsid w:val="002C14A0"/>
    <w:rsid w:val="002C2B76"/>
    <w:rsid w:val="002C2CB5"/>
    <w:rsid w:val="002C2DDF"/>
    <w:rsid w:val="002C3557"/>
    <w:rsid w:val="002C37FE"/>
    <w:rsid w:val="002C3991"/>
    <w:rsid w:val="002C67B3"/>
    <w:rsid w:val="002C694A"/>
    <w:rsid w:val="002C6EA9"/>
    <w:rsid w:val="002C7462"/>
    <w:rsid w:val="002D00B9"/>
    <w:rsid w:val="002D06D5"/>
    <w:rsid w:val="002D07B9"/>
    <w:rsid w:val="002D0818"/>
    <w:rsid w:val="002D2274"/>
    <w:rsid w:val="002D2418"/>
    <w:rsid w:val="002D2542"/>
    <w:rsid w:val="002D25A7"/>
    <w:rsid w:val="002D2624"/>
    <w:rsid w:val="002D36DA"/>
    <w:rsid w:val="002D487C"/>
    <w:rsid w:val="002D630F"/>
    <w:rsid w:val="002D6815"/>
    <w:rsid w:val="002D6B5E"/>
    <w:rsid w:val="002D7081"/>
    <w:rsid w:val="002E0176"/>
    <w:rsid w:val="002E0406"/>
    <w:rsid w:val="002E1541"/>
    <w:rsid w:val="002E237A"/>
    <w:rsid w:val="002E2B1A"/>
    <w:rsid w:val="002E3FB5"/>
    <w:rsid w:val="002E4FC8"/>
    <w:rsid w:val="002E69AA"/>
    <w:rsid w:val="002F1551"/>
    <w:rsid w:val="002F15FB"/>
    <w:rsid w:val="002F629D"/>
    <w:rsid w:val="002F6322"/>
    <w:rsid w:val="002F748C"/>
    <w:rsid w:val="002F7645"/>
    <w:rsid w:val="003015BC"/>
    <w:rsid w:val="00301AD8"/>
    <w:rsid w:val="00303968"/>
    <w:rsid w:val="00303E39"/>
    <w:rsid w:val="00303F67"/>
    <w:rsid w:val="00304E6B"/>
    <w:rsid w:val="00305D18"/>
    <w:rsid w:val="00306CD5"/>
    <w:rsid w:val="00307D41"/>
    <w:rsid w:val="003134D7"/>
    <w:rsid w:val="00313FD5"/>
    <w:rsid w:val="00314F4E"/>
    <w:rsid w:val="00315F68"/>
    <w:rsid w:val="00316CAD"/>
    <w:rsid w:val="00317A23"/>
    <w:rsid w:val="003203D4"/>
    <w:rsid w:val="00320916"/>
    <w:rsid w:val="00321D67"/>
    <w:rsid w:val="00322DE2"/>
    <w:rsid w:val="00325736"/>
    <w:rsid w:val="00326408"/>
    <w:rsid w:val="00327019"/>
    <w:rsid w:val="00330496"/>
    <w:rsid w:val="00330519"/>
    <w:rsid w:val="00330D70"/>
    <w:rsid w:val="00332647"/>
    <w:rsid w:val="00333C16"/>
    <w:rsid w:val="003340A3"/>
    <w:rsid w:val="003351BF"/>
    <w:rsid w:val="00335577"/>
    <w:rsid w:val="00335939"/>
    <w:rsid w:val="003368C2"/>
    <w:rsid w:val="00340C06"/>
    <w:rsid w:val="00341522"/>
    <w:rsid w:val="00341674"/>
    <w:rsid w:val="0034229F"/>
    <w:rsid w:val="003422FD"/>
    <w:rsid w:val="00342E06"/>
    <w:rsid w:val="0034480D"/>
    <w:rsid w:val="00344CA6"/>
    <w:rsid w:val="00344EF9"/>
    <w:rsid w:val="00345FDC"/>
    <w:rsid w:val="0034657E"/>
    <w:rsid w:val="003511EC"/>
    <w:rsid w:val="00351284"/>
    <w:rsid w:val="00351E84"/>
    <w:rsid w:val="00353099"/>
    <w:rsid w:val="00353104"/>
    <w:rsid w:val="00353712"/>
    <w:rsid w:val="00353796"/>
    <w:rsid w:val="00353E4A"/>
    <w:rsid w:val="00353FEA"/>
    <w:rsid w:val="0035460A"/>
    <w:rsid w:val="003555E3"/>
    <w:rsid w:val="00355F19"/>
    <w:rsid w:val="0035736F"/>
    <w:rsid w:val="003606FB"/>
    <w:rsid w:val="003637B4"/>
    <w:rsid w:val="0036397A"/>
    <w:rsid w:val="0036398F"/>
    <w:rsid w:val="003639B6"/>
    <w:rsid w:val="00363C72"/>
    <w:rsid w:val="00365463"/>
    <w:rsid w:val="00365B77"/>
    <w:rsid w:val="0037071D"/>
    <w:rsid w:val="00370F8B"/>
    <w:rsid w:val="003711BC"/>
    <w:rsid w:val="00371228"/>
    <w:rsid w:val="003713AE"/>
    <w:rsid w:val="00375175"/>
    <w:rsid w:val="00376340"/>
    <w:rsid w:val="0037678A"/>
    <w:rsid w:val="003769AF"/>
    <w:rsid w:val="003774FC"/>
    <w:rsid w:val="0038066D"/>
    <w:rsid w:val="00380F44"/>
    <w:rsid w:val="00381D21"/>
    <w:rsid w:val="00385685"/>
    <w:rsid w:val="003865ED"/>
    <w:rsid w:val="003874AD"/>
    <w:rsid w:val="00390582"/>
    <w:rsid w:val="0039140B"/>
    <w:rsid w:val="00391E76"/>
    <w:rsid w:val="003932B3"/>
    <w:rsid w:val="003938C3"/>
    <w:rsid w:val="003965C3"/>
    <w:rsid w:val="0039764D"/>
    <w:rsid w:val="0039794D"/>
    <w:rsid w:val="003A1BE1"/>
    <w:rsid w:val="003A2DE6"/>
    <w:rsid w:val="003B089C"/>
    <w:rsid w:val="003B0F0E"/>
    <w:rsid w:val="003B1E47"/>
    <w:rsid w:val="003B2BAB"/>
    <w:rsid w:val="003B573D"/>
    <w:rsid w:val="003C1860"/>
    <w:rsid w:val="003C19F4"/>
    <w:rsid w:val="003C45C3"/>
    <w:rsid w:val="003C4B26"/>
    <w:rsid w:val="003C5992"/>
    <w:rsid w:val="003C5FCB"/>
    <w:rsid w:val="003C662A"/>
    <w:rsid w:val="003D15BA"/>
    <w:rsid w:val="003D3A58"/>
    <w:rsid w:val="003D3B20"/>
    <w:rsid w:val="003D3CD4"/>
    <w:rsid w:val="003D4DC9"/>
    <w:rsid w:val="003D780E"/>
    <w:rsid w:val="003D7BAC"/>
    <w:rsid w:val="003E03F7"/>
    <w:rsid w:val="003E48CD"/>
    <w:rsid w:val="003E61D6"/>
    <w:rsid w:val="003E6200"/>
    <w:rsid w:val="003E6AFE"/>
    <w:rsid w:val="003E6B89"/>
    <w:rsid w:val="003E7091"/>
    <w:rsid w:val="003E73A2"/>
    <w:rsid w:val="003F02D7"/>
    <w:rsid w:val="003F0452"/>
    <w:rsid w:val="003F0472"/>
    <w:rsid w:val="003F05FF"/>
    <w:rsid w:val="003F10B2"/>
    <w:rsid w:val="003F1766"/>
    <w:rsid w:val="003F1C51"/>
    <w:rsid w:val="003F1CE9"/>
    <w:rsid w:val="003F1FA5"/>
    <w:rsid w:val="003F2CD0"/>
    <w:rsid w:val="003F3578"/>
    <w:rsid w:val="003F391A"/>
    <w:rsid w:val="003F560B"/>
    <w:rsid w:val="003F6595"/>
    <w:rsid w:val="003F6C3D"/>
    <w:rsid w:val="003F6ECF"/>
    <w:rsid w:val="003F7601"/>
    <w:rsid w:val="00400171"/>
    <w:rsid w:val="004010BD"/>
    <w:rsid w:val="004014CF"/>
    <w:rsid w:val="00402377"/>
    <w:rsid w:val="00403645"/>
    <w:rsid w:val="004039FA"/>
    <w:rsid w:val="0041007A"/>
    <w:rsid w:val="00412755"/>
    <w:rsid w:val="00412F34"/>
    <w:rsid w:val="00413C8B"/>
    <w:rsid w:val="00413CCF"/>
    <w:rsid w:val="00414766"/>
    <w:rsid w:val="00416381"/>
    <w:rsid w:val="00416C1D"/>
    <w:rsid w:val="0041766C"/>
    <w:rsid w:val="00420C34"/>
    <w:rsid w:val="00421077"/>
    <w:rsid w:val="00421281"/>
    <w:rsid w:val="00421EEB"/>
    <w:rsid w:val="004224FB"/>
    <w:rsid w:val="00422A37"/>
    <w:rsid w:val="00422B5A"/>
    <w:rsid w:val="004246F3"/>
    <w:rsid w:val="00424F52"/>
    <w:rsid w:val="00425A8B"/>
    <w:rsid w:val="004260EF"/>
    <w:rsid w:val="00426392"/>
    <w:rsid w:val="004263E2"/>
    <w:rsid w:val="004267D1"/>
    <w:rsid w:val="00426CB4"/>
    <w:rsid w:val="004278BE"/>
    <w:rsid w:val="004302EC"/>
    <w:rsid w:val="00431C07"/>
    <w:rsid w:val="0043229A"/>
    <w:rsid w:val="004323C9"/>
    <w:rsid w:val="004327FE"/>
    <w:rsid w:val="00433D12"/>
    <w:rsid w:val="00434715"/>
    <w:rsid w:val="00434BEB"/>
    <w:rsid w:val="004354D2"/>
    <w:rsid w:val="00435B12"/>
    <w:rsid w:val="004368C7"/>
    <w:rsid w:val="00437295"/>
    <w:rsid w:val="00437990"/>
    <w:rsid w:val="00437AC2"/>
    <w:rsid w:val="00441C52"/>
    <w:rsid w:val="00441FB8"/>
    <w:rsid w:val="00444863"/>
    <w:rsid w:val="00444995"/>
    <w:rsid w:val="00444B9A"/>
    <w:rsid w:val="004450F8"/>
    <w:rsid w:val="00445174"/>
    <w:rsid w:val="0044561B"/>
    <w:rsid w:val="00445629"/>
    <w:rsid w:val="004477EA"/>
    <w:rsid w:val="00452160"/>
    <w:rsid w:val="00452B8F"/>
    <w:rsid w:val="004530CC"/>
    <w:rsid w:val="00453424"/>
    <w:rsid w:val="004541A8"/>
    <w:rsid w:val="0045453F"/>
    <w:rsid w:val="00454D01"/>
    <w:rsid w:val="00454FBA"/>
    <w:rsid w:val="004559F1"/>
    <w:rsid w:val="00455FC9"/>
    <w:rsid w:val="00457405"/>
    <w:rsid w:val="00457603"/>
    <w:rsid w:val="00463EF4"/>
    <w:rsid w:val="00466BAA"/>
    <w:rsid w:val="00467A31"/>
    <w:rsid w:val="0047077B"/>
    <w:rsid w:val="004709C7"/>
    <w:rsid w:val="00471699"/>
    <w:rsid w:val="00471C32"/>
    <w:rsid w:val="00471ECF"/>
    <w:rsid w:val="00472835"/>
    <w:rsid w:val="00473099"/>
    <w:rsid w:val="00474852"/>
    <w:rsid w:val="0048003E"/>
    <w:rsid w:val="00481262"/>
    <w:rsid w:val="00481D45"/>
    <w:rsid w:val="00481F32"/>
    <w:rsid w:val="0048290D"/>
    <w:rsid w:val="004836BF"/>
    <w:rsid w:val="00485FDA"/>
    <w:rsid w:val="00487ADC"/>
    <w:rsid w:val="00490062"/>
    <w:rsid w:val="00490067"/>
    <w:rsid w:val="00490873"/>
    <w:rsid w:val="00491007"/>
    <w:rsid w:val="004919DB"/>
    <w:rsid w:val="00491EC4"/>
    <w:rsid w:val="004939D8"/>
    <w:rsid w:val="004946AF"/>
    <w:rsid w:val="0049563A"/>
    <w:rsid w:val="004971FA"/>
    <w:rsid w:val="00497871"/>
    <w:rsid w:val="004A0459"/>
    <w:rsid w:val="004A0BBE"/>
    <w:rsid w:val="004A386D"/>
    <w:rsid w:val="004A3B14"/>
    <w:rsid w:val="004A4B51"/>
    <w:rsid w:val="004A6107"/>
    <w:rsid w:val="004A682B"/>
    <w:rsid w:val="004B2A64"/>
    <w:rsid w:val="004B2CCD"/>
    <w:rsid w:val="004B3A11"/>
    <w:rsid w:val="004B4CE2"/>
    <w:rsid w:val="004B5336"/>
    <w:rsid w:val="004B6208"/>
    <w:rsid w:val="004B6471"/>
    <w:rsid w:val="004C331B"/>
    <w:rsid w:val="004C37C0"/>
    <w:rsid w:val="004C551B"/>
    <w:rsid w:val="004C7D4B"/>
    <w:rsid w:val="004D151C"/>
    <w:rsid w:val="004D3484"/>
    <w:rsid w:val="004D3F90"/>
    <w:rsid w:val="004D40BF"/>
    <w:rsid w:val="004D5337"/>
    <w:rsid w:val="004D541C"/>
    <w:rsid w:val="004D66A4"/>
    <w:rsid w:val="004D7D6D"/>
    <w:rsid w:val="004E36BE"/>
    <w:rsid w:val="004E6882"/>
    <w:rsid w:val="004F018A"/>
    <w:rsid w:val="004F1BE2"/>
    <w:rsid w:val="004F1D93"/>
    <w:rsid w:val="004F23F8"/>
    <w:rsid w:val="004F2A18"/>
    <w:rsid w:val="004F3A2D"/>
    <w:rsid w:val="004F4BFD"/>
    <w:rsid w:val="004F5017"/>
    <w:rsid w:val="004F5495"/>
    <w:rsid w:val="004F72EB"/>
    <w:rsid w:val="005031A5"/>
    <w:rsid w:val="005044F4"/>
    <w:rsid w:val="00505702"/>
    <w:rsid w:val="00505DAE"/>
    <w:rsid w:val="00506D00"/>
    <w:rsid w:val="005073E5"/>
    <w:rsid w:val="005106C9"/>
    <w:rsid w:val="005108D0"/>
    <w:rsid w:val="00510FBB"/>
    <w:rsid w:val="00512EDA"/>
    <w:rsid w:val="005158D2"/>
    <w:rsid w:val="00520D01"/>
    <w:rsid w:val="00522990"/>
    <w:rsid w:val="005231CF"/>
    <w:rsid w:val="005236A0"/>
    <w:rsid w:val="00524207"/>
    <w:rsid w:val="00524B85"/>
    <w:rsid w:val="00526DEB"/>
    <w:rsid w:val="0052700E"/>
    <w:rsid w:val="0052727E"/>
    <w:rsid w:val="00530809"/>
    <w:rsid w:val="00531823"/>
    <w:rsid w:val="00532926"/>
    <w:rsid w:val="005330D7"/>
    <w:rsid w:val="00534337"/>
    <w:rsid w:val="00535048"/>
    <w:rsid w:val="00537076"/>
    <w:rsid w:val="005375E1"/>
    <w:rsid w:val="0054087B"/>
    <w:rsid w:val="0054136B"/>
    <w:rsid w:val="00541CE5"/>
    <w:rsid w:val="00543DAA"/>
    <w:rsid w:val="00543F1A"/>
    <w:rsid w:val="005440A0"/>
    <w:rsid w:val="0054414E"/>
    <w:rsid w:val="00544852"/>
    <w:rsid w:val="00544BC2"/>
    <w:rsid w:val="00544F44"/>
    <w:rsid w:val="0054542A"/>
    <w:rsid w:val="005464B6"/>
    <w:rsid w:val="00546935"/>
    <w:rsid w:val="0054699D"/>
    <w:rsid w:val="00546A40"/>
    <w:rsid w:val="00547965"/>
    <w:rsid w:val="00547DE1"/>
    <w:rsid w:val="005510B3"/>
    <w:rsid w:val="005514C2"/>
    <w:rsid w:val="005521B1"/>
    <w:rsid w:val="00553779"/>
    <w:rsid w:val="005543A4"/>
    <w:rsid w:val="00554A5A"/>
    <w:rsid w:val="00554AE1"/>
    <w:rsid w:val="005553DA"/>
    <w:rsid w:val="00556426"/>
    <w:rsid w:val="00557AB8"/>
    <w:rsid w:val="0056046D"/>
    <w:rsid w:val="00560551"/>
    <w:rsid w:val="00560887"/>
    <w:rsid w:val="00561829"/>
    <w:rsid w:val="00561954"/>
    <w:rsid w:val="00562CED"/>
    <w:rsid w:val="00564627"/>
    <w:rsid w:val="00564BA2"/>
    <w:rsid w:val="005654DF"/>
    <w:rsid w:val="005670A0"/>
    <w:rsid w:val="005671AA"/>
    <w:rsid w:val="00567772"/>
    <w:rsid w:val="00570DE2"/>
    <w:rsid w:val="0057251D"/>
    <w:rsid w:val="00572707"/>
    <w:rsid w:val="00572F71"/>
    <w:rsid w:val="005730CB"/>
    <w:rsid w:val="00573501"/>
    <w:rsid w:val="005735C9"/>
    <w:rsid w:val="00577820"/>
    <w:rsid w:val="00577958"/>
    <w:rsid w:val="00577984"/>
    <w:rsid w:val="005813E7"/>
    <w:rsid w:val="00581652"/>
    <w:rsid w:val="005818D0"/>
    <w:rsid w:val="00582F4C"/>
    <w:rsid w:val="00582F8A"/>
    <w:rsid w:val="005841C0"/>
    <w:rsid w:val="005849EE"/>
    <w:rsid w:val="00584C6C"/>
    <w:rsid w:val="00585790"/>
    <w:rsid w:val="00585DC1"/>
    <w:rsid w:val="00585F61"/>
    <w:rsid w:val="00586D09"/>
    <w:rsid w:val="00587B49"/>
    <w:rsid w:val="00587C4A"/>
    <w:rsid w:val="00587D1E"/>
    <w:rsid w:val="00590537"/>
    <w:rsid w:val="00591576"/>
    <w:rsid w:val="00592AF7"/>
    <w:rsid w:val="005935D2"/>
    <w:rsid w:val="00593991"/>
    <w:rsid w:val="00593A5A"/>
    <w:rsid w:val="005943B3"/>
    <w:rsid w:val="00594884"/>
    <w:rsid w:val="00595520"/>
    <w:rsid w:val="00595D50"/>
    <w:rsid w:val="005965FF"/>
    <w:rsid w:val="005A284A"/>
    <w:rsid w:val="005A293B"/>
    <w:rsid w:val="005A4557"/>
    <w:rsid w:val="005A5618"/>
    <w:rsid w:val="005A6ECC"/>
    <w:rsid w:val="005A6F9F"/>
    <w:rsid w:val="005A7004"/>
    <w:rsid w:val="005A7A47"/>
    <w:rsid w:val="005B3182"/>
    <w:rsid w:val="005B36BE"/>
    <w:rsid w:val="005B5E21"/>
    <w:rsid w:val="005B5FEE"/>
    <w:rsid w:val="005C1A97"/>
    <w:rsid w:val="005C21C7"/>
    <w:rsid w:val="005C2786"/>
    <w:rsid w:val="005C2A6F"/>
    <w:rsid w:val="005C2D8D"/>
    <w:rsid w:val="005C4F74"/>
    <w:rsid w:val="005C56B6"/>
    <w:rsid w:val="005C576B"/>
    <w:rsid w:val="005C5B28"/>
    <w:rsid w:val="005C616E"/>
    <w:rsid w:val="005C6DFE"/>
    <w:rsid w:val="005D38F8"/>
    <w:rsid w:val="005D4065"/>
    <w:rsid w:val="005D4270"/>
    <w:rsid w:val="005D551D"/>
    <w:rsid w:val="005D5ACF"/>
    <w:rsid w:val="005D6122"/>
    <w:rsid w:val="005D6AC0"/>
    <w:rsid w:val="005E0874"/>
    <w:rsid w:val="005E1F69"/>
    <w:rsid w:val="005E2DAF"/>
    <w:rsid w:val="005E314E"/>
    <w:rsid w:val="005E37A5"/>
    <w:rsid w:val="005E53AF"/>
    <w:rsid w:val="005E588F"/>
    <w:rsid w:val="005E7A56"/>
    <w:rsid w:val="005F083D"/>
    <w:rsid w:val="005F0EE9"/>
    <w:rsid w:val="005F152F"/>
    <w:rsid w:val="005F293E"/>
    <w:rsid w:val="005F3BF3"/>
    <w:rsid w:val="005F4DA2"/>
    <w:rsid w:val="005F4F35"/>
    <w:rsid w:val="005F5587"/>
    <w:rsid w:val="005F5CB8"/>
    <w:rsid w:val="005F601D"/>
    <w:rsid w:val="00601A01"/>
    <w:rsid w:val="00602BDF"/>
    <w:rsid w:val="00604D33"/>
    <w:rsid w:val="00604D5F"/>
    <w:rsid w:val="00605171"/>
    <w:rsid w:val="006058A2"/>
    <w:rsid w:val="00606552"/>
    <w:rsid w:val="006070C0"/>
    <w:rsid w:val="00607C5D"/>
    <w:rsid w:val="006116EF"/>
    <w:rsid w:val="00611841"/>
    <w:rsid w:val="00611A6B"/>
    <w:rsid w:val="006146AD"/>
    <w:rsid w:val="00615B4A"/>
    <w:rsid w:val="00615DFA"/>
    <w:rsid w:val="0061601D"/>
    <w:rsid w:val="006160CC"/>
    <w:rsid w:val="00617335"/>
    <w:rsid w:val="006173A8"/>
    <w:rsid w:val="0061761A"/>
    <w:rsid w:val="006208D6"/>
    <w:rsid w:val="00623125"/>
    <w:rsid w:val="006231BB"/>
    <w:rsid w:val="00623999"/>
    <w:rsid w:val="00623D80"/>
    <w:rsid w:val="00625A5E"/>
    <w:rsid w:val="00626856"/>
    <w:rsid w:val="006315A5"/>
    <w:rsid w:val="00632261"/>
    <w:rsid w:val="00632746"/>
    <w:rsid w:val="006329E5"/>
    <w:rsid w:val="0063389F"/>
    <w:rsid w:val="006348FC"/>
    <w:rsid w:val="00635779"/>
    <w:rsid w:val="00636070"/>
    <w:rsid w:val="00636502"/>
    <w:rsid w:val="00636C41"/>
    <w:rsid w:val="00636C70"/>
    <w:rsid w:val="00636EA9"/>
    <w:rsid w:val="00637E66"/>
    <w:rsid w:val="00640128"/>
    <w:rsid w:val="006402BB"/>
    <w:rsid w:val="00640901"/>
    <w:rsid w:val="0064172B"/>
    <w:rsid w:val="00641ADF"/>
    <w:rsid w:val="006437F7"/>
    <w:rsid w:val="00643B10"/>
    <w:rsid w:val="00644571"/>
    <w:rsid w:val="00647D63"/>
    <w:rsid w:val="00647E58"/>
    <w:rsid w:val="00652108"/>
    <w:rsid w:val="00652288"/>
    <w:rsid w:val="00653179"/>
    <w:rsid w:val="0065332B"/>
    <w:rsid w:val="0065390D"/>
    <w:rsid w:val="00653A7B"/>
    <w:rsid w:val="00653CCC"/>
    <w:rsid w:val="006544FC"/>
    <w:rsid w:val="00655C97"/>
    <w:rsid w:val="00656020"/>
    <w:rsid w:val="00660CEA"/>
    <w:rsid w:val="00662610"/>
    <w:rsid w:val="006637D9"/>
    <w:rsid w:val="00663F47"/>
    <w:rsid w:val="006649B9"/>
    <w:rsid w:val="00666897"/>
    <w:rsid w:val="00667F53"/>
    <w:rsid w:val="00671E08"/>
    <w:rsid w:val="006722F3"/>
    <w:rsid w:val="00672778"/>
    <w:rsid w:val="006749FE"/>
    <w:rsid w:val="006753EC"/>
    <w:rsid w:val="00681AB0"/>
    <w:rsid w:val="00681D91"/>
    <w:rsid w:val="0068293D"/>
    <w:rsid w:val="006839FB"/>
    <w:rsid w:val="00683A17"/>
    <w:rsid w:val="00685B0B"/>
    <w:rsid w:val="006868E9"/>
    <w:rsid w:val="00686CCD"/>
    <w:rsid w:val="00687A4F"/>
    <w:rsid w:val="0069035B"/>
    <w:rsid w:val="00690711"/>
    <w:rsid w:val="00690C2D"/>
    <w:rsid w:val="0069260A"/>
    <w:rsid w:val="00692BD7"/>
    <w:rsid w:val="006932B5"/>
    <w:rsid w:val="00693896"/>
    <w:rsid w:val="00694540"/>
    <w:rsid w:val="0069482E"/>
    <w:rsid w:val="0069533F"/>
    <w:rsid w:val="0069579B"/>
    <w:rsid w:val="00695E43"/>
    <w:rsid w:val="00697786"/>
    <w:rsid w:val="006A03BA"/>
    <w:rsid w:val="006A1CF8"/>
    <w:rsid w:val="006A396F"/>
    <w:rsid w:val="006A4071"/>
    <w:rsid w:val="006A4108"/>
    <w:rsid w:val="006A4B5B"/>
    <w:rsid w:val="006A4BEF"/>
    <w:rsid w:val="006A6BDD"/>
    <w:rsid w:val="006A7027"/>
    <w:rsid w:val="006B13BB"/>
    <w:rsid w:val="006B257E"/>
    <w:rsid w:val="006B295A"/>
    <w:rsid w:val="006B2CF2"/>
    <w:rsid w:val="006B3E16"/>
    <w:rsid w:val="006B504D"/>
    <w:rsid w:val="006B59F2"/>
    <w:rsid w:val="006B5CA8"/>
    <w:rsid w:val="006B7151"/>
    <w:rsid w:val="006C0671"/>
    <w:rsid w:val="006C1283"/>
    <w:rsid w:val="006C16A7"/>
    <w:rsid w:val="006C24C6"/>
    <w:rsid w:val="006C269C"/>
    <w:rsid w:val="006C29C0"/>
    <w:rsid w:val="006C2C48"/>
    <w:rsid w:val="006C4268"/>
    <w:rsid w:val="006C53C9"/>
    <w:rsid w:val="006C5835"/>
    <w:rsid w:val="006C59C5"/>
    <w:rsid w:val="006D026F"/>
    <w:rsid w:val="006D08E7"/>
    <w:rsid w:val="006D161B"/>
    <w:rsid w:val="006D1ADA"/>
    <w:rsid w:val="006D207A"/>
    <w:rsid w:val="006D3D85"/>
    <w:rsid w:val="006D4260"/>
    <w:rsid w:val="006D5BCE"/>
    <w:rsid w:val="006D5C02"/>
    <w:rsid w:val="006D5C87"/>
    <w:rsid w:val="006D6127"/>
    <w:rsid w:val="006E066C"/>
    <w:rsid w:val="006E09B1"/>
    <w:rsid w:val="006E1928"/>
    <w:rsid w:val="006E4E20"/>
    <w:rsid w:val="006E5E35"/>
    <w:rsid w:val="006E650E"/>
    <w:rsid w:val="006E6B68"/>
    <w:rsid w:val="006F070D"/>
    <w:rsid w:val="006F0E03"/>
    <w:rsid w:val="006F11D7"/>
    <w:rsid w:val="006F1B0D"/>
    <w:rsid w:val="006F2387"/>
    <w:rsid w:val="006F26C0"/>
    <w:rsid w:val="006F2E98"/>
    <w:rsid w:val="006F32AC"/>
    <w:rsid w:val="006F78D1"/>
    <w:rsid w:val="006F7D31"/>
    <w:rsid w:val="007012F6"/>
    <w:rsid w:val="00702C8D"/>
    <w:rsid w:val="00702D4F"/>
    <w:rsid w:val="0070418E"/>
    <w:rsid w:val="0070441E"/>
    <w:rsid w:val="0070462E"/>
    <w:rsid w:val="007102FF"/>
    <w:rsid w:val="007111AB"/>
    <w:rsid w:val="00712023"/>
    <w:rsid w:val="00712D2D"/>
    <w:rsid w:val="00713CD0"/>
    <w:rsid w:val="00716029"/>
    <w:rsid w:val="0071784E"/>
    <w:rsid w:val="007204B7"/>
    <w:rsid w:val="0072472D"/>
    <w:rsid w:val="00724D5F"/>
    <w:rsid w:val="00724FBC"/>
    <w:rsid w:val="00726408"/>
    <w:rsid w:val="00726ACA"/>
    <w:rsid w:val="007273C2"/>
    <w:rsid w:val="007316BE"/>
    <w:rsid w:val="007328E8"/>
    <w:rsid w:val="00732CA9"/>
    <w:rsid w:val="00734AD0"/>
    <w:rsid w:val="00735593"/>
    <w:rsid w:val="00735FBB"/>
    <w:rsid w:val="00736C7B"/>
    <w:rsid w:val="0074111B"/>
    <w:rsid w:val="00741B91"/>
    <w:rsid w:val="00742087"/>
    <w:rsid w:val="007434DC"/>
    <w:rsid w:val="00743516"/>
    <w:rsid w:val="00744E1E"/>
    <w:rsid w:val="0074539C"/>
    <w:rsid w:val="00745453"/>
    <w:rsid w:val="00747438"/>
    <w:rsid w:val="00747A7A"/>
    <w:rsid w:val="00747FB8"/>
    <w:rsid w:val="007516BE"/>
    <w:rsid w:val="0075271C"/>
    <w:rsid w:val="00752CC1"/>
    <w:rsid w:val="00753672"/>
    <w:rsid w:val="00753878"/>
    <w:rsid w:val="007561CE"/>
    <w:rsid w:val="00757EB2"/>
    <w:rsid w:val="007601DA"/>
    <w:rsid w:val="00764A44"/>
    <w:rsid w:val="007658FD"/>
    <w:rsid w:val="007662AD"/>
    <w:rsid w:val="00766C04"/>
    <w:rsid w:val="00767120"/>
    <w:rsid w:val="00767A14"/>
    <w:rsid w:val="007728F2"/>
    <w:rsid w:val="007737D5"/>
    <w:rsid w:val="00773912"/>
    <w:rsid w:val="00774022"/>
    <w:rsid w:val="00775A8A"/>
    <w:rsid w:val="00776198"/>
    <w:rsid w:val="00776495"/>
    <w:rsid w:val="0077651E"/>
    <w:rsid w:val="0077722E"/>
    <w:rsid w:val="00777800"/>
    <w:rsid w:val="00777DDF"/>
    <w:rsid w:val="007807BA"/>
    <w:rsid w:val="00780AFE"/>
    <w:rsid w:val="00781421"/>
    <w:rsid w:val="007817F7"/>
    <w:rsid w:val="00781BB4"/>
    <w:rsid w:val="00782D45"/>
    <w:rsid w:val="00782E49"/>
    <w:rsid w:val="0078413D"/>
    <w:rsid w:val="00785860"/>
    <w:rsid w:val="00786032"/>
    <w:rsid w:val="00786F17"/>
    <w:rsid w:val="00787314"/>
    <w:rsid w:val="00787B13"/>
    <w:rsid w:val="00791CAF"/>
    <w:rsid w:val="0079230B"/>
    <w:rsid w:val="007927B8"/>
    <w:rsid w:val="00792853"/>
    <w:rsid w:val="00792CA5"/>
    <w:rsid w:val="007937A8"/>
    <w:rsid w:val="0079492A"/>
    <w:rsid w:val="007964E5"/>
    <w:rsid w:val="00797433"/>
    <w:rsid w:val="007A087B"/>
    <w:rsid w:val="007A09CE"/>
    <w:rsid w:val="007A1E71"/>
    <w:rsid w:val="007A293F"/>
    <w:rsid w:val="007A384C"/>
    <w:rsid w:val="007A42D4"/>
    <w:rsid w:val="007A48B1"/>
    <w:rsid w:val="007A5906"/>
    <w:rsid w:val="007A64DE"/>
    <w:rsid w:val="007A723F"/>
    <w:rsid w:val="007A7F5F"/>
    <w:rsid w:val="007B0F24"/>
    <w:rsid w:val="007B2020"/>
    <w:rsid w:val="007B293F"/>
    <w:rsid w:val="007B3239"/>
    <w:rsid w:val="007B5772"/>
    <w:rsid w:val="007B64B1"/>
    <w:rsid w:val="007B6789"/>
    <w:rsid w:val="007B67B3"/>
    <w:rsid w:val="007B6ABD"/>
    <w:rsid w:val="007C1062"/>
    <w:rsid w:val="007C1574"/>
    <w:rsid w:val="007C34B9"/>
    <w:rsid w:val="007C6848"/>
    <w:rsid w:val="007D0C2E"/>
    <w:rsid w:val="007D0D21"/>
    <w:rsid w:val="007D0D26"/>
    <w:rsid w:val="007D186F"/>
    <w:rsid w:val="007D210A"/>
    <w:rsid w:val="007D3143"/>
    <w:rsid w:val="007D3701"/>
    <w:rsid w:val="007D4406"/>
    <w:rsid w:val="007D4614"/>
    <w:rsid w:val="007D485F"/>
    <w:rsid w:val="007D5CDF"/>
    <w:rsid w:val="007D5EF9"/>
    <w:rsid w:val="007D5F8F"/>
    <w:rsid w:val="007D695F"/>
    <w:rsid w:val="007D6DDD"/>
    <w:rsid w:val="007D7500"/>
    <w:rsid w:val="007E04BE"/>
    <w:rsid w:val="007E1523"/>
    <w:rsid w:val="007E172D"/>
    <w:rsid w:val="007E23CB"/>
    <w:rsid w:val="007E293A"/>
    <w:rsid w:val="007E336E"/>
    <w:rsid w:val="007E3F2A"/>
    <w:rsid w:val="007E4FA8"/>
    <w:rsid w:val="007E5453"/>
    <w:rsid w:val="007E764D"/>
    <w:rsid w:val="007F0A89"/>
    <w:rsid w:val="007F0DA6"/>
    <w:rsid w:val="007F0EC3"/>
    <w:rsid w:val="007F127E"/>
    <w:rsid w:val="007F24C6"/>
    <w:rsid w:val="007F24DC"/>
    <w:rsid w:val="007F2B2B"/>
    <w:rsid w:val="007F32B8"/>
    <w:rsid w:val="007F3D08"/>
    <w:rsid w:val="007F4839"/>
    <w:rsid w:val="007F4DFA"/>
    <w:rsid w:val="007F4FD9"/>
    <w:rsid w:val="007F548F"/>
    <w:rsid w:val="007F73AA"/>
    <w:rsid w:val="007F7F24"/>
    <w:rsid w:val="008001A4"/>
    <w:rsid w:val="008001D3"/>
    <w:rsid w:val="00800C06"/>
    <w:rsid w:val="00801063"/>
    <w:rsid w:val="00801389"/>
    <w:rsid w:val="008019D2"/>
    <w:rsid w:val="00802B70"/>
    <w:rsid w:val="008046F5"/>
    <w:rsid w:val="00804EC2"/>
    <w:rsid w:val="00807BD9"/>
    <w:rsid w:val="008101B0"/>
    <w:rsid w:val="00812AF3"/>
    <w:rsid w:val="0081356F"/>
    <w:rsid w:val="00815653"/>
    <w:rsid w:val="00816064"/>
    <w:rsid w:val="00816CD8"/>
    <w:rsid w:val="00817741"/>
    <w:rsid w:val="00817B3A"/>
    <w:rsid w:val="00820626"/>
    <w:rsid w:val="008208EF"/>
    <w:rsid w:val="008210B4"/>
    <w:rsid w:val="00821553"/>
    <w:rsid w:val="008226B4"/>
    <w:rsid w:val="00823967"/>
    <w:rsid w:val="00823CFA"/>
    <w:rsid w:val="00824DB9"/>
    <w:rsid w:val="008272EF"/>
    <w:rsid w:val="008276B5"/>
    <w:rsid w:val="0082795A"/>
    <w:rsid w:val="00827EA9"/>
    <w:rsid w:val="0083227B"/>
    <w:rsid w:val="00832480"/>
    <w:rsid w:val="00833418"/>
    <w:rsid w:val="008335A6"/>
    <w:rsid w:val="00834281"/>
    <w:rsid w:val="00834C39"/>
    <w:rsid w:val="008371B9"/>
    <w:rsid w:val="008374D2"/>
    <w:rsid w:val="00837836"/>
    <w:rsid w:val="00840A5C"/>
    <w:rsid w:val="008414CB"/>
    <w:rsid w:val="00841A6C"/>
    <w:rsid w:val="00842FDC"/>
    <w:rsid w:val="00844D1E"/>
    <w:rsid w:val="00845472"/>
    <w:rsid w:val="008456E1"/>
    <w:rsid w:val="00846281"/>
    <w:rsid w:val="00846EA9"/>
    <w:rsid w:val="00847680"/>
    <w:rsid w:val="00847C10"/>
    <w:rsid w:val="0085183F"/>
    <w:rsid w:val="00852208"/>
    <w:rsid w:val="008524F3"/>
    <w:rsid w:val="008526B3"/>
    <w:rsid w:val="008528EF"/>
    <w:rsid w:val="00852AA1"/>
    <w:rsid w:val="00852D19"/>
    <w:rsid w:val="0085341A"/>
    <w:rsid w:val="008535E3"/>
    <w:rsid w:val="00853FB0"/>
    <w:rsid w:val="008545DC"/>
    <w:rsid w:val="00857915"/>
    <w:rsid w:val="008579A6"/>
    <w:rsid w:val="008602D4"/>
    <w:rsid w:val="008602FE"/>
    <w:rsid w:val="00860444"/>
    <w:rsid w:val="00861730"/>
    <w:rsid w:val="0086280A"/>
    <w:rsid w:val="00862EDD"/>
    <w:rsid w:val="008632AC"/>
    <w:rsid w:val="00863EC9"/>
    <w:rsid w:val="00864360"/>
    <w:rsid w:val="0086478F"/>
    <w:rsid w:val="00864A0D"/>
    <w:rsid w:val="00865134"/>
    <w:rsid w:val="00865E42"/>
    <w:rsid w:val="008667E6"/>
    <w:rsid w:val="008672EF"/>
    <w:rsid w:val="0087095E"/>
    <w:rsid w:val="00870C56"/>
    <w:rsid w:val="008725E9"/>
    <w:rsid w:val="0087287A"/>
    <w:rsid w:val="00873DA1"/>
    <w:rsid w:val="0087426B"/>
    <w:rsid w:val="008743EF"/>
    <w:rsid w:val="00875466"/>
    <w:rsid w:val="00875938"/>
    <w:rsid w:val="00877149"/>
    <w:rsid w:val="00877A2A"/>
    <w:rsid w:val="00877BCF"/>
    <w:rsid w:val="00877D6D"/>
    <w:rsid w:val="00880D04"/>
    <w:rsid w:val="008822F3"/>
    <w:rsid w:val="0088361B"/>
    <w:rsid w:val="00886465"/>
    <w:rsid w:val="00887705"/>
    <w:rsid w:val="00887A18"/>
    <w:rsid w:val="00887CEB"/>
    <w:rsid w:val="008903F3"/>
    <w:rsid w:val="008907FE"/>
    <w:rsid w:val="0089151C"/>
    <w:rsid w:val="00891BE5"/>
    <w:rsid w:val="00895453"/>
    <w:rsid w:val="00897B96"/>
    <w:rsid w:val="008A049C"/>
    <w:rsid w:val="008A062B"/>
    <w:rsid w:val="008A0E92"/>
    <w:rsid w:val="008A1CA0"/>
    <w:rsid w:val="008A267E"/>
    <w:rsid w:val="008A3981"/>
    <w:rsid w:val="008A3AB3"/>
    <w:rsid w:val="008A5E0A"/>
    <w:rsid w:val="008A65FB"/>
    <w:rsid w:val="008B02FC"/>
    <w:rsid w:val="008B0853"/>
    <w:rsid w:val="008B1A24"/>
    <w:rsid w:val="008B1B52"/>
    <w:rsid w:val="008B2A86"/>
    <w:rsid w:val="008B2C8D"/>
    <w:rsid w:val="008B2CAC"/>
    <w:rsid w:val="008B2ED4"/>
    <w:rsid w:val="008B50CC"/>
    <w:rsid w:val="008B545A"/>
    <w:rsid w:val="008B666D"/>
    <w:rsid w:val="008B697C"/>
    <w:rsid w:val="008B7D32"/>
    <w:rsid w:val="008B7F53"/>
    <w:rsid w:val="008C0F90"/>
    <w:rsid w:val="008C101C"/>
    <w:rsid w:val="008C1651"/>
    <w:rsid w:val="008C1766"/>
    <w:rsid w:val="008C1CC0"/>
    <w:rsid w:val="008C2135"/>
    <w:rsid w:val="008C3294"/>
    <w:rsid w:val="008C3A61"/>
    <w:rsid w:val="008C44A5"/>
    <w:rsid w:val="008C5B67"/>
    <w:rsid w:val="008D041B"/>
    <w:rsid w:val="008D228E"/>
    <w:rsid w:val="008D3EDC"/>
    <w:rsid w:val="008D46C6"/>
    <w:rsid w:val="008D48AF"/>
    <w:rsid w:val="008D4B73"/>
    <w:rsid w:val="008D517D"/>
    <w:rsid w:val="008D69BD"/>
    <w:rsid w:val="008D6EB8"/>
    <w:rsid w:val="008E0012"/>
    <w:rsid w:val="008E06B2"/>
    <w:rsid w:val="008E10C3"/>
    <w:rsid w:val="008E1C4B"/>
    <w:rsid w:val="008E22EF"/>
    <w:rsid w:val="008E2652"/>
    <w:rsid w:val="008E2A7D"/>
    <w:rsid w:val="008E3D3E"/>
    <w:rsid w:val="008E5870"/>
    <w:rsid w:val="008E5EA7"/>
    <w:rsid w:val="008E633B"/>
    <w:rsid w:val="008E7E0B"/>
    <w:rsid w:val="008F0515"/>
    <w:rsid w:val="008F0554"/>
    <w:rsid w:val="008F2179"/>
    <w:rsid w:val="008F256A"/>
    <w:rsid w:val="008F3D79"/>
    <w:rsid w:val="008F4456"/>
    <w:rsid w:val="008F4FDE"/>
    <w:rsid w:val="008F53FC"/>
    <w:rsid w:val="008F6AC9"/>
    <w:rsid w:val="008F6E4A"/>
    <w:rsid w:val="008F76FD"/>
    <w:rsid w:val="008F7B84"/>
    <w:rsid w:val="008F7CE9"/>
    <w:rsid w:val="009002F1"/>
    <w:rsid w:val="0090030F"/>
    <w:rsid w:val="00902533"/>
    <w:rsid w:val="00903442"/>
    <w:rsid w:val="009049C3"/>
    <w:rsid w:val="00907C3F"/>
    <w:rsid w:val="0091017F"/>
    <w:rsid w:val="00913274"/>
    <w:rsid w:val="009145C2"/>
    <w:rsid w:val="00914FE4"/>
    <w:rsid w:val="00915423"/>
    <w:rsid w:val="0091581B"/>
    <w:rsid w:val="00915A8A"/>
    <w:rsid w:val="00920781"/>
    <w:rsid w:val="0092150C"/>
    <w:rsid w:val="009215B2"/>
    <w:rsid w:val="00922428"/>
    <w:rsid w:val="0092624B"/>
    <w:rsid w:val="0092777E"/>
    <w:rsid w:val="00927E69"/>
    <w:rsid w:val="0093070A"/>
    <w:rsid w:val="00933BE6"/>
    <w:rsid w:val="00933F8E"/>
    <w:rsid w:val="009342AA"/>
    <w:rsid w:val="00934E03"/>
    <w:rsid w:val="0093534D"/>
    <w:rsid w:val="00935703"/>
    <w:rsid w:val="00936636"/>
    <w:rsid w:val="009410D3"/>
    <w:rsid w:val="0094123F"/>
    <w:rsid w:val="00942143"/>
    <w:rsid w:val="009425AF"/>
    <w:rsid w:val="00942868"/>
    <w:rsid w:val="00943565"/>
    <w:rsid w:val="00943813"/>
    <w:rsid w:val="00944652"/>
    <w:rsid w:val="00945D90"/>
    <w:rsid w:val="00950553"/>
    <w:rsid w:val="00950C42"/>
    <w:rsid w:val="00952985"/>
    <w:rsid w:val="00954B6B"/>
    <w:rsid w:val="00954D04"/>
    <w:rsid w:val="009554AE"/>
    <w:rsid w:val="00957238"/>
    <w:rsid w:val="00957DF8"/>
    <w:rsid w:val="009600D2"/>
    <w:rsid w:val="009601F7"/>
    <w:rsid w:val="0096159F"/>
    <w:rsid w:val="00962659"/>
    <w:rsid w:val="009634BF"/>
    <w:rsid w:val="009635E8"/>
    <w:rsid w:val="0096665C"/>
    <w:rsid w:val="0096674C"/>
    <w:rsid w:val="00966A24"/>
    <w:rsid w:val="009673C3"/>
    <w:rsid w:val="00967F0D"/>
    <w:rsid w:val="00974BBF"/>
    <w:rsid w:val="00974E4F"/>
    <w:rsid w:val="00977F54"/>
    <w:rsid w:val="00980021"/>
    <w:rsid w:val="009803B0"/>
    <w:rsid w:val="009803F3"/>
    <w:rsid w:val="009804F3"/>
    <w:rsid w:val="00981C5A"/>
    <w:rsid w:val="009826C4"/>
    <w:rsid w:val="00982830"/>
    <w:rsid w:val="00982FE5"/>
    <w:rsid w:val="0098385D"/>
    <w:rsid w:val="00984C6A"/>
    <w:rsid w:val="009853BA"/>
    <w:rsid w:val="00985830"/>
    <w:rsid w:val="00985C4E"/>
    <w:rsid w:val="0098636B"/>
    <w:rsid w:val="00990413"/>
    <w:rsid w:val="00990498"/>
    <w:rsid w:val="00991646"/>
    <w:rsid w:val="009942BA"/>
    <w:rsid w:val="009945D5"/>
    <w:rsid w:val="00994D5B"/>
    <w:rsid w:val="009960E0"/>
    <w:rsid w:val="0099621D"/>
    <w:rsid w:val="009965ED"/>
    <w:rsid w:val="009A0A46"/>
    <w:rsid w:val="009A0FF5"/>
    <w:rsid w:val="009A1A8C"/>
    <w:rsid w:val="009A29D0"/>
    <w:rsid w:val="009A3659"/>
    <w:rsid w:val="009A3946"/>
    <w:rsid w:val="009A3F4C"/>
    <w:rsid w:val="009A3FFC"/>
    <w:rsid w:val="009A4A56"/>
    <w:rsid w:val="009A5BD0"/>
    <w:rsid w:val="009A65D5"/>
    <w:rsid w:val="009A713B"/>
    <w:rsid w:val="009A7C34"/>
    <w:rsid w:val="009B00F4"/>
    <w:rsid w:val="009B16BB"/>
    <w:rsid w:val="009B1D67"/>
    <w:rsid w:val="009B286E"/>
    <w:rsid w:val="009B3BC9"/>
    <w:rsid w:val="009B4ED5"/>
    <w:rsid w:val="009B71DC"/>
    <w:rsid w:val="009C0BEB"/>
    <w:rsid w:val="009C0C7C"/>
    <w:rsid w:val="009C17E9"/>
    <w:rsid w:val="009C1F23"/>
    <w:rsid w:val="009C2DF1"/>
    <w:rsid w:val="009C2EE2"/>
    <w:rsid w:val="009C329C"/>
    <w:rsid w:val="009C4DF7"/>
    <w:rsid w:val="009C550F"/>
    <w:rsid w:val="009C5BC1"/>
    <w:rsid w:val="009C77A2"/>
    <w:rsid w:val="009D116B"/>
    <w:rsid w:val="009D16AB"/>
    <w:rsid w:val="009D1A91"/>
    <w:rsid w:val="009D1E40"/>
    <w:rsid w:val="009D222D"/>
    <w:rsid w:val="009D2818"/>
    <w:rsid w:val="009D34D9"/>
    <w:rsid w:val="009D4127"/>
    <w:rsid w:val="009D6CAF"/>
    <w:rsid w:val="009E0BEA"/>
    <w:rsid w:val="009E1038"/>
    <w:rsid w:val="009E13D4"/>
    <w:rsid w:val="009E29BD"/>
    <w:rsid w:val="009E2A3E"/>
    <w:rsid w:val="009E63ED"/>
    <w:rsid w:val="009F0566"/>
    <w:rsid w:val="009F0865"/>
    <w:rsid w:val="009F2778"/>
    <w:rsid w:val="009F2C5F"/>
    <w:rsid w:val="009F34F4"/>
    <w:rsid w:val="009F376B"/>
    <w:rsid w:val="009F571D"/>
    <w:rsid w:val="009F6D5E"/>
    <w:rsid w:val="009F7508"/>
    <w:rsid w:val="00A01347"/>
    <w:rsid w:val="00A039FF"/>
    <w:rsid w:val="00A05253"/>
    <w:rsid w:val="00A058FF"/>
    <w:rsid w:val="00A05EA8"/>
    <w:rsid w:val="00A06AC1"/>
    <w:rsid w:val="00A10604"/>
    <w:rsid w:val="00A10FF9"/>
    <w:rsid w:val="00A11E23"/>
    <w:rsid w:val="00A12A90"/>
    <w:rsid w:val="00A130D6"/>
    <w:rsid w:val="00A146DE"/>
    <w:rsid w:val="00A16F12"/>
    <w:rsid w:val="00A17BEC"/>
    <w:rsid w:val="00A206FF"/>
    <w:rsid w:val="00A20B27"/>
    <w:rsid w:val="00A21372"/>
    <w:rsid w:val="00A21C37"/>
    <w:rsid w:val="00A234AF"/>
    <w:rsid w:val="00A24A55"/>
    <w:rsid w:val="00A253B1"/>
    <w:rsid w:val="00A26278"/>
    <w:rsid w:val="00A27091"/>
    <w:rsid w:val="00A270E4"/>
    <w:rsid w:val="00A275BD"/>
    <w:rsid w:val="00A30463"/>
    <w:rsid w:val="00A304C3"/>
    <w:rsid w:val="00A31803"/>
    <w:rsid w:val="00A326A5"/>
    <w:rsid w:val="00A333E7"/>
    <w:rsid w:val="00A3412B"/>
    <w:rsid w:val="00A3420D"/>
    <w:rsid w:val="00A35B03"/>
    <w:rsid w:val="00A3645D"/>
    <w:rsid w:val="00A3720F"/>
    <w:rsid w:val="00A40CC9"/>
    <w:rsid w:val="00A40F9A"/>
    <w:rsid w:val="00A41B76"/>
    <w:rsid w:val="00A41DD1"/>
    <w:rsid w:val="00A4469A"/>
    <w:rsid w:val="00A45221"/>
    <w:rsid w:val="00A45A6A"/>
    <w:rsid w:val="00A47197"/>
    <w:rsid w:val="00A5050B"/>
    <w:rsid w:val="00A5140E"/>
    <w:rsid w:val="00A525D6"/>
    <w:rsid w:val="00A55595"/>
    <w:rsid w:val="00A56CDA"/>
    <w:rsid w:val="00A56F56"/>
    <w:rsid w:val="00A61DEA"/>
    <w:rsid w:val="00A62567"/>
    <w:rsid w:val="00A6326E"/>
    <w:rsid w:val="00A641E5"/>
    <w:rsid w:val="00A6534E"/>
    <w:rsid w:val="00A657AD"/>
    <w:rsid w:val="00A666D3"/>
    <w:rsid w:val="00A6726E"/>
    <w:rsid w:val="00A67559"/>
    <w:rsid w:val="00A679A0"/>
    <w:rsid w:val="00A679A5"/>
    <w:rsid w:val="00A70F10"/>
    <w:rsid w:val="00A71533"/>
    <w:rsid w:val="00A74558"/>
    <w:rsid w:val="00A75185"/>
    <w:rsid w:val="00A75405"/>
    <w:rsid w:val="00A754C4"/>
    <w:rsid w:val="00A75B20"/>
    <w:rsid w:val="00A76DD4"/>
    <w:rsid w:val="00A777DC"/>
    <w:rsid w:val="00A8008B"/>
    <w:rsid w:val="00A801ED"/>
    <w:rsid w:val="00A811C7"/>
    <w:rsid w:val="00A82296"/>
    <w:rsid w:val="00A83AA0"/>
    <w:rsid w:val="00A840D0"/>
    <w:rsid w:val="00A843BF"/>
    <w:rsid w:val="00A84597"/>
    <w:rsid w:val="00A8657E"/>
    <w:rsid w:val="00A867D3"/>
    <w:rsid w:val="00A867ED"/>
    <w:rsid w:val="00A86DE4"/>
    <w:rsid w:val="00A86E51"/>
    <w:rsid w:val="00A90389"/>
    <w:rsid w:val="00A9174A"/>
    <w:rsid w:val="00A91977"/>
    <w:rsid w:val="00A94776"/>
    <w:rsid w:val="00A94E13"/>
    <w:rsid w:val="00A961EC"/>
    <w:rsid w:val="00A9655E"/>
    <w:rsid w:val="00AA1485"/>
    <w:rsid w:val="00AA1FA2"/>
    <w:rsid w:val="00AA2002"/>
    <w:rsid w:val="00AA45C9"/>
    <w:rsid w:val="00AA52F2"/>
    <w:rsid w:val="00AA6A1B"/>
    <w:rsid w:val="00AA7883"/>
    <w:rsid w:val="00AB0184"/>
    <w:rsid w:val="00AB0F4F"/>
    <w:rsid w:val="00AB1C3F"/>
    <w:rsid w:val="00AB1F88"/>
    <w:rsid w:val="00AB270D"/>
    <w:rsid w:val="00AB2A47"/>
    <w:rsid w:val="00AB2DD1"/>
    <w:rsid w:val="00AB5084"/>
    <w:rsid w:val="00AB50BA"/>
    <w:rsid w:val="00AB52A2"/>
    <w:rsid w:val="00AB54DC"/>
    <w:rsid w:val="00AB58AD"/>
    <w:rsid w:val="00AB7965"/>
    <w:rsid w:val="00AB7D9C"/>
    <w:rsid w:val="00AC0C13"/>
    <w:rsid w:val="00AC1165"/>
    <w:rsid w:val="00AC185E"/>
    <w:rsid w:val="00AC26F5"/>
    <w:rsid w:val="00AC33AE"/>
    <w:rsid w:val="00AC3A2E"/>
    <w:rsid w:val="00AC487C"/>
    <w:rsid w:val="00AC4B83"/>
    <w:rsid w:val="00AC56D3"/>
    <w:rsid w:val="00AC6017"/>
    <w:rsid w:val="00AD0DBF"/>
    <w:rsid w:val="00AD181E"/>
    <w:rsid w:val="00AD2747"/>
    <w:rsid w:val="00AD2999"/>
    <w:rsid w:val="00AD4E55"/>
    <w:rsid w:val="00AD6140"/>
    <w:rsid w:val="00AD7404"/>
    <w:rsid w:val="00AD7965"/>
    <w:rsid w:val="00AD7D60"/>
    <w:rsid w:val="00AE0996"/>
    <w:rsid w:val="00AE34F5"/>
    <w:rsid w:val="00AE34F9"/>
    <w:rsid w:val="00AE3970"/>
    <w:rsid w:val="00AE428F"/>
    <w:rsid w:val="00AE4380"/>
    <w:rsid w:val="00AE493C"/>
    <w:rsid w:val="00AE6D08"/>
    <w:rsid w:val="00AE75A2"/>
    <w:rsid w:val="00AF0F35"/>
    <w:rsid w:val="00AF11D4"/>
    <w:rsid w:val="00AF14A4"/>
    <w:rsid w:val="00AF25D4"/>
    <w:rsid w:val="00AF27E2"/>
    <w:rsid w:val="00AF4D1C"/>
    <w:rsid w:val="00AF56FD"/>
    <w:rsid w:val="00AF66B7"/>
    <w:rsid w:val="00B00746"/>
    <w:rsid w:val="00B00E42"/>
    <w:rsid w:val="00B017E1"/>
    <w:rsid w:val="00B04654"/>
    <w:rsid w:val="00B046A1"/>
    <w:rsid w:val="00B0503C"/>
    <w:rsid w:val="00B05A54"/>
    <w:rsid w:val="00B05E08"/>
    <w:rsid w:val="00B06DA5"/>
    <w:rsid w:val="00B073C7"/>
    <w:rsid w:val="00B07C55"/>
    <w:rsid w:val="00B10398"/>
    <w:rsid w:val="00B10A40"/>
    <w:rsid w:val="00B14198"/>
    <w:rsid w:val="00B1472A"/>
    <w:rsid w:val="00B20F3B"/>
    <w:rsid w:val="00B21BAB"/>
    <w:rsid w:val="00B22025"/>
    <w:rsid w:val="00B223DE"/>
    <w:rsid w:val="00B22E00"/>
    <w:rsid w:val="00B23A16"/>
    <w:rsid w:val="00B23C3B"/>
    <w:rsid w:val="00B24537"/>
    <w:rsid w:val="00B254F3"/>
    <w:rsid w:val="00B26518"/>
    <w:rsid w:val="00B268D4"/>
    <w:rsid w:val="00B27C9D"/>
    <w:rsid w:val="00B303D0"/>
    <w:rsid w:val="00B30C10"/>
    <w:rsid w:val="00B312B9"/>
    <w:rsid w:val="00B3172E"/>
    <w:rsid w:val="00B330DD"/>
    <w:rsid w:val="00B3363A"/>
    <w:rsid w:val="00B338B9"/>
    <w:rsid w:val="00B34843"/>
    <w:rsid w:val="00B35B89"/>
    <w:rsid w:val="00B3611A"/>
    <w:rsid w:val="00B371DF"/>
    <w:rsid w:val="00B3726A"/>
    <w:rsid w:val="00B37ADB"/>
    <w:rsid w:val="00B37FE2"/>
    <w:rsid w:val="00B4007B"/>
    <w:rsid w:val="00B40A17"/>
    <w:rsid w:val="00B40D1A"/>
    <w:rsid w:val="00B41CF9"/>
    <w:rsid w:val="00B42961"/>
    <w:rsid w:val="00B42E1E"/>
    <w:rsid w:val="00B42F27"/>
    <w:rsid w:val="00B42F28"/>
    <w:rsid w:val="00B434EF"/>
    <w:rsid w:val="00B44FFA"/>
    <w:rsid w:val="00B47C18"/>
    <w:rsid w:val="00B503BE"/>
    <w:rsid w:val="00B50C0C"/>
    <w:rsid w:val="00B51076"/>
    <w:rsid w:val="00B514BB"/>
    <w:rsid w:val="00B53D24"/>
    <w:rsid w:val="00B54EB2"/>
    <w:rsid w:val="00B5582D"/>
    <w:rsid w:val="00B55BBE"/>
    <w:rsid w:val="00B55F5B"/>
    <w:rsid w:val="00B56016"/>
    <w:rsid w:val="00B568D0"/>
    <w:rsid w:val="00B56FAB"/>
    <w:rsid w:val="00B62FA6"/>
    <w:rsid w:val="00B632CB"/>
    <w:rsid w:val="00B65ECA"/>
    <w:rsid w:val="00B66244"/>
    <w:rsid w:val="00B7073A"/>
    <w:rsid w:val="00B70763"/>
    <w:rsid w:val="00B707E1"/>
    <w:rsid w:val="00B72CA3"/>
    <w:rsid w:val="00B75841"/>
    <w:rsid w:val="00B82228"/>
    <w:rsid w:val="00B82C3D"/>
    <w:rsid w:val="00B84AD2"/>
    <w:rsid w:val="00B85238"/>
    <w:rsid w:val="00B86295"/>
    <w:rsid w:val="00B86E51"/>
    <w:rsid w:val="00B87511"/>
    <w:rsid w:val="00B91A29"/>
    <w:rsid w:val="00B920AA"/>
    <w:rsid w:val="00B93DD9"/>
    <w:rsid w:val="00B94089"/>
    <w:rsid w:val="00B968B6"/>
    <w:rsid w:val="00B971F9"/>
    <w:rsid w:val="00BA12B9"/>
    <w:rsid w:val="00BA18D1"/>
    <w:rsid w:val="00BA1D7C"/>
    <w:rsid w:val="00BA1DE9"/>
    <w:rsid w:val="00BA2AA9"/>
    <w:rsid w:val="00BA2FC4"/>
    <w:rsid w:val="00BA339A"/>
    <w:rsid w:val="00BA3823"/>
    <w:rsid w:val="00BA39A1"/>
    <w:rsid w:val="00BA4704"/>
    <w:rsid w:val="00BA580C"/>
    <w:rsid w:val="00BA5D12"/>
    <w:rsid w:val="00BA657E"/>
    <w:rsid w:val="00BA7DB2"/>
    <w:rsid w:val="00BB0164"/>
    <w:rsid w:val="00BB0A4A"/>
    <w:rsid w:val="00BB241E"/>
    <w:rsid w:val="00BB2D6A"/>
    <w:rsid w:val="00BB3209"/>
    <w:rsid w:val="00BB52B6"/>
    <w:rsid w:val="00BB6547"/>
    <w:rsid w:val="00BB6872"/>
    <w:rsid w:val="00BB7271"/>
    <w:rsid w:val="00BB7833"/>
    <w:rsid w:val="00BC1F88"/>
    <w:rsid w:val="00BC32EB"/>
    <w:rsid w:val="00BC4115"/>
    <w:rsid w:val="00BC4B2B"/>
    <w:rsid w:val="00BC4C51"/>
    <w:rsid w:val="00BC5DA6"/>
    <w:rsid w:val="00BC6BB3"/>
    <w:rsid w:val="00BC783A"/>
    <w:rsid w:val="00BC7D6C"/>
    <w:rsid w:val="00BD0676"/>
    <w:rsid w:val="00BD0A4D"/>
    <w:rsid w:val="00BD13C6"/>
    <w:rsid w:val="00BD1567"/>
    <w:rsid w:val="00BD2181"/>
    <w:rsid w:val="00BD22CD"/>
    <w:rsid w:val="00BD2B2E"/>
    <w:rsid w:val="00BD3190"/>
    <w:rsid w:val="00BD3F16"/>
    <w:rsid w:val="00BD4834"/>
    <w:rsid w:val="00BD52D2"/>
    <w:rsid w:val="00BD5994"/>
    <w:rsid w:val="00BD6716"/>
    <w:rsid w:val="00BD7002"/>
    <w:rsid w:val="00BD72EF"/>
    <w:rsid w:val="00BD76B3"/>
    <w:rsid w:val="00BD7BC5"/>
    <w:rsid w:val="00BE1BA8"/>
    <w:rsid w:val="00BE3588"/>
    <w:rsid w:val="00BE3AF0"/>
    <w:rsid w:val="00BE3DAC"/>
    <w:rsid w:val="00BE3EB2"/>
    <w:rsid w:val="00BE51AF"/>
    <w:rsid w:val="00BE7FBA"/>
    <w:rsid w:val="00BF1EC8"/>
    <w:rsid w:val="00BF22C4"/>
    <w:rsid w:val="00BF3B56"/>
    <w:rsid w:val="00BF4BA0"/>
    <w:rsid w:val="00BF4D27"/>
    <w:rsid w:val="00BF6AE1"/>
    <w:rsid w:val="00BF6CAA"/>
    <w:rsid w:val="00BF7060"/>
    <w:rsid w:val="00BF778A"/>
    <w:rsid w:val="00BF7C4A"/>
    <w:rsid w:val="00C0003C"/>
    <w:rsid w:val="00C00271"/>
    <w:rsid w:val="00C00BDE"/>
    <w:rsid w:val="00C01188"/>
    <w:rsid w:val="00C0120E"/>
    <w:rsid w:val="00C02AA4"/>
    <w:rsid w:val="00C03924"/>
    <w:rsid w:val="00C03A80"/>
    <w:rsid w:val="00C03AC5"/>
    <w:rsid w:val="00C03AFF"/>
    <w:rsid w:val="00C04AF4"/>
    <w:rsid w:val="00C04CB8"/>
    <w:rsid w:val="00C058DB"/>
    <w:rsid w:val="00C06996"/>
    <w:rsid w:val="00C072FE"/>
    <w:rsid w:val="00C106A1"/>
    <w:rsid w:val="00C13F07"/>
    <w:rsid w:val="00C14999"/>
    <w:rsid w:val="00C15964"/>
    <w:rsid w:val="00C15AEF"/>
    <w:rsid w:val="00C15B44"/>
    <w:rsid w:val="00C1628E"/>
    <w:rsid w:val="00C179B8"/>
    <w:rsid w:val="00C17AE4"/>
    <w:rsid w:val="00C17B35"/>
    <w:rsid w:val="00C202D2"/>
    <w:rsid w:val="00C20672"/>
    <w:rsid w:val="00C20E90"/>
    <w:rsid w:val="00C214E3"/>
    <w:rsid w:val="00C22C8D"/>
    <w:rsid w:val="00C22C94"/>
    <w:rsid w:val="00C23408"/>
    <w:rsid w:val="00C24B58"/>
    <w:rsid w:val="00C254BD"/>
    <w:rsid w:val="00C2558C"/>
    <w:rsid w:val="00C25E5E"/>
    <w:rsid w:val="00C27693"/>
    <w:rsid w:val="00C3143C"/>
    <w:rsid w:val="00C33308"/>
    <w:rsid w:val="00C33FF1"/>
    <w:rsid w:val="00C341F4"/>
    <w:rsid w:val="00C34C4B"/>
    <w:rsid w:val="00C35432"/>
    <w:rsid w:val="00C401DB"/>
    <w:rsid w:val="00C40810"/>
    <w:rsid w:val="00C4248B"/>
    <w:rsid w:val="00C42DA0"/>
    <w:rsid w:val="00C432E2"/>
    <w:rsid w:val="00C43C08"/>
    <w:rsid w:val="00C4481D"/>
    <w:rsid w:val="00C453F5"/>
    <w:rsid w:val="00C45585"/>
    <w:rsid w:val="00C467B1"/>
    <w:rsid w:val="00C50240"/>
    <w:rsid w:val="00C514BC"/>
    <w:rsid w:val="00C51601"/>
    <w:rsid w:val="00C51EDA"/>
    <w:rsid w:val="00C5202D"/>
    <w:rsid w:val="00C526D8"/>
    <w:rsid w:val="00C52984"/>
    <w:rsid w:val="00C53713"/>
    <w:rsid w:val="00C54B39"/>
    <w:rsid w:val="00C5604D"/>
    <w:rsid w:val="00C57A76"/>
    <w:rsid w:val="00C60A8F"/>
    <w:rsid w:val="00C60DE0"/>
    <w:rsid w:val="00C6171F"/>
    <w:rsid w:val="00C619F0"/>
    <w:rsid w:val="00C62179"/>
    <w:rsid w:val="00C62B82"/>
    <w:rsid w:val="00C632FC"/>
    <w:rsid w:val="00C64D95"/>
    <w:rsid w:val="00C64F8C"/>
    <w:rsid w:val="00C65F02"/>
    <w:rsid w:val="00C6623C"/>
    <w:rsid w:val="00C67AA1"/>
    <w:rsid w:val="00C70194"/>
    <w:rsid w:val="00C707FB"/>
    <w:rsid w:val="00C71A63"/>
    <w:rsid w:val="00C71E19"/>
    <w:rsid w:val="00C72190"/>
    <w:rsid w:val="00C72BD6"/>
    <w:rsid w:val="00C733F6"/>
    <w:rsid w:val="00C739E7"/>
    <w:rsid w:val="00C7617B"/>
    <w:rsid w:val="00C773B9"/>
    <w:rsid w:val="00C779E5"/>
    <w:rsid w:val="00C80159"/>
    <w:rsid w:val="00C81C42"/>
    <w:rsid w:val="00C83451"/>
    <w:rsid w:val="00C846DE"/>
    <w:rsid w:val="00C847C0"/>
    <w:rsid w:val="00C84AF0"/>
    <w:rsid w:val="00C85DCD"/>
    <w:rsid w:val="00C861C0"/>
    <w:rsid w:val="00C863AE"/>
    <w:rsid w:val="00C86DBF"/>
    <w:rsid w:val="00C8745F"/>
    <w:rsid w:val="00C8772F"/>
    <w:rsid w:val="00C879F0"/>
    <w:rsid w:val="00C87EB8"/>
    <w:rsid w:val="00C90D86"/>
    <w:rsid w:val="00C91152"/>
    <w:rsid w:val="00C93C1E"/>
    <w:rsid w:val="00C95E4D"/>
    <w:rsid w:val="00C979B6"/>
    <w:rsid w:val="00CA27C2"/>
    <w:rsid w:val="00CA27D8"/>
    <w:rsid w:val="00CA28D2"/>
    <w:rsid w:val="00CA29F9"/>
    <w:rsid w:val="00CA34EF"/>
    <w:rsid w:val="00CA53E7"/>
    <w:rsid w:val="00CA6723"/>
    <w:rsid w:val="00CB1C57"/>
    <w:rsid w:val="00CB33D4"/>
    <w:rsid w:val="00CB35FA"/>
    <w:rsid w:val="00CB4614"/>
    <w:rsid w:val="00CB4DEF"/>
    <w:rsid w:val="00CB55B8"/>
    <w:rsid w:val="00CB6E0A"/>
    <w:rsid w:val="00CC020B"/>
    <w:rsid w:val="00CC0527"/>
    <w:rsid w:val="00CC0B37"/>
    <w:rsid w:val="00CC1FB6"/>
    <w:rsid w:val="00CC4297"/>
    <w:rsid w:val="00CC42AD"/>
    <w:rsid w:val="00CC4A05"/>
    <w:rsid w:val="00CD2DDF"/>
    <w:rsid w:val="00CD399C"/>
    <w:rsid w:val="00CD3A04"/>
    <w:rsid w:val="00CD4314"/>
    <w:rsid w:val="00CD4832"/>
    <w:rsid w:val="00CD75D6"/>
    <w:rsid w:val="00CD7B76"/>
    <w:rsid w:val="00CE0527"/>
    <w:rsid w:val="00CE2944"/>
    <w:rsid w:val="00CE412C"/>
    <w:rsid w:val="00CF01A4"/>
    <w:rsid w:val="00CF08B0"/>
    <w:rsid w:val="00CF1C6E"/>
    <w:rsid w:val="00CF3880"/>
    <w:rsid w:val="00CF3AD7"/>
    <w:rsid w:val="00CF42B8"/>
    <w:rsid w:val="00CF5906"/>
    <w:rsid w:val="00CF5977"/>
    <w:rsid w:val="00D00C36"/>
    <w:rsid w:val="00D00D49"/>
    <w:rsid w:val="00D0192D"/>
    <w:rsid w:val="00D049E0"/>
    <w:rsid w:val="00D053DB"/>
    <w:rsid w:val="00D05D63"/>
    <w:rsid w:val="00D05E32"/>
    <w:rsid w:val="00D06FE8"/>
    <w:rsid w:val="00D11265"/>
    <w:rsid w:val="00D12C75"/>
    <w:rsid w:val="00D13040"/>
    <w:rsid w:val="00D137F0"/>
    <w:rsid w:val="00D15787"/>
    <w:rsid w:val="00D16867"/>
    <w:rsid w:val="00D17034"/>
    <w:rsid w:val="00D20D3D"/>
    <w:rsid w:val="00D217BF"/>
    <w:rsid w:val="00D24F65"/>
    <w:rsid w:val="00D252AB"/>
    <w:rsid w:val="00D25398"/>
    <w:rsid w:val="00D302C6"/>
    <w:rsid w:val="00D303AA"/>
    <w:rsid w:val="00D32B87"/>
    <w:rsid w:val="00D34622"/>
    <w:rsid w:val="00D364CD"/>
    <w:rsid w:val="00D36FA8"/>
    <w:rsid w:val="00D37A25"/>
    <w:rsid w:val="00D402D5"/>
    <w:rsid w:val="00D41F50"/>
    <w:rsid w:val="00D4201B"/>
    <w:rsid w:val="00D42131"/>
    <w:rsid w:val="00D43BE4"/>
    <w:rsid w:val="00D45311"/>
    <w:rsid w:val="00D45C17"/>
    <w:rsid w:val="00D45E74"/>
    <w:rsid w:val="00D50870"/>
    <w:rsid w:val="00D50DD2"/>
    <w:rsid w:val="00D51A2E"/>
    <w:rsid w:val="00D53869"/>
    <w:rsid w:val="00D5414F"/>
    <w:rsid w:val="00D54926"/>
    <w:rsid w:val="00D5515A"/>
    <w:rsid w:val="00D57BB4"/>
    <w:rsid w:val="00D57FEA"/>
    <w:rsid w:val="00D60043"/>
    <w:rsid w:val="00D6231E"/>
    <w:rsid w:val="00D651A1"/>
    <w:rsid w:val="00D654C7"/>
    <w:rsid w:val="00D65FF7"/>
    <w:rsid w:val="00D66A4C"/>
    <w:rsid w:val="00D66A6E"/>
    <w:rsid w:val="00D676D5"/>
    <w:rsid w:val="00D702F5"/>
    <w:rsid w:val="00D714E4"/>
    <w:rsid w:val="00D71CD3"/>
    <w:rsid w:val="00D722CB"/>
    <w:rsid w:val="00D72612"/>
    <w:rsid w:val="00D72AEC"/>
    <w:rsid w:val="00D7673D"/>
    <w:rsid w:val="00D76A28"/>
    <w:rsid w:val="00D77050"/>
    <w:rsid w:val="00D809D6"/>
    <w:rsid w:val="00D81B26"/>
    <w:rsid w:val="00D8227F"/>
    <w:rsid w:val="00D82AB3"/>
    <w:rsid w:val="00D8320D"/>
    <w:rsid w:val="00D84256"/>
    <w:rsid w:val="00D84D4F"/>
    <w:rsid w:val="00D854BA"/>
    <w:rsid w:val="00D92CEF"/>
    <w:rsid w:val="00D93793"/>
    <w:rsid w:val="00D94396"/>
    <w:rsid w:val="00D95EE1"/>
    <w:rsid w:val="00D95F37"/>
    <w:rsid w:val="00D97618"/>
    <w:rsid w:val="00D97CB2"/>
    <w:rsid w:val="00D97E53"/>
    <w:rsid w:val="00DA1122"/>
    <w:rsid w:val="00DA1348"/>
    <w:rsid w:val="00DA1BB1"/>
    <w:rsid w:val="00DA20AE"/>
    <w:rsid w:val="00DA2817"/>
    <w:rsid w:val="00DA2F9F"/>
    <w:rsid w:val="00DA31B7"/>
    <w:rsid w:val="00DA3AFB"/>
    <w:rsid w:val="00DA3C3D"/>
    <w:rsid w:val="00DA46CE"/>
    <w:rsid w:val="00DA517D"/>
    <w:rsid w:val="00DA5AE4"/>
    <w:rsid w:val="00DA6105"/>
    <w:rsid w:val="00DA6B92"/>
    <w:rsid w:val="00DA76A3"/>
    <w:rsid w:val="00DA7965"/>
    <w:rsid w:val="00DB073E"/>
    <w:rsid w:val="00DB1689"/>
    <w:rsid w:val="00DB1740"/>
    <w:rsid w:val="00DB1903"/>
    <w:rsid w:val="00DB1BA1"/>
    <w:rsid w:val="00DB30CB"/>
    <w:rsid w:val="00DB3970"/>
    <w:rsid w:val="00DB3F62"/>
    <w:rsid w:val="00DB43D2"/>
    <w:rsid w:val="00DB48C6"/>
    <w:rsid w:val="00DB4A75"/>
    <w:rsid w:val="00DB4AE0"/>
    <w:rsid w:val="00DB51A2"/>
    <w:rsid w:val="00DB6691"/>
    <w:rsid w:val="00DB6914"/>
    <w:rsid w:val="00DC0C74"/>
    <w:rsid w:val="00DC0FC2"/>
    <w:rsid w:val="00DC13A9"/>
    <w:rsid w:val="00DC1781"/>
    <w:rsid w:val="00DC1873"/>
    <w:rsid w:val="00DC1EBF"/>
    <w:rsid w:val="00DC30A9"/>
    <w:rsid w:val="00DC3359"/>
    <w:rsid w:val="00DC347F"/>
    <w:rsid w:val="00DD0381"/>
    <w:rsid w:val="00DD03F8"/>
    <w:rsid w:val="00DD1BEA"/>
    <w:rsid w:val="00DD2264"/>
    <w:rsid w:val="00DD3824"/>
    <w:rsid w:val="00DD3864"/>
    <w:rsid w:val="00DD444B"/>
    <w:rsid w:val="00DD58F8"/>
    <w:rsid w:val="00DD5D30"/>
    <w:rsid w:val="00DD690C"/>
    <w:rsid w:val="00DD70DE"/>
    <w:rsid w:val="00DD77AF"/>
    <w:rsid w:val="00DE132C"/>
    <w:rsid w:val="00DE321E"/>
    <w:rsid w:val="00DE32AA"/>
    <w:rsid w:val="00DE34DD"/>
    <w:rsid w:val="00DE371F"/>
    <w:rsid w:val="00DE3A5C"/>
    <w:rsid w:val="00DE49F3"/>
    <w:rsid w:val="00DE5EAC"/>
    <w:rsid w:val="00DF012A"/>
    <w:rsid w:val="00DF0CD5"/>
    <w:rsid w:val="00DF2317"/>
    <w:rsid w:val="00DF2D98"/>
    <w:rsid w:val="00E003F8"/>
    <w:rsid w:val="00E01498"/>
    <w:rsid w:val="00E02E16"/>
    <w:rsid w:val="00E038FA"/>
    <w:rsid w:val="00E063C9"/>
    <w:rsid w:val="00E07333"/>
    <w:rsid w:val="00E11CEF"/>
    <w:rsid w:val="00E11F94"/>
    <w:rsid w:val="00E135ED"/>
    <w:rsid w:val="00E13AE8"/>
    <w:rsid w:val="00E13C46"/>
    <w:rsid w:val="00E13D61"/>
    <w:rsid w:val="00E14DA0"/>
    <w:rsid w:val="00E150BB"/>
    <w:rsid w:val="00E168F6"/>
    <w:rsid w:val="00E17EA2"/>
    <w:rsid w:val="00E20CF7"/>
    <w:rsid w:val="00E21ADD"/>
    <w:rsid w:val="00E21CE2"/>
    <w:rsid w:val="00E2322F"/>
    <w:rsid w:val="00E23A40"/>
    <w:rsid w:val="00E2588E"/>
    <w:rsid w:val="00E26B91"/>
    <w:rsid w:val="00E27719"/>
    <w:rsid w:val="00E27B69"/>
    <w:rsid w:val="00E3186F"/>
    <w:rsid w:val="00E31959"/>
    <w:rsid w:val="00E3259E"/>
    <w:rsid w:val="00E32776"/>
    <w:rsid w:val="00E33EC2"/>
    <w:rsid w:val="00E35DAF"/>
    <w:rsid w:val="00E362B6"/>
    <w:rsid w:val="00E36E9D"/>
    <w:rsid w:val="00E414DB"/>
    <w:rsid w:val="00E41DC5"/>
    <w:rsid w:val="00E435FF"/>
    <w:rsid w:val="00E44179"/>
    <w:rsid w:val="00E44B6F"/>
    <w:rsid w:val="00E44B9C"/>
    <w:rsid w:val="00E44C96"/>
    <w:rsid w:val="00E47523"/>
    <w:rsid w:val="00E47EAC"/>
    <w:rsid w:val="00E50756"/>
    <w:rsid w:val="00E51378"/>
    <w:rsid w:val="00E531F2"/>
    <w:rsid w:val="00E53558"/>
    <w:rsid w:val="00E53867"/>
    <w:rsid w:val="00E53FE6"/>
    <w:rsid w:val="00E54458"/>
    <w:rsid w:val="00E551FF"/>
    <w:rsid w:val="00E56A55"/>
    <w:rsid w:val="00E5786C"/>
    <w:rsid w:val="00E60069"/>
    <w:rsid w:val="00E60729"/>
    <w:rsid w:val="00E620F6"/>
    <w:rsid w:val="00E63122"/>
    <w:rsid w:val="00E64C86"/>
    <w:rsid w:val="00E64CCB"/>
    <w:rsid w:val="00E65C2F"/>
    <w:rsid w:val="00E661E1"/>
    <w:rsid w:val="00E70B2A"/>
    <w:rsid w:val="00E70FE7"/>
    <w:rsid w:val="00E71237"/>
    <w:rsid w:val="00E71339"/>
    <w:rsid w:val="00E72F9D"/>
    <w:rsid w:val="00E7318A"/>
    <w:rsid w:val="00E73910"/>
    <w:rsid w:val="00E75EF7"/>
    <w:rsid w:val="00E76067"/>
    <w:rsid w:val="00E773D5"/>
    <w:rsid w:val="00E774CF"/>
    <w:rsid w:val="00E77D80"/>
    <w:rsid w:val="00E77E8A"/>
    <w:rsid w:val="00E80AC0"/>
    <w:rsid w:val="00E810F8"/>
    <w:rsid w:val="00E820C7"/>
    <w:rsid w:val="00E828D5"/>
    <w:rsid w:val="00E8337B"/>
    <w:rsid w:val="00E83A3F"/>
    <w:rsid w:val="00E841BD"/>
    <w:rsid w:val="00E84534"/>
    <w:rsid w:val="00E8535A"/>
    <w:rsid w:val="00E86C8D"/>
    <w:rsid w:val="00E87C16"/>
    <w:rsid w:val="00E92113"/>
    <w:rsid w:val="00E93325"/>
    <w:rsid w:val="00E94120"/>
    <w:rsid w:val="00E94321"/>
    <w:rsid w:val="00E94A24"/>
    <w:rsid w:val="00E95741"/>
    <w:rsid w:val="00E975B2"/>
    <w:rsid w:val="00E97915"/>
    <w:rsid w:val="00E97D9C"/>
    <w:rsid w:val="00E97F26"/>
    <w:rsid w:val="00EA25E5"/>
    <w:rsid w:val="00EA2F5C"/>
    <w:rsid w:val="00EA34A5"/>
    <w:rsid w:val="00EA4F06"/>
    <w:rsid w:val="00EA5726"/>
    <w:rsid w:val="00EA5F1E"/>
    <w:rsid w:val="00EA629F"/>
    <w:rsid w:val="00EA65E6"/>
    <w:rsid w:val="00EA70F0"/>
    <w:rsid w:val="00EB1A17"/>
    <w:rsid w:val="00EB2EEA"/>
    <w:rsid w:val="00EB320C"/>
    <w:rsid w:val="00EB522D"/>
    <w:rsid w:val="00EB53B2"/>
    <w:rsid w:val="00EB5EEC"/>
    <w:rsid w:val="00EB6EE8"/>
    <w:rsid w:val="00EB73D0"/>
    <w:rsid w:val="00EC000C"/>
    <w:rsid w:val="00EC0676"/>
    <w:rsid w:val="00EC100B"/>
    <w:rsid w:val="00EC142D"/>
    <w:rsid w:val="00EC2587"/>
    <w:rsid w:val="00EC29B3"/>
    <w:rsid w:val="00EC2C2E"/>
    <w:rsid w:val="00EC2C6C"/>
    <w:rsid w:val="00EC6AF7"/>
    <w:rsid w:val="00EC70B7"/>
    <w:rsid w:val="00EC739E"/>
    <w:rsid w:val="00EC7C38"/>
    <w:rsid w:val="00ED06F7"/>
    <w:rsid w:val="00ED0D21"/>
    <w:rsid w:val="00ED0ED0"/>
    <w:rsid w:val="00ED2441"/>
    <w:rsid w:val="00ED385A"/>
    <w:rsid w:val="00ED43AA"/>
    <w:rsid w:val="00ED43D3"/>
    <w:rsid w:val="00ED492C"/>
    <w:rsid w:val="00ED581D"/>
    <w:rsid w:val="00ED6187"/>
    <w:rsid w:val="00ED78D9"/>
    <w:rsid w:val="00EE0EC3"/>
    <w:rsid w:val="00EE1EAD"/>
    <w:rsid w:val="00EE356A"/>
    <w:rsid w:val="00EE41D4"/>
    <w:rsid w:val="00EE424F"/>
    <w:rsid w:val="00EE4CE1"/>
    <w:rsid w:val="00EE566D"/>
    <w:rsid w:val="00EE5A11"/>
    <w:rsid w:val="00EE5EC2"/>
    <w:rsid w:val="00EF0623"/>
    <w:rsid w:val="00EF0C1D"/>
    <w:rsid w:val="00EF1B90"/>
    <w:rsid w:val="00EF3AC4"/>
    <w:rsid w:val="00EF5B73"/>
    <w:rsid w:val="00EF65EF"/>
    <w:rsid w:val="00EF6AAF"/>
    <w:rsid w:val="00EF6C23"/>
    <w:rsid w:val="00EF6FFA"/>
    <w:rsid w:val="00EF7A4F"/>
    <w:rsid w:val="00F01205"/>
    <w:rsid w:val="00F01607"/>
    <w:rsid w:val="00F0267D"/>
    <w:rsid w:val="00F05302"/>
    <w:rsid w:val="00F061F0"/>
    <w:rsid w:val="00F07355"/>
    <w:rsid w:val="00F07C4F"/>
    <w:rsid w:val="00F104BD"/>
    <w:rsid w:val="00F11159"/>
    <w:rsid w:val="00F118A0"/>
    <w:rsid w:val="00F12C98"/>
    <w:rsid w:val="00F15647"/>
    <w:rsid w:val="00F15B20"/>
    <w:rsid w:val="00F16285"/>
    <w:rsid w:val="00F16BE2"/>
    <w:rsid w:val="00F176ED"/>
    <w:rsid w:val="00F17FE7"/>
    <w:rsid w:val="00F206E4"/>
    <w:rsid w:val="00F21220"/>
    <w:rsid w:val="00F21C76"/>
    <w:rsid w:val="00F220A3"/>
    <w:rsid w:val="00F22BEF"/>
    <w:rsid w:val="00F24518"/>
    <w:rsid w:val="00F26F05"/>
    <w:rsid w:val="00F27007"/>
    <w:rsid w:val="00F31AEE"/>
    <w:rsid w:val="00F32571"/>
    <w:rsid w:val="00F326E9"/>
    <w:rsid w:val="00F340F4"/>
    <w:rsid w:val="00F3436B"/>
    <w:rsid w:val="00F353FF"/>
    <w:rsid w:val="00F35959"/>
    <w:rsid w:val="00F371D8"/>
    <w:rsid w:val="00F372CB"/>
    <w:rsid w:val="00F37368"/>
    <w:rsid w:val="00F40366"/>
    <w:rsid w:val="00F40DD6"/>
    <w:rsid w:val="00F41ED7"/>
    <w:rsid w:val="00F44379"/>
    <w:rsid w:val="00F46671"/>
    <w:rsid w:val="00F4674F"/>
    <w:rsid w:val="00F46A5D"/>
    <w:rsid w:val="00F47AB8"/>
    <w:rsid w:val="00F47B72"/>
    <w:rsid w:val="00F517ED"/>
    <w:rsid w:val="00F52465"/>
    <w:rsid w:val="00F52723"/>
    <w:rsid w:val="00F52BA2"/>
    <w:rsid w:val="00F53CF7"/>
    <w:rsid w:val="00F53ECB"/>
    <w:rsid w:val="00F54C92"/>
    <w:rsid w:val="00F5519B"/>
    <w:rsid w:val="00F576AB"/>
    <w:rsid w:val="00F57D3D"/>
    <w:rsid w:val="00F600B6"/>
    <w:rsid w:val="00F601C9"/>
    <w:rsid w:val="00F60348"/>
    <w:rsid w:val="00F61587"/>
    <w:rsid w:val="00F6296C"/>
    <w:rsid w:val="00F639C1"/>
    <w:rsid w:val="00F66908"/>
    <w:rsid w:val="00F66C2E"/>
    <w:rsid w:val="00F70FAF"/>
    <w:rsid w:val="00F728FE"/>
    <w:rsid w:val="00F72DD7"/>
    <w:rsid w:val="00F7308B"/>
    <w:rsid w:val="00F749D6"/>
    <w:rsid w:val="00F74CE0"/>
    <w:rsid w:val="00F775B4"/>
    <w:rsid w:val="00F77A24"/>
    <w:rsid w:val="00F77CA6"/>
    <w:rsid w:val="00F8004A"/>
    <w:rsid w:val="00F80075"/>
    <w:rsid w:val="00F80766"/>
    <w:rsid w:val="00F81500"/>
    <w:rsid w:val="00F81878"/>
    <w:rsid w:val="00F82A9D"/>
    <w:rsid w:val="00F82AD8"/>
    <w:rsid w:val="00F8409A"/>
    <w:rsid w:val="00F84749"/>
    <w:rsid w:val="00F847AE"/>
    <w:rsid w:val="00F84FC1"/>
    <w:rsid w:val="00F85CE6"/>
    <w:rsid w:val="00F86304"/>
    <w:rsid w:val="00F86655"/>
    <w:rsid w:val="00F86E67"/>
    <w:rsid w:val="00F86F05"/>
    <w:rsid w:val="00F904B7"/>
    <w:rsid w:val="00F91BF7"/>
    <w:rsid w:val="00F91E5F"/>
    <w:rsid w:val="00F9283A"/>
    <w:rsid w:val="00F92E0E"/>
    <w:rsid w:val="00F9383D"/>
    <w:rsid w:val="00F95F25"/>
    <w:rsid w:val="00F97272"/>
    <w:rsid w:val="00FA2214"/>
    <w:rsid w:val="00FA33A3"/>
    <w:rsid w:val="00FA56C9"/>
    <w:rsid w:val="00FA7125"/>
    <w:rsid w:val="00FA7664"/>
    <w:rsid w:val="00FB00DD"/>
    <w:rsid w:val="00FB0E76"/>
    <w:rsid w:val="00FB10CE"/>
    <w:rsid w:val="00FB15FE"/>
    <w:rsid w:val="00FB1D96"/>
    <w:rsid w:val="00FB36DD"/>
    <w:rsid w:val="00FB424D"/>
    <w:rsid w:val="00FB465A"/>
    <w:rsid w:val="00FB52D9"/>
    <w:rsid w:val="00FB5886"/>
    <w:rsid w:val="00FB5F9B"/>
    <w:rsid w:val="00FC14E4"/>
    <w:rsid w:val="00FC2648"/>
    <w:rsid w:val="00FC2BCB"/>
    <w:rsid w:val="00FC429A"/>
    <w:rsid w:val="00FC54FE"/>
    <w:rsid w:val="00FC748E"/>
    <w:rsid w:val="00FC7CF4"/>
    <w:rsid w:val="00FD04C1"/>
    <w:rsid w:val="00FD15BA"/>
    <w:rsid w:val="00FD2E60"/>
    <w:rsid w:val="00FD4832"/>
    <w:rsid w:val="00FD4CBF"/>
    <w:rsid w:val="00FD4F7F"/>
    <w:rsid w:val="00FE17A5"/>
    <w:rsid w:val="00FE1D7A"/>
    <w:rsid w:val="00FE290F"/>
    <w:rsid w:val="00FE2FED"/>
    <w:rsid w:val="00FE4509"/>
    <w:rsid w:val="00FE4999"/>
    <w:rsid w:val="00FE51D7"/>
    <w:rsid w:val="00FE5D66"/>
    <w:rsid w:val="00FE6070"/>
    <w:rsid w:val="00FE769B"/>
    <w:rsid w:val="00FE78E6"/>
    <w:rsid w:val="00FE7978"/>
    <w:rsid w:val="00FF090E"/>
    <w:rsid w:val="00FF1508"/>
    <w:rsid w:val="00FF2D86"/>
    <w:rsid w:val="00FF35D5"/>
    <w:rsid w:val="00FF4FF2"/>
    <w:rsid w:val="00FF7394"/>
    <w:rsid w:val="00FF788E"/>
    <w:rsid w:val="04A954F8"/>
    <w:rsid w:val="06E0E0CA"/>
    <w:rsid w:val="0C1EBBC0"/>
    <w:rsid w:val="111B82B3"/>
    <w:rsid w:val="13DC52B3"/>
    <w:rsid w:val="13FDC623"/>
    <w:rsid w:val="142F3F42"/>
    <w:rsid w:val="165D9F8D"/>
    <w:rsid w:val="179C4F7B"/>
    <w:rsid w:val="18313CAB"/>
    <w:rsid w:val="193E4A21"/>
    <w:rsid w:val="24140085"/>
    <w:rsid w:val="2A24427B"/>
    <w:rsid w:val="2ED130CE"/>
    <w:rsid w:val="328213E9"/>
    <w:rsid w:val="3FF7F3C4"/>
    <w:rsid w:val="45DD5202"/>
    <w:rsid w:val="46B0D008"/>
    <w:rsid w:val="481144AD"/>
    <w:rsid w:val="4BC73FAA"/>
    <w:rsid w:val="50652C21"/>
    <w:rsid w:val="51A750C3"/>
    <w:rsid w:val="580BC8ED"/>
    <w:rsid w:val="5A678F16"/>
    <w:rsid w:val="5A94D320"/>
    <w:rsid w:val="62C33E35"/>
    <w:rsid w:val="634FFE18"/>
    <w:rsid w:val="6AA15103"/>
    <w:rsid w:val="6AB5ADF0"/>
    <w:rsid w:val="74AF8277"/>
    <w:rsid w:val="76A5E395"/>
    <w:rsid w:val="77F045F8"/>
    <w:rsid w:val="7B95EC58"/>
    <w:rsid w:val="7EB2D2D1"/>
    <w:rsid w:val="7EE5868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17DF8"/>
  <w15:docId w15:val="{6CD42180-7655-44E2-9E64-5E3AB7477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9"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2959"/>
  </w:style>
  <w:style w:type="paragraph" w:styleId="Heading1">
    <w:name w:val="heading 1"/>
    <w:basedOn w:val="Normal"/>
    <w:next w:val="Normal"/>
    <w:link w:val="Heading1Char"/>
    <w:rsid w:val="0093070A"/>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602BD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rsid w:val="003134D7"/>
    <w:pPr>
      <w:spacing w:beforeLines="1" w:afterLines="1"/>
      <w:outlineLvl w:val="2"/>
    </w:pPr>
    <w:rPr>
      <w:rFonts w:ascii="Times" w:hAnsi="Times"/>
      <w:b/>
      <w:sz w:val="27"/>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7D695F"/>
    <w:pPr>
      <w:spacing w:after="0"/>
    </w:pPr>
    <w:rPr>
      <w:rFonts w:ascii="Lucida Grande" w:hAnsi="Lucida Grande"/>
      <w:sz w:val="18"/>
      <w:szCs w:val="18"/>
    </w:rPr>
  </w:style>
  <w:style w:type="character" w:customStyle="1" w:styleId="BalloonTextChar">
    <w:name w:val="Balloon Text Char"/>
    <w:basedOn w:val="DefaultParagraphFont"/>
    <w:uiPriority w:val="99"/>
    <w:semiHidden/>
    <w:rsid w:val="00A340AE"/>
    <w:rPr>
      <w:rFonts w:ascii="Lucida Grande" w:hAnsi="Lucida Grande"/>
      <w:sz w:val="18"/>
      <w:szCs w:val="18"/>
    </w:rPr>
  </w:style>
  <w:style w:type="character" w:styleId="Hyperlink">
    <w:name w:val="Hyperlink"/>
    <w:basedOn w:val="DefaultParagraphFont"/>
    <w:uiPriority w:val="99"/>
    <w:rsid w:val="00E7318A"/>
    <w:rPr>
      <w:color w:val="0000FF"/>
      <w:u w:val="single"/>
    </w:rPr>
  </w:style>
  <w:style w:type="paragraph" w:styleId="Header">
    <w:name w:val="header"/>
    <w:basedOn w:val="Normal"/>
    <w:link w:val="HeaderChar"/>
    <w:uiPriority w:val="99"/>
    <w:unhideWhenUsed/>
    <w:rsid w:val="00FB36DD"/>
    <w:pPr>
      <w:tabs>
        <w:tab w:val="center" w:pos="4320"/>
        <w:tab w:val="right" w:pos="8640"/>
      </w:tabs>
      <w:spacing w:after="0"/>
    </w:pPr>
  </w:style>
  <w:style w:type="character" w:customStyle="1" w:styleId="HeaderChar">
    <w:name w:val="Header Char"/>
    <w:basedOn w:val="DefaultParagraphFont"/>
    <w:link w:val="Header"/>
    <w:uiPriority w:val="99"/>
    <w:rsid w:val="00FB36DD"/>
    <w:rPr>
      <w:lang w:val="fr-FR"/>
    </w:rPr>
  </w:style>
  <w:style w:type="paragraph" w:styleId="Footer">
    <w:name w:val="footer"/>
    <w:basedOn w:val="Normal"/>
    <w:link w:val="FooterChar"/>
    <w:uiPriority w:val="99"/>
    <w:unhideWhenUsed/>
    <w:rsid w:val="00FB36DD"/>
    <w:pPr>
      <w:tabs>
        <w:tab w:val="center" w:pos="4320"/>
        <w:tab w:val="right" w:pos="8640"/>
      </w:tabs>
      <w:spacing w:after="0"/>
    </w:pPr>
  </w:style>
  <w:style w:type="character" w:customStyle="1" w:styleId="FooterChar">
    <w:name w:val="Footer Char"/>
    <w:basedOn w:val="DefaultParagraphFont"/>
    <w:link w:val="Footer"/>
    <w:uiPriority w:val="99"/>
    <w:rsid w:val="00FB36DD"/>
    <w:rPr>
      <w:lang w:val="fr-FR"/>
    </w:rPr>
  </w:style>
  <w:style w:type="paragraph" w:styleId="FootnoteText">
    <w:name w:val="footnote text"/>
    <w:basedOn w:val="Normal"/>
    <w:link w:val="FootnoteTextChar"/>
    <w:uiPriority w:val="99"/>
    <w:unhideWhenUsed/>
    <w:rsid w:val="00AE75A2"/>
    <w:pPr>
      <w:spacing w:after="0"/>
    </w:pPr>
    <w:rPr>
      <w:sz w:val="20"/>
      <w:szCs w:val="20"/>
    </w:rPr>
  </w:style>
  <w:style w:type="character" w:customStyle="1" w:styleId="FootnoteTextChar">
    <w:name w:val="Footnote Text Char"/>
    <w:basedOn w:val="DefaultParagraphFont"/>
    <w:link w:val="FootnoteText"/>
    <w:uiPriority w:val="99"/>
    <w:rsid w:val="00AE75A2"/>
    <w:rPr>
      <w:sz w:val="20"/>
      <w:szCs w:val="20"/>
      <w:lang w:val="fr-FR"/>
    </w:rPr>
  </w:style>
  <w:style w:type="character" w:styleId="FootnoteReference">
    <w:name w:val="footnote reference"/>
    <w:basedOn w:val="DefaultParagraphFont"/>
    <w:uiPriority w:val="99"/>
    <w:unhideWhenUsed/>
    <w:rsid w:val="00AE75A2"/>
    <w:rPr>
      <w:vertAlign w:val="superscript"/>
    </w:rPr>
  </w:style>
  <w:style w:type="character" w:styleId="CommentReference">
    <w:name w:val="annotation reference"/>
    <w:basedOn w:val="DefaultParagraphFont"/>
    <w:rsid w:val="007D695F"/>
    <w:rPr>
      <w:sz w:val="18"/>
      <w:szCs w:val="18"/>
    </w:rPr>
  </w:style>
  <w:style w:type="paragraph" w:styleId="CommentText">
    <w:name w:val="annotation text"/>
    <w:basedOn w:val="Normal"/>
    <w:link w:val="CommentTextChar"/>
    <w:rsid w:val="007D695F"/>
  </w:style>
  <w:style w:type="character" w:customStyle="1" w:styleId="CommentTextChar">
    <w:name w:val="Comment Text Char"/>
    <w:basedOn w:val="DefaultParagraphFont"/>
    <w:link w:val="CommentText"/>
    <w:rsid w:val="007D695F"/>
    <w:rPr>
      <w:lang w:val="fr-FR"/>
    </w:rPr>
  </w:style>
  <w:style w:type="paragraph" w:styleId="CommentSubject">
    <w:name w:val="annotation subject"/>
    <w:basedOn w:val="CommentText"/>
    <w:next w:val="CommentText"/>
    <w:link w:val="CommentSubjectChar"/>
    <w:rsid w:val="007D695F"/>
    <w:rPr>
      <w:b/>
      <w:bCs/>
      <w:sz w:val="20"/>
      <w:szCs w:val="20"/>
    </w:rPr>
  </w:style>
  <w:style w:type="character" w:customStyle="1" w:styleId="CommentSubjectChar">
    <w:name w:val="Comment Subject Char"/>
    <w:basedOn w:val="CommentTextChar"/>
    <w:link w:val="CommentSubject"/>
    <w:rsid w:val="007D695F"/>
    <w:rPr>
      <w:b/>
      <w:bCs/>
      <w:sz w:val="20"/>
      <w:szCs w:val="20"/>
      <w:lang w:val="fr-FR"/>
    </w:rPr>
  </w:style>
  <w:style w:type="character" w:customStyle="1" w:styleId="BalloonTextChar1">
    <w:name w:val="Balloon Text Char1"/>
    <w:basedOn w:val="DefaultParagraphFont"/>
    <w:link w:val="BalloonText"/>
    <w:rsid w:val="007D695F"/>
    <w:rPr>
      <w:rFonts w:ascii="Lucida Grande" w:hAnsi="Lucida Grande"/>
      <w:sz w:val="18"/>
      <w:szCs w:val="18"/>
      <w:lang w:val="fr-FR"/>
    </w:rPr>
  </w:style>
  <w:style w:type="character" w:customStyle="1" w:styleId="Heading3Char">
    <w:name w:val="Heading 3 Char"/>
    <w:basedOn w:val="DefaultParagraphFont"/>
    <w:link w:val="Heading3"/>
    <w:uiPriority w:val="9"/>
    <w:rsid w:val="003134D7"/>
    <w:rPr>
      <w:rFonts w:ascii="Times" w:hAnsi="Times"/>
      <w:b/>
      <w:sz w:val="27"/>
      <w:szCs w:val="20"/>
    </w:rPr>
  </w:style>
  <w:style w:type="paragraph" w:styleId="Caption">
    <w:name w:val="caption"/>
    <w:basedOn w:val="Normal"/>
    <w:next w:val="Normal"/>
    <w:uiPriority w:val="35"/>
    <w:unhideWhenUsed/>
    <w:qFormat/>
    <w:rsid w:val="00313FD5"/>
    <w:rPr>
      <w:b/>
      <w:bCs/>
      <w:color w:val="4F81BD" w:themeColor="accent1"/>
      <w:sz w:val="18"/>
      <w:szCs w:val="18"/>
    </w:rPr>
  </w:style>
  <w:style w:type="character" w:styleId="PageNumber">
    <w:name w:val="page number"/>
    <w:basedOn w:val="DefaultParagraphFont"/>
    <w:rsid w:val="0077651E"/>
  </w:style>
  <w:style w:type="character" w:styleId="Emphasis">
    <w:name w:val="Emphasis"/>
    <w:basedOn w:val="DefaultParagraphFont"/>
    <w:uiPriority w:val="20"/>
    <w:qFormat/>
    <w:rsid w:val="005C5B28"/>
    <w:rPr>
      <w:i/>
    </w:rPr>
  </w:style>
  <w:style w:type="paragraph" w:customStyle="1" w:styleId="LEGEND">
    <w:name w:val="LEGEND"/>
    <w:basedOn w:val="Normal"/>
    <w:rsid w:val="00604D33"/>
    <w:pPr>
      <w:spacing w:after="0"/>
    </w:pPr>
    <w:rPr>
      <w:rFonts w:ascii="Times New Roman" w:eastAsia="Times New Roman" w:hAnsi="Times New Roman" w:cs="Times New Roman"/>
      <w:lang w:eastAsia="fr-FR"/>
    </w:rPr>
  </w:style>
  <w:style w:type="paragraph" w:styleId="NoSpacing">
    <w:name w:val="No Spacing"/>
    <w:uiPriority w:val="1"/>
    <w:qFormat/>
    <w:rsid w:val="00604D33"/>
    <w:pPr>
      <w:spacing w:after="0"/>
    </w:pPr>
    <w:rPr>
      <w:rFonts w:ascii="Calibri" w:eastAsia="Calibri" w:hAnsi="Calibri" w:cs="Times New Roman"/>
      <w:sz w:val="22"/>
      <w:szCs w:val="22"/>
    </w:rPr>
  </w:style>
  <w:style w:type="paragraph" w:styleId="ListParagraph">
    <w:name w:val="List Paragraph"/>
    <w:basedOn w:val="Normal"/>
    <w:uiPriority w:val="34"/>
    <w:qFormat/>
    <w:rsid w:val="00EA4F06"/>
    <w:pPr>
      <w:spacing w:after="0" w:line="276" w:lineRule="auto"/>
      <w:ind w:left="720"/>
      <w:contextualSpacing/>
      <w:jc w:val="both"/>
    </w:pPr>
    <w:rPr>
      <w:rFonts w:ascii="Verdana" w:hAnsi="Verdana"/>
      <w:sz w:val="20"/>
      <w:szCs w:val="22"/>
    </w:rPr>
  </w:style>
  <w:style w:type="paragraph" w:customStyle="1" w:styleId="Grillemoyenne21">
    <w:name w:val="Grille moyenne 21"/>
    <w:uiPriority w:val="1"/>
    <w:qFormat/>
    <w:rsid w:val="00DB3F62"/>
    <w:pPr>
      <w:spacing w:after="0"/>
    </w:pPr>
    <w:rPr>
      <w:rFonts w:ascii="Calibri" w:eastAsia="Calibri" w:hAnsi="Calibri" w:cs="Times New Roman"/>
      <w:sz w:val="22"/>
      <w:szCs w:val="22"/>
    </w:rPr>
  </w:style>
  <w:style w:type="paragraph" w:customStyle="1" w:styleId="Default">
    <w:name w:val="Default"/>
    <w:rsid w:val="007111AB"/>
    <w:pPr>
      <w:widowControl w:val="0"/>
      <w:autoSpaceDE w:val="0"/>
      <w:autoSpaceDN w:val="0"/>
      <w:adjustRightInd w:val="0"/>
      <w:spacing w:after="0"/>
    </w:pPr>
    <w:rPr>
      <w:rFonts w:ascii="Verdana" w:hAnsi="Verdana" w:cs="Verdana"/>
      <w:color w:val="000000"/>
    </w:rPr>
  </w:style>
  <w:style w:type="character" w:customStyle="1" w:styleId="rwv">
    <w:name w:val="_rw_v"/>
    <w:basedOn w:val="DefaultParagraphFont"/>
    <w:rsid w:val="007601DA"/>
  </w:style>
  <w:style w:type="character" w:customStyle="1" w:styleId="peopet1peu1allowtextselection">
    <w:name w:val="_pe_o _pe_t1 _pe_u1 allowtextselection"/>
    <w:basedOn w:val="DefaultParagraphFont"/>
    <w:rsid w:val="007601DA"/>
  </w:style>
  <w:style w:type="paragraph" w:styleId="z-TopofForm">
    <w:name w:val="HTML Top of Form"/>
    <w:basedOn w:val="Normal"/>
    <w:next w:val="Normal"/>
    <w:link w:val="z-TopofFormChar"/>
    <w:hidden/>
    <w:uiPriority w:val="99"/>
    <w:unhideWhenUsed/>
    <w:rsid w:val="007601DA"/>
    <w:pPr>
      <w:pBdr>
        <w:bottom w:val="single" w:sz="6" w:space="1" w:color="auto"/>
      </w:pBdr>
      <w:spacing w:beforeLines="1" w:afterLines="1"/>
      <w:jc w:val="center"/>
    </w:pPr>
    <w:rPr>
      <w:rFonts w:ascii="Arial" w:hAnsi="Arial"/>
      <w:vanish/>
      <w:sz w:val="16"/>
      <w:szCs w:val="16"/>
    </w:rPr>
  </w:style>
  <w:style w:type="character" w:customStyle="1" w:styleId="z-TopofFormChar">
    <w:name w:val="z-Top of Form Char"/>
    <w:basedOn w:val="DefaultParagraphFont"/>
    <w:link w:val="z-TopofForm"/>
    <w:uiPriority w:val="99"/>
    <w:rsid w:val="007601DA"/>
    <w:rPr>
      <w:rFonts w:ascii="Arial" w:hAnsi="Arial"/>
      <w:vanish/>
      <w:sz w:val="16"/>
      <w:szCs w:val="16"/>
    </w:rPr>
  </w:style>
  <w:style w:type="paragraph" w:styleId="z-BottomofForm">
    <w:name w:val="HTML Bottom of Form"/>
    <w:basedOn w:val="Normal"/>
    <w:next w:val="Normal"/>
    <w:link w:val="z-BottomofFormChar"/>
    <w:hidden/>
    <w:uiPriority w:val="99"/>
    <w:unhideWhenUsed/>
    <w:rsid w:val="007601DA"/>
    <w:pPr>
      <w:pBdr>
        <w:top w:val="single" w:sz="6" w:space="1" w:color="auto"/>
      </w:pBdr>
      <w:spacing w:beforeLines="1" w:afterLines="1"/>
      <w:jc w:val="center"/>
    </w:pPr>
    <w:rPr>
      <w:rFonts w:ascii="Arial" w:hAnsi="Arial"/>
      <w:vanish/>
      <w:sz w:val="16"/>
      <w:szCs w:val="16"/>
    </w:rPr>
  </w:style>
  <w:style w:type="character" w:customStyle="1" w:styleId="z-BottomofFormChar">
    <w:name w:val="z-Bottom of Form Char"/>
    <w:basedOn w:val="DefaultParagraphFont"/>
    <w:link w:val="z-BottomofForm"/>
    <w:uiPriority w:val="99"/>
    <w:rsid w:val="007601DA"/>
    <w:rPr>
      <w:rFonts w:ascii="Arial" w:hAnsi="Arial"/>
      <w:vanish/>
      <w:sz w:val="16"/>
      <w:szCs w:val="16"/>
    </w:rPr>
  </w:style>
  <w:style w:type="paragraph" w:styleId="NormalWeb">
    <w:name w:val="Normal (Web)"/>
    <w:basedOn w:val="Normal"/>
    <w:uiPriority w:val="99"/>
    <w:rsid w:val="007601DA"/>
    <w:pPr>
      <w:spacing w:beforeLines="1" w:afterLines="1"/>
    </w:pPr>
    <w:rPr>
      <w:rFonts w:ascii="Times" w:hAnsi="Times" w:cs="Times New Roman"/>
      <w:sz w:val="20"/>
      <w:szCs w:val="20"/>
    </w:rPr>
  </w:style>
  <w:style w:type="character" w:customStyle="1" w:styleId="findcontrolwrapper">
    <w:name w:val="findcontrolwrapper"/>
    <w:basedOn w:val="DefaultParagraphFont"/>
    <w:rsid w:val="008B2CAC"/>
  </w:style>
  <w:style w:type="character" w:customStyle="1" w:styleId="tooltipped">
    <w:name w:val="tooltipped"/>
    <w:basedOn w:val="DefaultParagraphFont"/>
    <w:rsid w:val="007F73AA"/>
  </w:style>
  <w:style w:type="character" w:customStyle="1" w:styleId="Heading1Char">
    <w:name w:val="Heading 1 Char"/>
    <w:basedOn w:val="DefaultParagraphFont"/>
    <w:link w:val="Heading1"/>
    <w:rsid w:val="0093070A"/>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link w:val="EndNoteBibliographyTitleCar"/>
    <w:rsid w:val="004D3F90"/>
    <w:pPr>
      <w:spacing w:after="0"/>
      <w:jc w:val="center"/>
    </w:pPr>
    <w:rPr>
      <w:rFonts w:ascii="Cambria" w:hAnsi="Cambria"/>
      <w:noProof/>
    </w:rPr>
  </w:style>
  <w:style w:type="character" w:customStyle="1" w:styleId="EndNoteBibliographyTitleCar">
    <w:name w:val="EndNote Bibliography Title Car"/>
    <w:basedOn w:val="DefaultParagraphFont"/>
    <w:link w:val="EndNoteBibliographyTitle"/>
    <w:rsid w:val="004D3F90"/>
    <w:rPr>
      <w:rFonts w:ascii="Cambria" w:hAnsi="Cambria"/>
      <w:noProof/>
    </w:rPr>
  </w:style>
  <w:style w:type="paragraph" w:customStyle="1" w:styleId="EndNoteBibliography">
    <w:name w:val="EndNote Bibliography"/>
    <w:basedOn w:val="Normal"/>
    <w:link w:val="EndNoteBibliographyCar"/>
    <w:rsid w:val="004D3F90"/>
    <w:pPr>
      <w:jc w:val="both"/>
    </w:pPr>
    <w:rPr>
      <w:rFonts w:ascii="Cambria" w:hAnsi="Cambria"/>
      <w:noProof/>
    </w:rPr>
  </w:style>
  <w:style w:type="character" w:customStyle="1" w:styleId="EndNoteBibliographyCar">
    <w:name w:val="EndNote Bibliography Car"/>
    <w:basedOn w:val="DefaultParagraphFont"/>
    <w:link w:val="EndNoteBibliography"/>
    <w:rsid w:val="004D3F90"/>
    <w:rPr>
      <w:rFonts w:ascii="Cambria" w:hAnsi="Cambria"/>
      <w:noProof/>
    </w:rPr>
  </w:style>
  <w:style w:type="character" w:styleId="FollowedHyperlink">
    <w:name w:val="FollowedHyperlink"/>
    <w:basedOn w:val="DefaultParagraphFont"/>
    <w:semiHidden/>
    <w:unhideWhenUsed/>
    <w:rsid w:val="008E5EA7"/>
    <w:rPr>
      <w:color w:val="800080" w:themeColor="followedHyperlink"/>
      <w:u w:val="single"/>
    </w:rPr>
  </w:style>
  <w:style w:type="character" w:customStyle="1" w:styleId="Heading2Char">
    <w:name w:val="Heading 2 Char"/>
    <w:basedOn w:val="DefaultParagraphFont"/>
    <w:link w:val="Heading2"/>
    <w:rsid w:val="00602BDF"/>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rsid w:val="00602BDF"/>
    <w:pPr>
      <w:suppressAutoHyphens/>
      <w:spacing w:after="120" w:line="150" w:lineRule="atLeast"/>
      <w:ind w:firstLine="567"/>
      <w:jc w:val="both"/>
    </w:pPr>
    <w:rPr>
      <w:rFonts w:ascii="Optima LT Std" w:eastAsia="SimSun" w:hAnsi="Optima LT Std" w:cs="Optima LT Std"/>
      <w:color w:val="000000"/>
      <w:lang w:val="fr-FR" w:eastAsia="fr-FR"/>
    </w:rPr>
  </w:style>
  <w:style w:type="character" w:customStyle="1" w:styleId="BodyTextChar">
    <w:name w:val="Body Text Char"/>
    <w:basedOn w:val="DefaultParagraphFont"/>
    <w:link w:val="BodyText"/>
    <w:rsid w:val="00602BDF"/>
    <w:rPr>
      <w:rFonts w:ascii="Optima LT Std" w:eastAsia="SimSun" w:hAnsi="Optima LT Std" w:cs="Optima LT Std"/>
      <w:color w:val="000000"/>
      <w:lang w:val="fr-FR" w:eastAsia="fr-FR"/>
    </w:rPr>
  </w:style>
  <w:style w:type="character" w:customStyle="1" w:styleId="xpeopet1peu1allowtextselection">
    <w:name w:val="x_peopet1peu1allowtextselection"/>
    <w:basedOn w:val="DefaultParagraphFont"/>
    <w:rsid w:val="00445629"/>
  </w:style>
  <w:style w:type="character" w:customStyle="1" w:styleId="highlight">
    <w:name w:val="highlight"/>
    <w:basedOn w:val="DefaultParagraphFont"/>
    <w:rsid w:val="00445629"/>
  </w:style>
  <w:style w:type="paragraph" w:styleId="Revision">
    <w:name w:val="Revision"/>
    <w:hidden/>
    <w:semiHidden/>
    <w:rsid w:val="00487ADC"/>
    <w:pPr>
      <w:spacing w:after="0"/>
    </w:pPr>
  </w:style>
  <w:style w:type="character" w:customStyle="1" w:styleId="msg">
    <w:name w:val="msg"/>
    <w:basedOn w:val="DefaultParagraphFont"/>
    <w:rsid w:val="00353099"/>
  </w:style>
  <w:style w:type="character" w:customStyle="1" w:styleId="EndNoteBibliographyChar">
    <w:name w:val="EndNote Bibliography Char"/>
    <w:basedOn w:val="DefaultParagraphFont"/>
    <w:rsid w:val="005735C9"/>
    <w:rPr>
      <w:rFonts w:ascii="Calibri" w:hAnsi="Calibri" w:cs="Times New Roman"/>
      <w:noProof/>
      <w:lang w:val="en-US"/>
    </w:rPr>
  </w:style>
  <w:style w:type="character" w:styleId="Strong">
    <w:name w:val="Strong"/>
    <w:basedOn w:val="DefaultParagraphFont"/>
    <w:uiPriority w:val="22"/>
    <w:qFormat/>
    <w:rsid w:val="0092150C"/>
    <w:rPr>
      <w:b/>
      <w:bCs/>
    </w:rPr>
  </w:style>
  <w:style w:type="character" w:customStyle="1" w:styleId="research">
    <w:name w:val="research"/>
    <w:basedOn w:val="DefaultParagraphFont"/>
    <w:rsid w:val="00E168F6"/>
  </w:style>
  <w:style w:type="character" w:customStyle="1" w:styleId="st">
    <w:name w:val="st"/>
    <w:basedOn w:val="DefaultParagraphFont"/>
    <w:rsid w:val="007D4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122288">
      <w:bodyDiv w:val="1"/>
      <w:marLeft w:val="0"/>
      <w:marRight w:val="0"/>
      <w:marTop w:val="0"/>
      <w:marBottom w:val="0"/>
      <w:divBdr>
        <w:top w:val="none" w:sz="0" w:space="0" w:color="auto"/>
        <w:left w:val="none" w:sz="0" w:space="0" w:color="auto"/>
        <w:bottom w:val="none" w:sz="0" w:space="0" w:color="auto"/>
        <w:right w:val="none" w:sz="0" w:space="0" w:color="auto"/>
      </w:divBdr>
      <w:divsChild>
        <w:div w:id="1062408510">
          <w:marLeft w:val="0"/>
          <w:marRight w:val="0"/>
          <w:marTop w:val="0"/>
          <w:marBottom w:val="0"/>
          <w:divBdr>
            <w:top w:val="none" w:sz="0" w:space="0" w:color="auto"/>
            <w:left w:val="none" w:sz="0" w:space="0" w:color="auto"/>
            <w:bottom w:val="none" w:sz="0" w:space="0" w:color="auto"/>
            <w:right w:val="none" w:sz="0" w:space="0" w:color="auto"/>
          </w:divBdr>
        </w:div>
        <w:div w:id="365983616">
          <w:marLeft w:val="0"/>
          <w:marRight w:val="0"/>
          <w:marTop w:val="0"/>
          <w:marBottom w:val="0"/>
          <w:divBdr>
            <w:top w:val="none" w:sz="0" w:space="0" w:color="auto"/>
            <w:left w:val="none" w:sz="0" w:space="0" w:color="auto"/>
            <w:bottom w:val="none" w:sz="0" w:space="0" w:color="auto"/>
            <w:right w:val="none" w:sz="0" w:space="0" w:color="auto"/>
          </w:divBdr>
        </w:div>
      </w:divsChild>
    </w:div>
    <w:div w:id="381561737">
      <w:bodyDiv w:val="1"/>
      <w:marLeft w:val="0"/>
      <w:marRight w:val="0"/>
      <w:marTop w:val="0"/>
      <w:marBottom w:val="0"/>
      <w:divBdr>
        <w:top w:val="none" w:sz="0" w:space="0" w:color="auto"/>
        <w:left w:val="none" w:sz="0" w:space="0" w:color="auto"/>
        <w:bottom w:val="none" w:sz="0" w:space="0" w:color="auto"/>
        <w:right w:val="none" w:sz="0" w:space="0" w:color="auto"/>
      </w:divBdr>
    </w:div>
    <w:div w:id="491019790">
      <w:bodyDiv w:val="1"/>
      <w:marLeft w:val="0"/>
      <w:marRight w:val="0"/>
      <w:marTop w:val="0"/>
      <w:marBottom w:val="0"/>
      <w:divBdr>
        <w:top w:val="none" w:sz="0" w:space="0" w:color="auto"/>
        <w:left w:val="none" w:sz="0" w:space="0" w:color="auto"/>
        <w:bottom w:val="none" w:sz="0" w:space="0" w:color="auto"/>
        <w:right w:val="none" w:sz="0" w:space="0" w:color="auto"/>
      </w:divBdr>
    </w:div>
    <w:div w:id="500046431">
      <w:bodyDiv w:val="1"/>
      <w:marLeft w:val="0"/>
      <w:marRight w:val="0"/>
      <w:marTop w:val="0"/>
      <w:marBottom w:val="0"/>
      <w:divBdr>
        <w:top w:val="none" w:sz="0" w:space="0" w:color="auto"/>
        <w:left w:val="none" w:sz="0" w:space="0" w:color="auto"/>
        <w:bottom w:val="none" w:sz="0" w:space="0" w:color="auto"/>
        <w:right w:val="none" w:sz="0" w:space="0" w:color="auto"/>
      </w:divBdr>
    </w:div>
    <w:div w:id="584076592">
      <w:bodyDiv w:val="1"/>
      <w:marLeft w:val="0"/>
      <w:marRight w:val="0"/>
      <w:marTop w:val="0"/>
      <w:marBottom w:val="0"/>
      <w:divBdr>
        <w:top w:val="none" w:sz="0" w:space="0" w:color="auto"/>
        <w:left w:val="none" w:sz="0" w:space="0" w:color="auto"/>
        <w:bottom w:val="none" w:sz="0" w:space="0" w:color="auto"/>
        <w:right w:val="none" w:sz="0" w:space="0" w:color="auto"/>
      </w:divBdr>
    </w:div>
    <w:div w:id="697315792">
      <w:bodyDiv w:val="1"/>
      <w:marLeft w:val="0"/>
      <w:marRight w:val="0"/>
      <w:marTop w:val="0"/>
      <w:marBottom w:val="0"/>
      <w:divBdr>
        <w:top w:val="none" w:sz="0" w:space="0" w:color="auto"/>
        <w:left w:val="none" w:sz="0" w:space="0" w:color="auto"/>
        <w:bottom w:val="none" w:sz="0" w:space="0" w:color="auto"/>
        <w:right w:val="none" w:sz="0" w:space="0" w:color="auto"/>
      </w:divBdr>
    </w:div>
    <w:div w:id="713385507">
      <w:bodyDiv w:val="1"/>
      <w:marLeft w:val="0"/>
      <w:marRight w:val="0"/>
      <w:marTop w:val="0"/>
      <w:marBottom w:val="0"/>
      <w:divBdr>
        <w:top w:val="none" w:sz="0" w:space="0" w:color="auto"/>
        <w:left w:val="none" w:sz="0" w:space="0" w:color="auto"/>
        <w:bottom w:val="none" w:sz="0" w:space="0" w:color="auto"/>
        <w:right w:val="none" w:sz="0" w:space="0" w:color="auto"/>
      </w:divBdr>
      <w:divsChild>
        <w:div w:id="799037255">
          <w:marLeft w:val="0"/>
          <w:marRight w:val="0"/>
          <w:marTop w:val="0"/>
          <w:marBottom w:val="0"/>
          <w:divBdr>
            <w:top w:val="none" w:sz="0" w:space="0" w:color="auto"/>
            <w:left w:val="none" w:sz="0" w:space="0" w:color="auto"/>
            <w:bottom w:val="none" w:sz="0" w:space="0" w:color="auto"/>
            <w:right w:val="none" w:sz="0" w:space="0" w:color="auto"/>
          </w:divBdr>
          <w:divsChild>
            <w:div w:id="858860101">
              <w:marLeft w:val="0"/>
              <w:marRight w:val="0"/>
              <w:marTop w:val="0"/>
              <w:marBottom w:val="0"/>
              <w:divBdr>
                <w:top w:val="none" w:sz="0" w:space="0" w:color="auto"/>
                <w:left w:val="none" w:sz="0" w:space="0" w:color="auto"/>
                <w:bottom w:val="none" w:sz="0" w:space="0" w:color="auto"/>
                <w:right w:val="none" w:sz="0" w:space="0" w:color="auto"/>
              </w:divBdr>
              <w:divsChild>
                <w:div w:id="205352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39507">
          <w:marLeft w:val="0"/>
          <w:marRight w:val="0"/>
          <w:marTop w:val="0"/>
          <w:marBottom w:val="0"/>
          <w:divBdr>
            <w:top w:val="none" w:sz="0" w:space="0" w:color="auto"/>
            <w:left w:val="none" w:sz="0" w:space="0" w:color="auto"/>
            <w:bottom w:val="none" w:sz="0" w:space="0" w:color="auto"/>
            <w:right w:val="none" w:sz="0" w:space="0" w:color="auto"/>
          </w:divBdr>
          <w:divsChild>
            <w:div w:id="509876816">
              <w:marLeft w:val="0"/>
              <w:marRight w:val="0"/>
              <w:marTop w:val="0"/>
              <w:marBottom w:val="0"/>
              <w:divBdr>
                <w:top w:val="none" w:sz="0" w:space="0" w:color="auto"/>
                <w:left w:val="none" w:sz="0" w:space="0" w:color="auto"/>
                <w:bottom w:val="none" w:sz="0" w:space="0" w:color="auto"/>
                <w:right w:val="none" w:sz="0" w:space="0" w:color="auto"/>
              </w:divBdr>
              <w:divsChild>
                <w:div w:id="801769336">
                  <w:marLeft w:val="0"/>
                  <w:marRight w:val="0"/>
                  <w:marTop w:val="0"/>
                  <w:marBottom w:val="0"/>
                  <w:divBdr>
                    <w:top w:val="none" w:sz="0" w:space="0" w:color="auto"/>
                    <w:left w:val="none" w:sz="0" w:space="0" w:color="auto"/>
                    <w:bottom w:val="none" w:sz="0" w:space="0" w:color="auto"/>
                    <w:right w:val="none" w:sz="0" w:space="0" w:color="auto"/>
                  </w:divBdr>
                  <w:divsChild>
                    <w:div w:id="2010715736">
                      <w:marLeft w:val="0"/>
                      <w:marRight w:val="0"/>
                      <w:marTop w:val="0"/>
                      <w:marBottom w:val="0"/>
                      <w:divBdr>
                        <w:top w:val="none" w:sz="0" w:space="0" w:color="auto"/>
                        <w:left w:val="none" w:sz="0" w:space="0" w:color="auto"/>
                        <w:bottom w:val="none" w:sz="0" w:space="0" w:color="auto"/>
                        <w:right w:val="none" w:sz="0" w:space="0" w:color="auto"/>
                      </w:divBdr>
                      <w:divsChild>
                        <w:div w:id="127297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4682184">
          <w:marLeft w:val="0"/>
          <w:marRight w:val="0"/>
          <w:marTop w:val="0"/>
          <w:marBottom w:val="0"/>
          <w:divBdr>
            <w:top w:val="none" w:sz="0" w:space="0" w:color="auto"/>
            <w:left w:val="none" w:sz="0" w:space="0" w:color="auto"/>
            <w:bottom w:val="none" w:sz="0" w:space="0" w:color="auto"/>
            <w:right w:val="none" w:sz="0" w:space="0" w:color="auto"/>
          </w:divBdr>
          <w:divsChild>
            <w:div w:id="1064066092">
              <w:marLeft w:val="0"/>
              <w:marRight w:val="0"/>
              <w:marTop w:val="0"/>
              <w:marBottom w:val="0"/>
              <w:divBdr>
                <w:top w:val="none" w:sz="0" w:space="0" w:color="auto"/>
                <w:left w:val="none" w:sz="0" w:space="0" w:color="auto"/>
                <w:bottom w:val="none" w:sz="0" w:space="0" w:color="auto"/>
                <w:right w:val="none" w:sz="0" w:space="0" w:color="auto"/>
              </w:divBdr>
              <w:divsChild>
                <w:div w:id="1858151258">
                  <w:marLeft w:val="0"/>
                  <w:marRight w:val="0"/>
                  <w:marTop w:val="0"/>
                  <w:marBottom w:val="0"/>
                  <w:divBdr>
                    <w:top w:val="none" w:sz="0" w:space="0" w:color="auto"/>
                    <w:left w:val="none" w:sz="0" w:space="0" w:color="auto"/>
                    <w:bottom w:val="none" w:sz="0" w:space="0" w:color="auto"/>
                    <w:right w:val="none" w:sz="0" w:space="0" w:color="auto"/>
                  </w:divBdr>
                  <w:divsChild>
                    <w:div w:id="984505690">
                      <w:marLeft w:val="0"/>
                      <w:marRight w:val="0"/>
                      <w:marTop w:val="0"/>
                      <w:marBottom w:val="0"/>
                      <w:divBdr>
                        <w:top w:val="none" w:sz="0" w:space="0" w:color="auto"/>
                        <w:left w:val="none" w:sz="0" w:space="0" w:color="auto"/>
                        <w:bottom w:val="none" w:sz="0" w:space="0" w:color="auto"/>
                        <w:right w:val="none" w:sz="0" w:space="0" w:color="auto"/>
                      </w:divBdr>
                      <w:divsChild>
                        <w:div w:id="1682783279">
                          <w:marLeft w:val="0"/>
                          <w:marRight w:val="0"/>
                          <w:marTop w:val="0"/>
                          <w:marBottom w:val="0"/>
                          <w:divBdr>
                            <w:top w:val="none" w:sz="0" w:space="0" w:color="auto"/>
                            <w:left w:val="none" w:sz="0" w:space="0" w:color="auto"/>
                            <w:bottom w:val="none" w:sz="0" w:space="0" w:color="auto"/>
                            <w:right w:val="none" w:sz="0" w:space="0" w:color="auto"/>
                          </w:divBdr>
                          <w:divsChild>
                            <w:div w:id="477960143">
                              <w:marLeft w:val="0"/>
                              <w:marRight w:val="0"/>
                              <w:marTop w:val="0"/>
                              <w:marBottom w:val="0"/>
                              <w:divBdr>
                                <w:top w:val="none" w:sz="0" w:space="0" w:color="auto"/>
                                <w:left w:val="none" w:sz="0" w:space="0" w:color="auto"/>
                                <w:bottom w:val="none" w:sz="0" w:space="0" w:color="auto"/>
                                <w:right w:val="none" w:sz="0" w:space="0" w:color="auto"/>
                              </w:divBdr>
                              <w:divsChild>
                                <w:div w:id="149946756">
                                  <w:marLeft w:val="0"/>
                                  <w:marRight w:val="0"/>
                                  <w:marTop w:val="0"/>
                                  <w:marBottom w:val="0"/>
                                  <w:divBdr>
                                    <w:top w:val="none" w:sz="0" w:space="0" w:color="auto"/>
                                    <w:left w:val="none" w:sz="0" w:space="0" w:color="auto"/>
                                    <w:bottom w:val="none" w:sz="0" w:space="0" w:color="auto"/>
                                    <w:right w:val="none" w:sz="0" w:space="0" w:color="auto"/>
                                  </w:divBdr>
                                  <w:divsChild>
                                    <w:div w:id="282998718">
                                      <w:marLeft w:val="0"/>
                                      <w:marRight w:val="0"/>
                                      <w:marTop w:val="0"/>
                                      <w:marBottom w:val="0"/>
                                      <w:divBdr>
                                        <w:top w:val="none" w:sz="0" w:space="0" w:color="auto"/>
                                        <w:left w:val="none" w:sz="0" w:space="0" w:color="auto"/>
                                        <w:bottom w:val="none" w:sz="0" w:space="0" w:color="auto"/>
                                        <w:right w:val="none" w:sz="0" w:space="0" w:color="auto"/>
                                      </w:divBdr>
                                      <w:divsChild>
                                        <w:div w:id="2022664770">
                                          <w:marLeft w:val="0"/>
                                          <w:marRight w:val="0"/>
                                          <w:marTop w:val="0"/>
                                          <w:marBottom w:val="0"/>
                                          <w:divBdr>
                                            <w:top w:val="none" w:sz="0" w:space="0" w:color="auto"/>
                                            <w:left w:val="none" w:sz="0" w:space="0" w:color="auto"/>
                                            <w:bottom w:val="none" w:sz="0" w:space="0" w:color="auto"/>
                                            <w:right w:val="none" w:sz="0" w:space="0" w:color="auto"/>
                                          </w:divBdr>
                                          <w:divsChild>
                                            <w:div w:id="91647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893372">
                          <w:marLeft w:val="0"/>
                          <w:marRight w:val="0"/>
                          <w:marTop w:val="0"/>
                          <w:marBottom w:val="0"/>
                          <w:divBdr>
                            <w:top w:val="none" w:sz="0" w:space="0" w:color="auto"/>
                            <w:left w:val="none" w:sz="0" w:space="0" w:color="auto"/>
                            <w:bottom w:val="none" w:sz="0" w:space="0" w:color="auto"/>
                            <w:right w:val="none" w:sz="0" w:space="0" w:color="auto"/>
                          </w:divBdr>
                          <w:divsChild>
                            <w:div w:id="156213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9000034">
              <w:marLeft w:val="0"/>
              <w:marRight w:val="0"/>
              <w:marTop w:val="0"/>
              <w:marBottom w:val="0"/>
              <w:divBdr>
                <w:top w:val="none" w:sz="0" w:space="0" w:color="auto"/>
                <w:left w:val="none" w:sz="0" w:space="0" w:color="auto"/>
                <w:bottom w:val="none" w:sz="0" w:space="0" w:color="auto"/>
                <w:right w:val="none" w:sz="0" w:space="0" w:color="auto"/>
              </w:divBdr>
              <w:divsChild>
                <w:div w:id="803549134">
                  <w:marLeft w:val="0"/>
                  <w:marRight w:val="0"/>
                  <w:marTop w:val="0"/>
                  <w:marBottom w:val="0"/>
                  <w:divBdr>
                    <w:top w:val="none" w:sz="0" w:space="0" w:color="auto"/>
                    <w:left w:val="none" w:sz="0" w:space="0" w:color="auto"/>
                    <w:bottom w:val="none" w:sz="0" w:space="0" w:color="auto"/>
                    <w:right w:val="none" w:sz="0" w:space="0" w:color="auto"/>
                  </w:divBdr>
                  <w:divsChild>
                    <w:div w:id="1549606415">
                      <w:marLeft w:val="0"/>
                      <w:marRight w:val="0"/>
                      <w:marTop w:val="0"/>
                      <w:marBottom w:val="0"/>
                      <w:divBdr>
                        <w:top w:val="none" w:sz="0" w:space="0" w:color="auto"/>
                        <w:left w:val="none" w:sz="0" w:space="0" w:color="auto"/>
                        <w:bottom w:val="none" w:sz="0" w:space="0" w:color="auto"/>
                        <w:right w:val="none" w:sz="0" w:space="0" w:color="auto"/>
                      </w:divBdr>
                      <w:divsChild>
                        <w:div w:id="2117089753">
                          <w:marLeft w:val="0"/>
                          <w:marRight w:val="0"/>
                          <w:marTop w:val="0"/>
                          <w:marBottom w:val="0"/>
                          <w:divBdr>
                            <w:top w:val="none" w:sz="0" w:space="0" w:color="auto"/>
                            <w:left w:val="none" w:sz="0" w:space="0" w:color="auto"/>
                            <w:bottom w:val="none" w:sz="0" w:space="0" w:color="auto"/>
                            <w:right w:val="none" w:sz="0" w:space="0" w:color="auto"/>
                          </w:divBdr>
                          <w:divsChild>
                            <w:div w:id="929390712">
                              <w:marLeft w:val="0"/>
                              <w:marRight w:val="0"/>
                              <w:marTop w:val="0"/>
                              <w:marBottom w:val="0"/>
                              <w:divBdr>
                                <w:top w:val="none" w:sz="0" w:space="0" w:color="auto"/>
                                <w:left w:val="none" w:sz="0" w:space="0" w:color="auto"/>
                                <w:bottom w:val="none" w:sz="0" w:space="0" w:color="auto"/>
                                <w:right w:val="none" w:sz="0" w:space="0" w:color="auto"/>
                              </w:divBdr>
                              <w:divsChild>
                                <w:div w:id="1776098434">
                                  <w:marLeft w:val="0"/>
                                  <w:marRight w:val="0"/>
                                  <w:marTop w:val="0"/>
                                  <w:marBottom w:val="0"/>
                                  <w:divBdr>
                                    <w:top w:val="none" w:sz="0" w:space="0" w:color="auto"/>
                                    <w:left w:val="none" w:sz="0" w:space="0" w:color="auto"/>
                                    <w:bottom w:val="none" w:sz="0" w:space="0" w:color="auto"/>
                                    <w:right w:val="none" w:sz="0" w:space="0" w:color="auto"/>
                                  </w:divBdr>
                                </w:div>
                                <w:div w:id="126853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968529">
                  <w:marLeft w:val="0"/>
                  <w:marRight w:val="0"/>
                  <w:marTop w:val="0"/>
                  <w:marBottom w:val="0"/>
                  <w:divBdr>
                    <w:top w:val="none" w:sz="0" w:space="0" w:color="auto"/>
                    <w:left w:val="none" w:sz="0" w:space="0" w:color="auto"/>
                    <w:bottom w:val="none" w:sz="0" w:space="0" w:color="auto"/>
                    <w:right w:val="none" w:sz="0" w:space="0" w:color="auto"/>
                  </w:divBdr>
                  <w:divsChild>
                    <w:div w:id="358506128">
                      <w:marLeft w:val="0"/>
                      <w:marRight w:val="0"/>
                      <w:marTop w:val="0"/>
                      <w:marBottom w:val="0"/>
                      <w:divBdr>
                        <w:top w:val="none" w:sz="0" w:space="0" w:color="auto"/>
                        <w:left w:val="none" w:sz="0" w:space="0" w:color="auto"/>
                        <w:bottom w:val="none" w:sz="0" w:space="0" w:color="auto"/>
                        <w:right w:val="none" w:sz="0" w:space="0" w:color="auto"/>
                      </w:divBdr>
                      <w:divsChild>
                        <w:div w:id="1551503662">
                          <w:marLeft w:val="0"/>
                          <w:marRight w:val="0"/>
                          <w:marTop w:val="0"/>
                          <w:marBottom w:val="0"/>
                          <w:divBdr>
                            <w:top w:val="none" w:sz="0" w:space="0" w:color="auto"/>
                            <w:left w:val="none" w:sz="0" w:space="0" w:color="auto"/>
                            <w:bottom w:val="none" w:sz="0" w:space="0" w:color="auto"/>
                            <w:right w:val="none" w:sz="0" w:space="0" w:color="auto"/>
                          </w:divBdr>
                          <w:divsChild>
                            <w:div w:id="878014831">
                              <w:marLeft w:val="0"/>
                              <w:marRight w:val="0"/>
                              <w:marTop w:val="0"/>
                              <w:marBottom w:val="0"/>
                              <w:divBdr>
                                <w:top w:val="none" w:sz="0" w:space="0" w:color="auto"/>
                                <w:left w:val="none" w:sz="0" w:space="0" w:color="auto"/>
                                <w:bottom w:val="none" w:sz="0" w:space="0" w:color="auto"/>
                                <w:right w:val="none" w:sz="0" w:space="0" w:color="auto"/>
                              </w:divBdr>
                              <w:divsChild>
                                <w:div w:id="1723096719">
                                  <w:marLeft w:val="0"/>
                                  <w:marRight w:val="0"/>
                                  <w:marTop w:val="0"/>
                                  <w:marBottom w:val="0"/>
                                  <w:divBdr>
                                    <w:top w:val="none" w:sz="0" w:space="0" w:color="auto"/>
                                    <w:left w:val="none" w:sz="0" w:space="0" w:color="auto"/>
                                    <w:bottom w:val="none" w:sz="0" w:space="0" w:color="auto"/>
                                    <w:right w:val="none" w:sz="0" w:space="0" w:color="auto"/>
                                  </w:divBdr>
                                  <w:divsChild>
                                    <w:div w:id="1261568713">
                                      <w:marLeft w:val="0"/>
                                      <w:marRight w:val="0"/>
                                      <w:marTop w:val="0"/>
                                      <w:marBottom w:val="0"/>
                                      <w:divBdr>
                                        <w:top w:val="none" w:sz="0" w:space="0" w:color="auto"/>
                                        <w:left w:val="none" w:sz="0" w:space="0" w:color="auto"/>
                                        <w:bottom w:val="none" w:sz="0" w:space="0" w:color="auto"/>
                                        <w:right w:val="none" w:sz="0" w:space="0" w:color="auto"/>
                                      </w:divBdr>
                                      <w:divsChild>
                                        <w:div w:id="135218987">
                                          <w:marLeft w:val="0"/>
                                          <w:marRight w:val="0"/>
                                          <w:marTop w:val="0"/>
                                          <w:marBottom w:val="0"/>
                                          <w:divBdr>
                                            <w:top w:val="none" w:sz="0" w:space="0" w:color="auto"/>
                                            <w:left w:val="none" w:sz="0" w:space="0" w:color="auto"/>
                                            <w:bottom w:val="none" w:sz="0" w:space="0" w:color="auto"/>
                                            <w:right w:val="none" w:sz="0" w:space="0" w:color="auto"/>
                                          </w:divBdr>
                                          <w:divsChild>
                                            <w:div w:id="90008810">
                                              <w:marLeft w:val="0"/>
                                              <w:marRight w:val="0"/>
                                              <w:marTop w:val="0"/>
                                              <w:marBottom w:val="0"/>
                                              <w:divBdr>
                                                <w:top w:val="none" w:sz="0" w:space="0" w:color="auto"/>
                                                <w:left w:val="none" w:sz="0" w:space="0" w:color="auto"/>
                                                <w:bottom w:val="none" w:sz="0" w:space="0" w:color="auto"/>
                                                <w:right w:val="none" w:sz="0" w:space="0" w:color="auto"/>
                                              </w:divBdr>
                                              <w:divsChild>
                                                <w:div w:id="1462648999">
                                                  <w:marLeft w:val="0"/>
                                                  <w:marRight w:val="0"/>
                                                  <w:marTop w:val="0"/>
                                                  <w:marBottom w:val="0"/>
                                                  <w:divBdr>
                                                    <w:top w:val="none" w:sz="0" w:space="0" w:color="auto"/>
                                                    <w:left w:val="none" w:sz="0" w:space="0" w:color="auto"/>
                                                    <w:bottom w:val="none" w:sz="0" w:space="0" w:color="auto"/>
                                                    <w:right w:val="none" w:sz="0" w:space="0" w:color="auto"/>
                                                  </w:divBdr>
                                                  <w:divsChild>
                                                    <w:div w:id="1967274160">
                                                      <w:marLeft w:val="0"/>
                                                      <w:marRight w:val="0"/>
                                                      <w:marTop w:val="0"/>
                                                      <w:marBottom w:val="0"/>
                                                      <w:divBdr>
                                                        <w:top w:val="none" w:sz="0" w:space="0" w:color="auto"/>
                                                        <w:left w:val="none" w:sz="0" w:space="0" w:color="auto"/>
                                                        <w:bottom w:val="none" w:sz="0" w:space="0" w:color="auto"/>
                                                        <w:right w:val="none" w:sz="0" w:space="0" w:color="auto"/>
                                                      </w:divBdr>
                                                    </w:div>
                                                  </w:divsChild>
                                                </w:div>
                                                <w:div w:id="2035187214">
                                                  <w:marLeft w:val="0"/>
                                                  <w:marRight w:val="0"/>
                                                  <w:marTop w:val="0"/>
                                                  <w:marBottom w:val="0"/>
                                                  <w:divBdr>
                                                    <w:top w:val="none" w:sz="0" w:space="0" w:color="auto"/>
                                                    <w:left w:val="none" w:sz="0" w:space="0" w:color="auto"/>
                                                    <w:bottom w:val="none" w:sz="0" w:space="0" w:color="auto"/>
                                                    <w:right w:val="none" w:sz="0" w:space="0" w:color="auto"/>
                                                  </w:divBdr>
                                                  <w:divsChild>
                                                    <w:div w:id="1584799512">
                                                      <w:marLeft w:val="0"/>
                                                      <w:marRight w:val="0"/>
                                                      <w:marTop w:val="0"/>
                                                      <w:marBottom w:val="0"/>
                                                      <w:divBdr>
                                                        <w:top w:val="none" w:sz="0" w:space="0" w:color="auto"/>
                                                        <w:left w:val="none" w:sz="0" w:space="0" w:color="auto"/>
                                                        <w:bottom w:val="none" w:sz="0" w:space="0" w:color="auto"/>
                                                        <w:right w:val="none" w:sz="0" w:space="0" w:color="auto"/>
                                                      </w:divBdr>
                                                    </w:div>
                                                    <w:div w:id="1812675425">
                                                      <w:marLeft w:val="0"/>
                                                      <w:marRight w:val="0"/>
                                                      <w:marTop w:val="0"/>
                                                      <w:marBottom w:val="0"/>
                                                      <w:divBdr>
                                                        <w:top w:val="none" w:sz="0" w:space="0" w:color="auto"/>
                                                        <w:left w:val="none" w:sz="0" w:space="0" w:color="auto"/>
                                                        <w:bottom w:val="none" w:sz="0" w:space="0" w:color="auto"/>
                                                        <w:right w:val="none" w:sz="0" w:space="0" w:color="auto"/>
                                                      </w:divBdr>
                                                    </w:div>
                                                    <w:div w:id="391080134">
                                                      <w:marLeft w:val="0"/>
                                                      <w:marRight w:val="0"/>
                                                      <w:marTop w:val="0"/>
                                                      <w:marBottom w:val="0"/>
                                                      <w:divBdr>
                                                        <w:top w:val="none" w:sz="0" w:space="0" w:color="auto"/>
                                                        <w:left w:val="none" w:sz="0" w:space="0" w:color="auto"/>
                                                        <w:bottom w:val="none" w:sz="0" w:space="0" w:color="auto"/>
                                                        <w:right w:val="none" w:sz="0" w:space="0" w:color="auto"/>
                                                      </w:divBdr>
                                                    </w:div>
                                                    <w:div w:id="633869538">
                                                      <w:marLeft w:val="0"/>
                                                      <w:marRight w:val="0"/>
                                                      <w:marTop w:val="0"/>
                                                      <w:marBottom w:val="0"/>
                                                      <w:divBdr>
                                                        <w:top w:val="none" w:sz="0" w:space="0" w:color="auto"/>
                                                        <w:left w:val="none" w:sz="0" w:space="0" w:color="auto"/>
                                                        <w:bottom w:val="none" w:sz="0" w:space="0" w:color="auto"/>
                                                        <w:right w:val="none" w:sz="0" w:space="0" w:color="auto"/>
                                                      </w:divBdr>
                                                    </w:div>
                                                    <w:div w:id="704450676">
                                                      <w:marLeft w:val="0"/>
                                                      <w:marRight w:val="0"/>
                                                      <w:marTop w:val="0"/>
                                                      <w:marBottom w:val="0"/>
                                                      <w:divBdr>
                                                        <w:top w:val="none" w:sz="0" w:space="0" w:color="auto"/>
                                                        <w:left w:val="none" w:sz="0" w:space="0" w:color="auto"/>
                                                        <w:bottom w:val="none" w:sz="0" w:space="0" w:color="auto"/>
                                                        <w:right w:val="none" w:sz="0" w:space="0" w:color="auto"/>
                                                      </w:divBdr>
                                                    </w:div>
                                                    <w:div w:id="1046682447">
                                                      <w:marLeft w:val="0"/>
                                                      <w:marRight w:val="0"/>
                                                      <w:marTop w:val="0"/>
                                                      <w:marBottom w:val="0"/>
                                                      <w:divBdr>
                                                        <w:top w:val="none" w:sz="0" w:space="0" w:color="auto"/>
                                                        <w:left w:val="none" w:sz="0" w:space="0" w:color="auto"/>
                                                        <w:bottom w:val="none" w:sz="0" w:space="0" w:color="auto"/>
                                                        <w:right w:val="none" w:sz="0" w:space="0" w:color="auto"/>
                                                      </w:divBdr>
                                                    </w:div>
                                                    <w:div w:id="605119418">
                                                      <w:marLeft w:val="0"/>
                                                      <w:marRight w:val="0"/>
                                                      <w:marTop w:val="0"/>
                                                      <w:marBottom w:val="0"/>
                                                      <w:divBdr>
                                                        <w:top w:val="none" w:sz="0" w:space="0" w:color="auto"/>
                                                        <w:left w:val="none" w:sz="0" w:space="0" w:color="auto"/>
                                                        <w:bottom w:val="none" w:sz="0" w:space="0" w:color="auto"/>
                                                        <w:right w:val="none" w:sz="0" w:space="0" w:color="auto"/>
                                                      </w:divBdr>
                                                    </w:div>
                                                    <w:div w:id="2082748430">
                                                      <w:marLeft w:val="0"/>
                                                      <w:marRight w:val="0"/>
                                                      <w:marTop w:val="0"/>
                                                      <w:marBottom w:val="0"/>
                                                      <w:divBdr>
                                                        <w:top w:val="none" w:sz="0" w:space="0" w:color="auto"/>
                                                        <w:left w:val="none" w:sz="0" w:space="0" w:color="auto"/>
                                                        <w:bottom w:val="none" w:sz="0" w:space="0" w:color="auto"/>
                                                        <w:right w:val="none" w:sz="0" w:space="0" w:color="auto"/>
                                                      </w:divBdr>
                                                    </w:div>
                                                    <w:div w:id="62870344">
                                                      <w:marLeft w:val="0"/>
                                                      <w:marRight w:val="0"/>
                                                      <w:marTop w:val="0"/>
                                                      <w:marBottom w:val="0"/>
                                                      <w:divBdr>
                                                        <w:top w:val="none" w:sz="0" w:space="0" w:color="auto"/>
                                                        <w:left w:val="none" w:sz="0" w:space="0" w:color="auto"/>
                                                        <w:bottom w:val="none" w:sz="0" w:space="0" w:color="auto"/>
                                                        <w:right w:val="none" w:sz="0" w:space="0" w:color="auto"/>
                                                      </w:divBdr>
                                                    </w:div>
                                                    <w:div w:id="184100206">
                                                      <w:marLeft w:val="0"/>
                                                      <w:marRight w:val="0"/>
                                                      <w:marTop w:val="0"/>
                                                      <w:marBottom w:val="0"/>
                                                      <w:divBdr>
                                                        <w:top w:val="none" w:sz="0" w:space="0" w:color="auto"/>
                                                        <w:left w:val="none" w:sz="0" w:space="0" w:color="auto"/>
                                                        <w:bottom w:val="none" w:sz="0" w:space="0" w:color="auto"/>
                                                        <w:right w:val="none" w:sz="0" w:space="0" w:color="auto"/>
                                                      </w:divBdr>
                                                    </w:div>
                                                    <w:div w:id="2089497961">
                                                      <w:marLeft w:val="0"/>
                                                      <w:marRight w:val="0"/>
                                                      <w:marTop w:val="0"/>
                                                      <w:marBottom w:val="0"/>
                                                      <w:divBdr>
                                                        <w:top w:val="none" w:sz="0" w:space="0" w:color="auto"/>
                                                        <w:left w:val="none" w:sz="0" w:space="0" w:color="auto"/>
                                                        <w:bottom w:val="none" w:sz="0" w:space="0" w:color="auto"/>
                                                        <w:right w:val="none" w:sz="0" w:space="0" w:color="auto"/>
                                                      </w:divBdr>
                                                    </w:div>
                                                    <w:div w:id="426387024">
                                                      <w:marLeft w:val="0"/>
                                                      <w:marRight w:val="0"/>
                                                      <w:marTop w:val="0"/>
                                                      <w:marBottom w:val="0"/>
                                                      <w:divBdr>
                                                        <w:top w:val="none" w:sz="0" w:space="0" w:color="auto"/>
                                                        <w:left w:val="none" w:sz="0" w:space="0" w:color="auto"/>
                                                        <w:bottom w:val="none" w:sz="0" w:space="0" w:color="auto"/>
                                                        <w:right w:val="none" w:sz="0" w:space="0" w:color="auto"/>
                                                      </w:divBdr>
                                                    </w:div>
                                                    <w:div w:id="1850561789">
                                                      <w:marLeft w:val="0"/>
                                                      <w:marRight w:val="0"/>
                                                      <w:marTop w:val="0"/>
                                                      <w:marBottom w:val="0"/>
                                                      <w:divBdr>
                                                        <w:top w:val="none" w:sz="0" w:space="0" w:color="auto"/>
                                                        <w:left w:val="none" w:sz="0" w:space="0" w:color="auto"/>
                                                        <w:bottom w:val="none" w:sz="0" w:space="0" w:color="auto"/>
                                                        <w:right w:val="none" w:sz="0" w:space="0" w:color="auto"/>
                                                      </w:divBdr>
                                                    </w:div>
                                                    <w:div w:id="194586437">
                                                      <w:marLeft w:val="0"/>
                                                      <w:marRight w:val="0"/>
                                                      <w:marTop w:val="0"/>
                                                      <w:marBottom w:val="0"/>
                                                      <w:divBdr>
                                                        <w:top w:val="none" w:sz="0" w:space="0" w:color="auto"/>
                                                        <w:left w:val="none" w:sz="0" w:space="0" w:color="auto"/>
                                                        <w:bottom w:val="none" w:sz="0" w:space="0" w:color="auto"/>
                                                        <w:right w:val="none" w:sz="0" w:space="0" w:color="auto"/>
                                                      </w:divBdr>
                                                    </w:div>
                                                    <w:div w:id="25856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88469424">
      <w:bodyDiv w:val="1"/>
      <w:marLeft w:val="0"/>
      <w:marRight w:val="0"/>
      <w:marTop w:val="0"/>
      <w:marBottom w:val="0"/>
      <w:divBdr>
        <w:top w:val="none" w:sz="0" w:space="0" w:color="auto"/>
        <w:left w:val="none" w:sz="0" w:space="0" w:color="auto"/>
        <w:bottom w:val="none" w:sz="0" w:space="0" w:color="auto"/>
        <w:right w:val="none" w:sz="0" w:space="0" w:color="auto"/>
      </w:divBdr>
      <w:divsChild>
        <w:div w:id="869298352">
          <w:marLeft w:val="0"/>
          <w:marRight w:val="0"/>
          <w:marTop w:val="0"/>
          <w:marBottom w:val="0"/>
          <w:divBdr>
            <w:top w:val="none" w:sz="0" w:space="0" w:color="auto"/>
            <w:left w:val="none" w:sz="0" w:space="0" w:color="auto"/>
            <w:bottom w:val="none" w:sz="0" w:space="0" w:color="auto"/>
            <w:right w:val="none" w:sz="0" w:space="0" w:color="auto"/>
          </w:divBdr>
        </w:div>
        <w:div w:id="864368481">
          <w:marLeft w:val="0"/>
          <w:marRight w:val="0"/>
          <w:marTop w:val="0"/>
          <w:marBottom w:val="0"/>
          <w:divBdr>
            <w:top w:val="none" w:sz="0" w:space="0" w:color="auto"/>
            <w:left w:val="none" w:sz="0" w:space="0" w:color="auto"/>
            <w:bottom w:val="none" w:sz="0" w:space="0" w:color="auto"/>
            <w:right w:val="none" w:sz="0" w:space="0" w:color="auto"/>
          </w:divBdr>
        </w:div>
      </w:divsChild>
    </w:div>
    <w:div w:id="836967520">
      <w:bodyDiv w:val="1"/>
      <w:marLeft w:val="0"/>
      <w:marRight w:val="0"/>
      <w:marTop w:val="0"/>
      <w:marBottom w:val="0"/>
      <w:divBdr>
        <w:top w:val="none" w:sz="0" w:space="0" w:color="auto"/>
        <w:left w:val="none" w:sz="0" w:space="0" w:color="auto"/>
        <w:bottom w:val="none" w:sz="0" w:space="0" w:color="auto"/>
        <w:right w:val="none" w:sz="0" w:space="0" w:color="auto"/>
      </w:divBdr>
    </w:div>
    <w:div w:id="927159298">
      <w:bodyDiv w:val="1"/>
      <w:marLeft w:val="0"/>
      <w:marRight w:val="0"/>
      <w:marTop w:val="0"/>
      <w:marBottom w:val="0"/>
      <w:divBdr>
        <w:top w:val="none" w:sz="0" w:space="0" w:color="auto"/>
        <w:left w:val="none" w:sz="0" w:space="0" w:color="auto"/>
        <w:bottom w:val="none" w:sz="0" w:space="0" w:color="auto"/>
        <w:right w:val="none" w:sz="0" w:space="0" w:color="auto"/>
      </w:divBdr>
    </w:div>
    <w:div w:id="1058744322">
      <w:bodyDiv w:val="1"/>
      <w:marLeft w:val="0"/>
      <w:marRight w:val="0"/>
      <w:marTop w:val="0"/>
      <w:marBottom w:val="0"/>
      <w:divBdr>
        <w:top w:val="none" w:sz="0" w:space="0" w:color="auto"/>
        <w:left w:val="none" w:sz="0" w:space="0" w:color="auto"/>
        <w:bottom w:val="none" w:sz="0" w:space="0" w:color="auto"/>
        <w:right w:val="none" w:sz="0" w:space="0" w:color="auto"/>
      </w:divBdr>
    </w:div>
    <w:div w:id="1316958540">
      <w:bodyDiv w:val="1"/>
      <w:marLeft w:val="0"/>
      <w:marRight w:val="0"/>
      <w:marTop w:val="0"/>
      <w:marBottom w:val="0"/>
      <w:divBdr>
        <w:top w:val="none" w:sz="0" w:space="0" w:color="auto"/>
        <w:left w:val="none" w:sz="0" w:space="0" w:color="auto"/>
        <w:bottom w:val="none" w:sz="0" w:space="0" w:color="auto"/>
        <w:right w:val="none" w:sz="0" w:space="0" w:color="auto"/>
      </w:divBdr>
    </w:div>
    <w:div w:id="1484544522">
      <w:bodyDiv w:val="1"/>
      <w:marLeft w:val="0"/>
      <w:marRight w:val="0"/>
      <w:marTop w:val="0"/>
      <w:marBottom w:val="0"/>
      <w:divBdr>
        <w:top w:val="none" w:sz="0" w:space="0" w:color="auto"/>
        <w:left w:val="none" w:sz="0" w:space="0" w:color="auto"/>
        <w:bottom w:val="none" w:sz="0" w:space="0" w:color="auto"/>
        <w:right w:val="none" w:sz="0" w:space="0" w:color="auto"/>
      </w:divBdr>
    </w:div>
    <w:div w:id="1555002658">
      <w:bodyDiv w:val="1"/>
      <w:marLeft w:val="0"/>
      <w:marRight w:val="0"/>
      <w:marTop w:val="0"/>
      <w:marBottom w:val="0"/>
      <w:divBdr>
        <w:top w:val="none" w:sz="0" w:space="0" w:color="auto"/>
        <w:left w:val="none" w:sz="0" w:space="0" w:color="auto"/>
        <w:bottom w:val="none" w:sz="0" w:space="0" w:color="auto"/>
        <w:right w:val="none" w:sz="0" w:space="0" w:color="auto"/>
      </w:divBdr>
      <w:divsChild>
        <w:div w:id="1279217458">
          <w:marLeft w:val="0"/>
          <w:marRight w:val="0"/>
          <w:marTop w:val="0"/>
          <w:marBottom w:val="0"/>
          <w:divBdr>
            <w:top w:val="none" w:sz="0" w:space="0" w:color="auto"/>
            <w:left w:val="none" w:sz="0" w:space="0" w:color="auto"/>
            <w:bottom w:val="none" w:sz="0" w:space="0" w:color="auto"/>
            <w:right w:val="none" w:sz="0" w:space="0" w:color="auto"/>
          </w:divBdr>
        </w:div>
      </w:divsChild>
    </w:div>
    <w:div w:id="1633438726">
      <w:bodyDiv w:val="1"/>
      <w:marLeft w:val="0"/>
      <w:marRight w:val="0"/>
      <w:marTop w:val="0"/>
      <w:marBottom w:val="0"/>
      <w:divBdr>
        <w:top w:val="none" w:sz="0" w:space="0" w:color="auto"/>
        <w:left w:val="none" w:sz="0" w:space="0" w:color="auto"/>
        <w:bottom w:val="none" w:sz="0" w:space="0" w:color="auto"/>
        <w:right w:val="none" w:sz="0" w:space="0" w:color="auto"/>
      </w:divBdr>
    </w:div>
    <w:div w:id="1655258076">
      <w:bodyDiv w:val="1"/>
      <w:marLeft w:val="0"/>
      <w:marRight w:val="0"/>
      <w:marTop w:val="0"/>
      <w:marBottom w:val="0"/>
      <w:divBdr>
        <w:top w:val="none" w:sz="0" w:space="0" w:color="auto"/>
        <w:left w:val="none" w:sz="0" w:space="0" w:color="auto"/>
        <w:bottom w:val="none" w:sz="0" w:space="0" w:color="auto"/>
        <w:right w:val="none" w:sz="0" w:space="0" w:color="auto"/>
      </w:divBdr>
      <w:divsChild>
        <w:div w:id="441921150">
          <w:marLeft w:val="0"/>
          <w:marRight w:val="0"/>
          <w:marTop w:val="0"/>
          <w:marBottom w:val="0"/>
          <w:divBdr>
            <w:top w:val="none" w:sz="0" w:space="0" w:color="auto"/>
            <w:left w:val="none" w:sz="0" w:space="0" w:color="auto"/>
            <w:bottom w:val="none" w:sz="0" w:space="0" w:color="auto"/>
            <w:right w:val="none" w:sz="0" w:space="0" w:color="auto"/>
          </w:divBdr>
          <w:divsChild>
            <w:div w:id="1380326436">
              <w:marLeft w:val="0"/>
              <w:marRight w:val="0"/>
              <w:marTop w:val="0"/>
              <w:marBottom w:val="0"/>
              <w:divBdr>
                <w:top w:val="none" w:sz="0" w:space="0" w:color="auto"/>
                <w:left w:val="none" w:sz="0" w:space="0" w:color="auto"/>
                <w:bottom w:val="none" w:sz="0" w:space="0" w:color="auto"/>
                <w:right w:val="none" w:sz="0" w:space="0" w:color="auto"/>
              </w:divBdr>
              <w:divsChild>
                <w:div w:id="162542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004392">
          <w:marLeft w:val="0"/>
          <w:marRight w:val="0"/>
          <w:marTop w:val="0"/>
          <w:marBottom w:val="0"/>
          <w:divBdr>
            <w:top w:val="none" w:sz="0" w:space="0" w:color="auto"/>
            <w:left w:val="none" w:sz="0" w:space="0" w:color="auto"/>
            <w:bottom w:val="none" w:sz="0" w:space="0" w:color="auto"/>
            <w:right w:val="none" w:sz="0" w:space="0" w:color="auto"/>
          </w:divBdr>
          <w:divsChild>
            <w:div w:id="1948385776">
              <w:marLeft w:val="0"/>
              <w:marRight w:val="0"/>
              <w:marTop w:val="0"/>
              <w:marBottom w:val="0"/>
              <w:divBdr>
                <w:top w:val="none" w:sz="0" w:space="0" w:color="auto"/>
                <w:left w:val="none" w:sz="0" w:space="0" w:color="auto"/>
                <w:bottom w:val="none" w:sz="0" w:space="0" w:color="auto"/>
                <w:right w:val="none" w:sz="0" w:space="0" w:color="auto"/>
              </w:divBdr>
              <w:divsChild>
                <w:div w:id="372965556">
                  <w:marLeft w:val="0"/>
                  <w:marRight w:val="0"/>
                  <w:marTop w:val="0"/>
                  <w:marBottom w:val="0"/>
                  <w:divBdr>
                    <w:top w:val="none" w:sz="0" w:space="0" w:color="auto"/>
                    <w:left w:val="none" w:sz="0" w:space="0" w:color="auto"/>
                    <w:bottom w:val="none" w:sz="0" w:space="0" w:color="auto"/>
                    <w:right w:val="none" w:sz="0" w:space="0" w:color="auto"/>
                  </w:divBdr>
                  <w:divsChild>
                    <w:div w:id="829902671">
                      <w:marLeft w:val="0"/>
                      <w:marRight w:val="0"/>
                      <w:marTop w:val="0"/>
                      <w:marBottom w:val="0"/>
                      <w:divBdr>
                        <w:top w:val="none" w:sz="0" w:space="0" w:color="auto"/>
                        <w:left w:val="none" w:sz="0" w:space="0" w:color="auto"/>
                        <w:bottom w:val="none" w:sz="0" w:space="0" w:color="auto"/>
                        <w:right w:val="none" w:sz="0" w:space="0" w:color="auto"/>
                      </w:divBdr>
                      <w:divsChild>
                        <w:div w:id="27414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684164">
          <w:marLeft w:val="0"/>
          <w:marRight w:val="0"/>
          <w:marTop w:val="0"/>
          <w:marBottom w:val="0"/>
          <w:divBdr>
            <w:top w:val="none" w:sz="0" w:space="0" w:color="auto"/>
            <w:left w:val="none" w:sz="0" w:space="0" w:color="auto"/>
            <w:bottom w:val="none" w:sz="0" w:space="0" w:color="auto"/>
            <w:right w:val="none" w:sz="0" w:space="0" w:color="auto"/>
          </w:divBdr>
          <w:divsChild>
            <w:div w:id="1994336651">
              <w:marLeft w:val="0"/>
              <w:marRight w:val="0"/>
              <w:marTop w:val="0"/>
              <w:marBottom w:val="0"/>
              <w:divBdr>
                <w:top w:val="none" w:sz="0" w:space="0" w:color="auto"/>
                <w:left w:val="none" w:sz="0" w:space="0" w:color="auto"/>
                <w:bottom w:val="none" w:sz="0" w:space="0" w:color="auto"/>
                <w:right w:val="none" w:sz="0" w:space="0" w:color="auto"/>
              </w:divBdr>
              <w:divsChild>
                <w:div w:id="77335582">
                  <w:marLeft w:val="0"/>
                  <w:marRight w:val="0"/>
                  <w:marTop w:val="0"/>
                  <w:marBottom w:val="0"/>
                  <w:divBdr>
                    <w:top w:val="none" w:sz="0" w:space="0" w:color="auto"/>
                    <w:left w:val="none" w:sz="0" w:space="0" w:color="auto"/>
                    <w:bottom w:val="none" w:sz="0" w:space="0" w:color="auto"/>
                    <w:right w:val="none" w:sz="0" w:space="0" w:color="auto"/>
                  </w:divBdr>
                  <w:divsChild>
                    <w:div w:id="633757553">
                      <w:marLeft w:val="0"/>
                      <w:marRight w:val="0"/>
                      <w:marTop w:val="0"/>
                      <w:marBottom w:val="0"/>
                      <w:divBdr>
                        <w:top w:val="none" w:sz="0" w:space="0" w:color="auto"/>
                        <w:left w:val="none" w:sz="0" w:space="0" w:color="auto"/>
                        <w:bottom w:val="none" w:sz="0" w:space="0" w:color="auto"/>
                        <w:right w:val="none" w:sz="0" w:space="0" w:color="auto"/>
                      </w:divBdr>
                      <w:divsChild>
                        <w:div w:id="1182236539">
                          <w:marLeft w:val="0"/>
                          <w:marRight w:val="0"/>
                          <w:marTop w:val="0"/>
                          <w:marBottom w:val="0"/>
                          <w:divBdr>
                            <w:top w:val="none" w:sz="0" w:space="0" w:color="auto"/>
                            <w:left w:val="none" w:sz="0" w:space="0" w:color="auto"/>
                            <w:bottom w:val="none" w:sz="0" w:space="0" w:color="auto"/>
                            <w:right w:val="none" w:sz="0" w:space="0" w:color="auto"/>
                          </w:divBdr>
                          <w:divsChild>
                            <w:div w:id="103622751">
                              <w:marLeft w:val="0"/>
                              <w:marRight w:val="0"/>
                              <w:marTop w:val="0"/>
                              <w:marBottom w:val="0"/>
                              <w:divBdr>
                                <w:top w:val="none" w:sz="0" w:space="0" w:color="auto"/>
                                <w:left w:val="none" w:sz="0" w:space="0" w:color="auto"/>
                                <w:bottom w:val="none" w:sz="0" w:space="0" w:color="auto"/>
                                <w:right w:val="none" w:sz="0" w:space="0" w:color="auto"/>
                              </w:divBdr>
                              <w:divsChild>
                                <w:div w:id="1712923170">
                                  <w:marLeft w:val="0"/>
                                  <w:marRight w:val="0"/>
                                  <w:marTop w:val="0"/>
                                  <w:marBottom w:val="0"/>
                                  <w:divBdr>
                                    <w:top w:val="none" w:sz="0" w:space="0" w:color="auto"/>
                                    <w:left w:val="none" w:sz="0" w:space="0" w:color="auto"/>
                                    <w:bottom w:val="none" w:sz="0" w:space="0" w:color="auto"/>
                                    <w:right w:val="none" w:sz="0" w:space="0" w:color="auto"/>
                                  </w:divBdr>
                                  <w:divsChild>
                                    <w:div w:id="285045604">
                                      <w:marLeft w:val="0"/>
                                      <w:marRight w:val="0"/>
                                      <w:marTop w:val="0"/>
                                      <w:marBottom w:val="0"/>
                                      <w:divBdr>
                                        <w:top w:val="none" w:sz="0" w:space="0" w:color="auto"/>
                                        <w:left w:val="none" w:sz="0" w:space="0" w:color="auto"/>
                                        <w:bottom w:val="none" w:sz="0" w:space="0" w:color="auto"/>
                                        <w:right w:val="none" w:sz="0" w:space="0" w:color="auto"/>
                                      </w:divBdr>
                                      <w:divsChild>
                                        <w:div w:id="595939444">
                                          <w:marLeft w:val="0"/>
                                          <w:marRight w:val="0"/>
                                          <w:marTop w:val="0"/>
                                          <w:marBottom w:val="0"/>
                                          <w:divBdr>
                                            <w:top w:val="none" w:sz="0" w:space="0" w:color="auto"/>
                                            <w:left w:val="none" w:sz="0" w:space="0" w:color="auto"/>
                                            <w:bottom w:val="none" w:sz="0" w:space="0" w:color="auto"/>
                                            <w:right w:val="none" w:sz="0" w:space="0" w:color="auto"/>
                                          </w:divBdr>
                                          <w:divsChild>
                                            <w:div w:id="63991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6760312">
                          <w:marLeft w:val="0"/>
                          <w:marRight w:val="0"/>
                          <w:marTop w:val="0"/>
                          <w:marBottom w:val="0"/>
                          <w:divBdr>
                            <w:top w:val="none" w:sz="0" w:space="0" w:color="auto"/>
                            <w:left w:val="none" w:sz="0" w:space="0" w:color="auto"/>
                            <w:bottom w:val="none" w:sz="0" w:space="0" w:color="auto"/>
                            <w:right w:val="none" w:sz="0" w:space="0" w:color="auto"/>
                          </w:divBdr>
                          <w:divsChild>
                            <w:div w:id="172386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737106">
              <w:marLeft w:val="0"/>
              <w:marRight w:val="0"/>
              <w:marTop w:val="0"/>
              <w:marBottom w:val="0"/>
              <w:divBdr>
                <w:top w:val="none" w:sz="0" w:space="0" w:color="auto"/>
                <w:left w:val="none" w:sz="0" w:space="0" w:color="auto"/>
                <w:bottom w:val="none" w:sz="0" w:space="0" w:color="auto"/>
                <w:right w:val="none" w:sz="0" w:space="0" w:color="auto"/>
              </w:divBdr>
              <w:divsChild>
                <w:div w:id="1717661260">
                  <w:marLeft w:val="0"/>
                  <w:marRight w:val="0"/>
                  <w:marTop w:val="0"/>
                  <w:marBottom w:val="0"/>
                  <w:divBdr>
                    <w:top w:val="none" w:sz="0" w:space="0" w:color="auto"/>
                    <w:left w:val="none" w:sz="0" w:space="0" w:color="auto"/>
                    <w:bottom w:val="none" w:sz="0" w:space="0" w:color="auto"/>
                    <w:right w:val="none" w:sz="0" w:space="0" w:color="auto"/>
                  </w:divBdr>
                  <w:divsChild>
                    <w:div w:id="889146146">
                      <w:marLeft w:val="0"/>
                      <w:marRight w:val="0"/>
                      <w:marTop w:val="0"/>
                      <w:marBottom w:val="0"/>
                      <w:divBdr>
                        <w:top w:val="none" w:sz="0" w:space="0" w:color="auto"/>
                        <w:left w:val="none" w:sz="0" w:space="0" w:color="auto"/>
                        <w:bottom w:val="none" w:sz="0" w:space="0" w:color="auto"/>
                        <w:right w:val="none" w:sz="0" w:space="0" w:color="auto"/>
                      </w:divBdr>
                      <w:divsChild>
                        <w:div w:id="2132825369">
                          <w:marLeft w:val="0"/>
                          <w:marRight w:val="0"/>
                          <w:marTop w:val="0"/>
                          <w:marBottom w:val="0"/>
                          <w:divBdr>
                            <w:top w:val="none" w:sz="0" w:space="0" w:color="auto"/>
                            <w:left w:val="none" w:sz="0" w:space="0" w:color="auto"/>
                            <w:bottom w:val="none" w:sz="0" w:space="0" w:color="auto"/>
                            <w:right w:val="none" w:sz="0" w:space="0" w:color="auto"/>
                          </w:divBdr>
                          <w:divsChild>
                            <w:div w:id="604773591">
                              <w:marLeft w:val="0"/>
                              <w:marRight w:val="0"/>
                              <w:marTop w:val="0"/>
                              <w:marBottom w:val="0"/>
                              <w:divBdr>
                                <w:top w:val="none" w:sz="0" w:space="0" w:color="auto"/>
                                <w:left w:val="none" w:sz="0" w:space="0" w:color="auto"/>
                                <w:bottom w:val="none" w:sz="0" w:space="0" w:color="auto"/>
                                <w:right w:val="none" w:sz="0" w:space="0" w:color="auto"/>
                              </w:divBdr>
                              <w:divsChild>
                                <w:div w:id="1041049414">
                                  <w:marLeft w:val="0"/>
                                  <w:marRight w:val="0"/>
                                  <w:marTop w:val="0"/>
                                  <w:marBottom w:val="0"/>
                                  <w:divBdr>
                                    <w:top w:val="none" w:sz="0" w:space="0" w:color="auto"/>
                                    <w:left w:val="none" w:sz="0" w:space="0" w:color="auto"/>
                                    <w:bottom w:val="none" w:sz="0" w:space="0" w:color="auto"/>
                                    <w:right w:val="none" w:sz="0" w:space="0" w:color="auto"/>
                                  </w:divBdr>
                                </w:div>
                                <w:div w:id="160137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016511">
                  <w:marLeft w:val="0"/>
                  <w:marRight w:val="0"/>
                  <w:marTop w:val="0"/>
                  <w:marBottom w:val="0"/>
                  <w:divBdr>
                    <w:top w:val="none" w:sz="0" w:space="0" w:color="auto"/>
                    <w:left w:val="none" w:sz="0" w:space="0" w:color="auto"/>
                    <w:bottom w:val="none" w:sz="0" w:space="0" w:color="auto"/>
                    <w:right w:val="none" w:sz="0" w:space="0" w:color="auto"/>
                  </w:divBdr>
                  <w:divsChild>
                    <w:div w:id="788203917">
                      <w:marLeft w:val="0"/>
                      <w:marRight w:val="0"/>
                      <w:marTop w:val="0"/>
                      <w:marBottom w:val="0"/>
                      <w:divBdr>
                        <w:top w:val="none" w:sz="0" w:space="0" w:color="auto"/>
                        <w:left w:val="none" w:sz="0" w:space="0" w:color="auto"/>
                        <w:bottom w:val="none" w:sz="0" w:space="0" w:color="auto"/>
                        <w:right w:val="none" w:sz="0" w:space="0" w:color="auto"/>
                      </w:divBdr>
                      <w:divsChild>
                        <w:div w:id="85076419">
                          <w:marLeft w:val="0"/>
                          <w:marRight w:val="0"/>
                          <w:marTop w:val="0"/>
                          <w:marBottom w:val="0"/>
                          <w:divBdr>
                            <w:top w:val="none" w:sz="0" w:space="0" w:color="auto"/>
                            <w:left w:val="none" w:sz="0" w:space="0" w:color="auto"/>
                            <w:bottom w:val="none" w:sz="0" w:space="0" w:color="auto"/>
                            <w:right w:val="none" w:sz="0" w:space="0" w:color="auto"/>
                          </w:divBdr>
                          <w:divsChild>
                            <w:div w:id="129592578">
                              <w:marLeft w:val="0"/>
                              <w:marRight w:val="0"/>
                              <w:marTop w:val="0"/>
                              <w:marBottom w:val="0"/>
                              <w:divBdr>
                                <w:top w:val="none" w:sz="0" w:space="0" w:color="auto"/>
                                <w:left w:val="none" w:sz="0" w:space="0" w:color="auto"/>
                                <w:bottom w:val="none" w:sz="0" w:space="0" w:color="auto"/>
                                <w:right w:val="none" w:sz="0" w:space="0" w:color="auto"/>
                              </w:divBdr>
                              <w:divsChild>
                                <w:div w:id="1579443854">
                                  <w:marLeft w:val="0"/>
                                  <w:marRight w:val="0"/>
                                  <w:marTop w:val="0"/>
                                  <w:marBottom w:val="0"/>
                                  <w:divBdr>
                                    <w:top w:val="none" w:sz="0" w:space="0" w:color="auto"/>
                                    <w:left w:val="none" w:sz="0" w:space="0" w:color="auto"/>
                                    <w:bottom w:val="none" w:sz="0" w:space="0" w:color="auto"/>
                                    <w:right w:val="none" w:sz="0" w:space="0" w:color="auto"/>
                                  </w:divBdr>
                                  <w:divsChild>
                                    <w:div w:id="2112119243">
                                      <w:marLeft w:val="0"/>
                                      <w:marRight w:val="0"/>
                                      <w:marTop w:val="0"/>
                                      <w:marBottom w:val="0"/>
                                      <w:divBdr>
                                        <w:top w:val="none" w:sz="0" w:space="0" w:color="auto"/>
                                        <w:left w:val="none" w:sz="0" w:space="0" w:color="auto"/>
                                        <w:bottom w:val="none" w:sz="0" w:space="0" w:color="auto"/>
                                        <w:right w:val="none" w:sz="0" w:space="0" w:color="auto"/>
                                      </w:divBdr>
                                      <w:divsChild>
                                        <w:div w:id="283000082">
                                          <w:marLeft w:val="0"/>
                                          <w:marRight w:val="0"/>
                                          <w:marTop w:val="0"/>
                                          <w:marBottom w:val="0"/>
                                          <w:divBdr>
                                            <w:top w:val="none" w:sz="0" w:space="0" w:color="auto"/>
                                            <w:left w:val="none" w:sz="0" w:space="0" w:color="auto"/>
                                            <w:bottom w:val="none" w:sz="0" w:space="0" w:color="auto"/>
                                            <w:right w:val="none" w:sz="0" w:space="0" w:color="auto"/>
                                          </w:divBdr>
                                          <w:divsChild>
                                            <w:div w:id="1890802204">
                                              <w:marLeft w:val="0"/>
                                              <w:marRight w:val="0"/>
                                              <w:marTop w:val="0"/>
                                              <w:marBottom w:val="0"/>
                                              <w:divBdr>
                                                <w:top w:val="none" w:sz="0" w:space="0" w:color="auto"/>
                                                <w:left w:val="none" w:sz="0" w:space="0" w:color="auto"/>
                                                <w:bottom w:val="none" w:sz="0" w:space="0" w:color="auto"/>
                                                <w:right w:val="none" w:sz="0" w:space="0" w:color="auto"/>
                                              </w:divBdr>
                                              <w:divsChild>
                                                <w:div w:id="200097663">
                                                  <w:marLeft w:val="0"/>
                                                  <w:marRight w:val="0"/>
                                                  <w:marTop w:val="0"/>
                                                  <w:marBottom w:val="0"/>
                                                  <w:divBdr>
                                                    <w:top w:val="none" w:sz="0" w:space="0" w:color="auto"/>
                                                    <w:left w:val="none" w:sz="0" w:space="0" w:color="auto"/>
                                                    <w:bottom w:val="none" w:sz="0" w:space="0" w:color="auto"/>
                                                    <w:right w:val="none" w:sz="0" w:space="0" w:color="auto"/>
                                                  </w:divBdr>
                                                  <w:divsChild>
                                                    <w:div w:id="309555318">
                                                      <w:marLeft w:val="0"/>
                                                      <w:marRight w:val="0"/>
                                                      <w:marTop w:val="0"/>
                                                      <w:marBottom w:val="0"/>
                                                      <w:divBdr>
                                                        <w:top w:val="none" w:sz="0" w:space="0" w:color="auto"/>
                                                        <w:left w:val="none" w:sz="0" w:space="0" w:color="auto"/>
                                                        <w:bottom w:val="none" w:sz="0" w:space="0" w:color="auto"/>
                                                        <w:right w:val="none" w:sz="0" w:space="0" w:color="auto"/>
                                                      </w:divBdr>
                                                    </w:div>
                                                  </w:divsChild>
                                                </w:div>
                                                <w:div w:id="2043556073">
                                                  <w:marLeft w:val="0"/>
                                                  <w:marRight w:val="0"/>
                                                  <w:marTop w:val="0"/>
                                                  <w:marBottom w:val="0"/>
                                                  <w:divBdr>
                                                    <w:top w:val="none" w:sz="0" w:space="0" w:color="auto"/>
                                                    <w:left w:val="none" w:sz="0" w:space="0" w:color="auto"/>
                                                    <w:bottom w:val="none" w:sz="0" w:space="0" w:color="auto"/>
                                                    <w:right w:val="none" w:sz="0" w:space="0" w:color="auto"/>
                                                  </w:divBdr>
                                                  <w:divsChild>
                                                    <w:div w:id="360984127">
                                                      <w:marLeft w:val="0"/>
                                                      <w:marRight w:val="0"/>
                                                      <w:marTop w:val="0"/>
                                                      <w:marBottom w:val="0"/>
                                                      <w:divBdr>
                                                        <w:top w:val="none" w:sz="0" w:space="0" w:color="auto"/>
                                                        <w:left w:val="none" w:sz="0" w:space="0" w:color="auto"/>
                                                        <w:bottom w:val="none" w:sz="0" w:space="0" w:color="auto"/>
                                                        <w:right w:val="none" w:sz="0" w:space="0" w:color="auto"/>
                                                      </w:divBdr>
                                                    </w:div>
                                                    <w:div w:id="804859585">
                                                      <w:marLeft w:val="0"/>
                                                      <w:marRight w:val="0"/>
                                                      <w:marTop w:val="0"/>
                                                      <w:marBottom w:val="0"/>
                                                      <w:divBdr>
                                                        <w:top w:val="none" w:sz="0" w:space="0" w:color="auto"/>
                                                        <w:left w:val="none" w:sz="0" w:space="0" w:color="auto"/>
                                                        <w:bottom w:val="none" w:sz="0" w:space="0" w:color="auto"/>
                                                        <w:right w:val="none" w:sz="0" w:space="0" w:color="auto"/>
                                                      </w:divBdr>
                                                    </w:div>
                                                    <w:div w:id="1839075870">
                                                      <w:marLeft w:val="0"/>
                                                      <w:marRight w:val="0"/>
                                                      <w:marTop w:val="0"/>
                                                      <w:marBottom w:val="0"/>
                                                      <w:divBdr>
                                                        <w:top w:val="none" w:sz="0" w:space="0" w:color="auto"/>
                                                        <w:left w:val="none" w:sz="0" w:space="0" w:color="auto"/>
                                                        <w:bottom w:val="none" w:sz="0" w:space="0" w:color="auto"/>
                                                        <w:right w:val="none" w:sz="0" w:space="0" w:color="auto"/>
                                                      </w:divBdr>
                                                    </w:div>
                                                    <w:div w:id="576869608">
                                                      <w:marLeft w:val="0"/>
                                                      <w:marRight w:val="0"/>
                                                      <w:marTop w:val="0"/>
                                                      <w:marBottom w:val="0"/>
                                                      <w:divBdr>
                                                        <w:top w:val="none" w:sz="0" w:space="0" w:color="auto"/>
                                                        <w:left w:val="none" w:sz="0" w:space="0" w:color="auto"/>
                                                        <w:bottom w:val="none" w:sz="0" w:space="0" w:color="auto"/>
                                                        <w:right w:val="none" w:sz="0" w:space="0" w:color="auto"/>
                                                      </w:divBdr>
                                                    </w:div>
                                                    <w:div w:id="1548032751">
                                                      <w:marLeft w:val="0"/>
                                                      <w:marRight w:val="0"/>
                                                      <w:marTop w:val="0"/>
                                                      <w:marBottom w:val="0"/>
                                                      <w:divBdr>
                                                        <w:top w:val="none" w:sz="0" w:space="0" w:color="auto"/>
                                                        <w:left w:val="none" w:sz="0" w:space="0" w:color="auto"/>
                                                        <w:bottom w:val="none" w:sz="0" w:space="0" w:color="auto"/>
                                                        <w:right w:val="none" w:sz="0" w:space="0" w:color="auto"/>
                                                      </w:divBdr>
                                                    </w:div>
                                                    <w:div w:id="1237861299">
                                                      <w:marLeft w:val="0"/>
                                                      <w:marRight w:val="0"/>
                                                      <w:marTop w:val="0"/>
                                                      <w:marBottom w:val="0"/>
                                                      <w:divBdr>
                                                        <w:top w:val="none" w:sz="0" w:space="0" w:color="auto"/>
                                                        <w:left w:val="none" w:sz="0" w:space="0" w:color="auto"/>
                                                        <w:bottom w:val="none" w:sz="0" w:space="0" w:color="auto"/>
                                                        <w:right w:val="none" w:sz="0" w:space="0" w:color="auto"/>
                                                      </w:divBdr>
                                                    </w:div>
                                                    <w:div w:id="1125807391">
                                                      <w:marLeft w:val="0"/>
                                                      <w:marRight w:val="0"/>
                                                      <w:marTop w:val="0"/>
                                                      <w:marBottom w:val="0"/>
                                                      <w:divBdr>
                                                        <w:top w:val="none" w:sz="0" w:space="0" w:color="auto"/>
                                                        <w:left w:val="none" w:sz="0" w:space="0" w:color="auto"/>
                                                        <w:bottom w:val="none" w:sz="0" w:space="0" w:color="auto"/>
                                                        <w:right w:val="none" w:sz="0" w:space="0" w:color="auto"/>
                                                      </w:divBdr>
                                                    </w:div>
                                                    <w:div w:id="1181771564">
                                                      <w:marLeft w:val="0"/>
                                                      <w:marRight w:val="0"/>
                                                      <w:marTop w:val="0"/>
                                                      <w:marBottom w:val="0"/>
                                                      <w:divBdr>
                                                        <w:top w:val="none" w:sz="0" w:space="0" w:color="auto"/>
                                                        <w:left w:val="none" w:sz="0" w:space="0" w:color="auto"/>
                                                        <w:bottom w:val="none" w:sz="0" w:space="0" w:color="auto"/>
                                                        <w:right w:val="none" w:sz="0" w:space="0" w:color="auto"/>
                                                      </w:divBdr>
                                                    </w:div>
                                                    <w:div w:id="756755434">
                                                      <w:marLeft w:val="0"/>
                                                      <w:marRight w:val="0"/>
                                                      <w:marTop w:val="0"/>
                                                      <w:marBottom w:val="0"/>
                                                      <w:divBdr>
                                                        <w:top w:val="none" w:sz="0" w:space="0" w:color="auto"/>
                                                        <w:left w:val="none" w:sz="0" w:space="0" w:color="auto"/>
                                                        <w:bottom w:val="none" w:sz="0" w:space="0" w:color="auto"/>
                                                        <w:right w:val="none" w:sz="0" w:space="0" w:color="auto"/>
                                                      </w:divBdr>
                                                    </w:div>
                                                    <w:div w:id="1333798963">
                                                      <w:marLeft w:val="0"/>
                                                      <w:marRight w:val="0"/>
                                                      <w:marTop w:val="0"/>
                                                      <w:marBottom w:val="0"/>
                                                      <w:divBdr>
                                                        <w:top w:val="none" w:sz="0" w:space="0" w:color="auto"/>
                                                        <w:left w:val="none" w:sz="0" w:space="0" w:color="auto"/>
                                                        <w:bottom w:val="none" w:sz="0" w:space="0" w:color="auto"/>
                                                        <w:right w:val="none" w:sz="0" w:space="0" w:color="auto"/>
                                                      </w:divBdr>
                                                    </w:div>
                                                    <w:div w:id="761607232">
                                                      <w:marLeft w:val="0"/>
                                                      <w:marRight w:val="0"/>
                                                      <w:marTop w:val="0"/>
                                                      <w:marBottom w:val="0"/>
                                                      <w:divBdr>
                                                        <w:top w:val="none" w:sz="0" w:space="0" w:color="auto"/>
                                                        <w:left w:val="none" w:sz="0" w:space="0" w:color="auto"/>
                                                        <w:bottom w:val="none" w:sz="0" w:space="0" w:color="auto"/>
                                                        <w:right w:val="none" w:sz="0" w:space="0" w:color="auto"/>
                                                      </w:divBdr>
                                                    </w:div>
                                                    <w:div w:id="56824663">
                                                      <w:marLeft w:val="0"/>
                                                      <w:marRight w:val="0"/>
                                                      <w:marTop w:val="0"/>
                                                      <w:marBottom w:val="0"/>
                                                      <w:divBdr>
                                                        <w:top w:val="none" w:sz="0" w:space="0" w:color="auto"/>
                                                        <w:left w:val="none" w:sz="0" w:space="0" w:color="auto"/>
                                                        <w:bottom w:val="none" w:sz="0" w:space="0" w:color="auto"/>
                                                        <w:right w:val="none" w:sz="0" w:space="0" w:color="auto"/>
                                                      </w:divBdr>
                                                    </w:div>
                                                    <w:div w:id="194080723">
                                                      <w:marLeft w:val="0"/>
                                                      <w:marRight w:val="0"/>
                                                      <w:marTop w:val="0"/>
                                                      <w:marBottom w:val="0"/>
                                                      <w:divBdr>
                                                        <w:top w:val="none" w:sz="0" w:space="0" w:color="auto"/>
                                                        <w:left w:val="none" w:sz="0" w:space="0" w:color="auto"/>
                                                        <w:bottom w:val="none" w:sz="0" w:space="0" w:color="auto"/>
                                                        <w:right w:val="none" w:sz="0" w:space="0" w:color="auto"/>
                                                      </w:divBdr>
                                                    </w:div>
                                                    <w:div w:id="513349630">
                                                      <w:marLeft w:val="0"/>
                                                      <w:marRight w:val="0"/>
                                                      <w:marTop w:val="0"/>
                                                      <w:marBottom w:val="0"/>
                                                      <w:divBdr>
                                                        <w:top w:val="none" w:sz="0" w:space="0" w:color="auto"/>
                                                        <w:left w:val="none" w:sz="0" w:space="0" w:color="auto"/>
                                                        <w:bottom w:val="none" w:sz="0" w:space="0" w:color="auto"/>
                                                        <w:right w:val="none" w:sz="0" w:space="0" w:color="auto"/>
                                                      </w:divBdr>
                                                    </w:div>
                                                    <w:div w:id="16602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57219417">
      <w:bodyDiv w:val="1"/>
      <w:marLeft w:val="0"/>
      <w:marRight w:val="0"/>
      <w:marTop w:val="0"/>
      <w:marBottom w:val="0"/>
      <w:divBdr>
        <w:top w:val="none" w:sz="0" w:space="0" w:color="auto"/>
        <w:left w:val="none" w:sz="0" w:space="0" w:color="auto"/>
        <w:bottom w:val="none" w:sz="0" w:space="0" w:color="auto"/>
        <w:right w:val="none" w:sz="0" w:space="0" w:color="auto"/>
      </w:divBdr>
    </w:div>
    <w:div w:id="1690179417">
      <w:bodyDiv w:val="1"/>
      <w:marLeft w:val="0"/>
      <w:marRight w:val="0"/>
      <w:marTop w:val="0"/>
      <w:marBottom w:val="0"/>
      <w:divBdr>
        <w:top w:val="none" w:sz="0" w:space="0" w:color="auto"/>
        <w:left w:val="none" w:sz="0" w:space="0" w:color="auto"/>
        <w:bottom w:val="none" w:sz="0" w:space="0" w:color="auto"/>
        <w:right w:val="none" w:sz="0" w:space="0" w:color="auto"/>
      </w:divBdr>
    </w:div>
    <w:div w:id="1724400561">
      <w:bodyDiv w:val="1"/>
      <w:marLeft w:val="0"/>
      <w:marRight w:val="0"/>
      <w:marTop w:val="0"/>
      <w:marBottom w:val="0"/>
      <w:divBdr>
        <w:top w:val="none" w:sz="0" w:space="0" w:color="auto"/>
        <w:left w:val="none" w:sz="0" w:space="0" w:color="auto"/>
        <w:bottom w:val="none" w:sz="0" w:space="0" w:color="auto"/>
        <w:right w:val="none" w:sz="0" w:space="0" w:color="auto"/>
      </w:divBdr>
    </w:div>
    <w:div w:id="1900705233">
      <w:bodyDiv w:val="1"/>
      <w:marLeft w:val="0"/>
      <w:marRight w:val="0"/>
      <w:marTop w:val="0"/>
      <w:marBottom w:val="0"/>
      <w:divBdr>
        <w:top w:val="none" w:sz="0" w:space="0" w:color="auto"/>
        <w:left w:val="none" w:sz="0" w:space="0" w:color="auto"/>
        <w:bottom w:val="none" w:sz="0" w:space="0" w:color="auto"/>
        <w:right w:val="none" w:sz="0" w:space="0" w:color="auto"/>
      </w:divBdr>
    </w:div>
    <w:div w:id="2008509631">
      <w:bodyDiv w:val="1"/>
      <w:marLeft w:val="0"/>
      <w:marRight w:val="0"/>
      <w:marTop w:val="0"/>
      <w:marBottom w:val="0"/>
      <w:divBdr>
        <w:top w:val="none" w:sz="0" w:space="0" w:color="auto"/>
        <w:left w:val="none" w:sz="0" w:space="0" w:color="auto"/>
        <w:bottom w:val="none" w:sz="0" w:space="0" w:color="auto"/>
        <w:right w:val="none" w:sz="0" w:space="0" w:color="auto"/>
      </w:divBdr>
    </w:div>
    <w:div w:id="2046559941">
      <w:bodyDiv w:val="1"/>
      <w:marLeft w:val="0"/>
      <w:marRight w:val="0"/>
      <w:marTop w:val="0"/>
      <w:marBottom w:val="0"/>
      <w:divBdr>
        <w:top w:val="none" w:sz="0" w:space="0" w:color="auto"/>
        <w:left w:val="none" w:sz="0" w:space="0" w:color="auto"/>
        <w:bottom w:val="none" w:sz="0" w:space="0" w:color="auto"/>
        <w:right w:val="none" w:sz="0" w:space="0" w:color="auto"/>
      </w:divBdr>
    </w:div>
    <w:div w:id="2137017901">
      <w:bodyDiv w:val="1"/>
      <w:marLeft w:val="0"/>
      <w:marRight w:val="0"/>
      <w:marTop w:val="0"/>
      <w:marBottom w:val="0"/>
      <w:divBdr>
        <w:top w:val="none" w:sz="0" w:space="0" w:color="auto"/>
        <w:left w:val="none" w:sz="0" w:space="0" w:color="auto"/>
        <w:bottom w:val="none" w:sz="0" w:space="0" w:color="auto"/>
        <w:right w:val="none" w:sz="0" w:space="0" w:color="auto"/>
      </w:divBdr>
    </w:div>
    <w:div w:id="21437671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awhari@calixar.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E82D5-C082-4361-AEA1-DD2E5E5BB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225</Words>
  <Characters>52585</Characters>
  <Application>Microsoft Office Word</Application>
  <DocSecurity>0</DocSecurity>
  <Lines>438</Lines>
  <Paragraphs>1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Gene Center Munich</Company>
  <LinksUpToDate>false</LinksUpToDate>
  <CharactersWithSpaces>61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s Jawhari</dc:creator>
  <cp:keywords/>
  <cp:lastModifiedBy>Stork, Leigh</cp:lastModifiedBy>
  <cp:revision>2</cp:revision>
  <cp:lastPrinted>2017-11-29T13:35:00Z</cp:lastPrinted>
  <dcterms:created xsi:type="dcterms:W3CDTF">2018-06-04T15:24:00Z</dcterms:created>
  <dcterms:modified xsi:type="dcterms:W3CDTF">2018-06-04T15:24:00Z</dcterms:modified>
</cp:coreProperties>
</file>